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2CB6F92F" w:rsidR="00EC75A3" w:rsidRPr="00336F71" w:rsidRDefault="00493A54" w:rsidP="00C750C1">
      <w:pPr>
        <w:pStyle w:val="Heading1"/>
        <w:rPr>
          <w:b/>
          <w:bCs/>
        </w:rPr>
      </w:pPr>
      <w:r w:rsidRPr="002D676C">
        <w:t>Abstract</w:t>
      </w:r>
    </w:p>
    <w:p w14:paraId="503078BB" w14:textId="426EB062" w:rsidR="00CA3BC7" w:rsidDel="00B144BD" w:rsidRDefault="00B144BD" w:rsidP="00CA3BC7">
      <w:pPr>
        <w:rPr>
          <w:del w:id="0" w:author="Author"/>
        </w:rPr>
      </w:pPr>
      <w:ins w:id="1" w:author="Author">
        <w:r>
          <w:t xml:space="preserve">Detecting gene-by-environment interactions (GxEs) is statistically and computationally challenging due to the high dimensionality </w:t>
        </w:r>
        <w:r w:rsidR="00466A02">
          <w:t xml:space="preserve">of the </w:t>
        </w:r>
        <w:del w:id="2" w:author="Author">
          <w:r w:rsidDel="00466A02">
            <w:delText xml:space="preserve">that results when </w:delText>
          </w:r>
        </w:del>
        <w:r>
          <w:t>combin</w:t>
        </w:r>
        <w:del w:id="3" w:author="Author">
          <w:r w:rsidDel="00466A02">
            <w:delText>ing the</w:delText>
          </w:r>
        </w:del>
        <w:r w:rsidR="00466A02">
          <w:t>ed</w:t>
        </w:r>
        <w:r>
          <w:t xml:space="preserve"> genome and exposome. Variance quantitative trait loci (vQTL), which capture non-uniformity in the residual variance of a quantitative trait caused by unaccounted-for GxEs, can suggest candidate single nucleotide polymorphisms (SNPs) without the need for exposome profiling.</w:t>
        </w:r>
        <w:r w:rsidR="00A7457C">
          <w:t xml:space="preserve"> </w:t>
        </w:r>
      </w:ins>
      <w:del w:id="4" w:author="Author">
        <w:r w:rsidR="00CA3BC7" w:rsidDel="00B144BD">
          <w:delText xml:space="preserve">The combined </w:delText>
        </w:r>
      </w:del>
      <w:ins w:id="5" w:author="Author">
        <w:del w:id="6" w:author="Author">
          <w:r w:rsidR="00677D07" w:rsidDel="00B144BD">
            <w:delText xml:space="preserve">high </w:delText>
          </w:r>
        </w:del>
      </w:ins>
      <w:del w:id="7" w:author="Author">
        <w:r w:rsidR="00CA3BC7" w:rsidDel="00B144BD">
          <w:delText xml:space="preserve">dimension of </w:delText>
        </w:r>
      </w:del>
      <w:ins w:id="8" w:author="Author">
        <w:del w:id="9" w:author="Author">
          <w:r w:rsidR="00677D07" w:rsidDel="00B144BD">
            <w:delText xml:space="preserve">the combined </w:delText>
          </w:r>
        </w:del>
      </w:ins>
      <w:del w:id="10" w:author="Author">
        <w:r w:rsidR="00CA3BC7" w:rsidDel="00B144BD">
          <w:delText xml:space="preserve">genome and exposome is </w:delText>
        </w:r>
      </w:del>
      <w:ins w:id="11" w:author="Author">
        <w:del w:id="12" w:author="Author">
          <w:r w:rsidR="00677D07" w:rsidDel="00B144BD">
            <w:delText xml:space="preserve">creates </w:delText>
          </w:r>
        </w:del>
      </w:ins>
      <w:del w:id="13" w:author="Author">
        <w:r w:rsidR="00CA3BC7" w:rsidDel="00B144BD">
          <w:delText xml:space="preserve">statistically and computationally challenging </w:delText>
        </w:r>
      </w:del>
      <w:ins w:id="14" w:author="Author">
        <w:del w:id="15" w:author="Author">
          <w:r w:rsidR="00677D07" w:rsidDel="00B144BD">
            <w:delText xml:space="preserve">challenges </w:delText>
          </w:r>
        </w:del>
      </w:ins>
      <w:del w:id="16" w:author="Author">
        <w:r w:rsidR="00CA3BC7" w:rsidDel="00B144BD">
          <w:delText>for the detection of gene</w:delText>
        </w:r>
      </w:del>
      <w:ins w:id="17" w:author="Author">
        <w:del w:id="18" w:author="Author">
          <w:r w:rsidR="00677D07" w:rsidDel="00B144BD">
            <w:delText>-</w:delText>
          </w:r>
        </w:del>
      </w:ins>
      <w:del w:id="19" w:author="Author">
        <w:r w:rsidR="00CA3BC7" w:rsidDel="00B144BD">
          <w:delText xml:space="preserve"> by</w:delText>
        </w:r>
      </w:del>
      <w:ins w:id="20" w:author="Author">
        <w:del w:id="21" w:author="Author">
          <w:r w:rsidR="00677D07" w:rsidDel="00B144BD">
            <w:delText>-</w:delText>
          </w:r>
        </w:del>
      </w:ins>
      <w:del w:id="22" w:author="Author">
        <w:r w:rsidR="00CA3BC7" w:rsidDel="00B144BD">
          <w:delText xml:space="preserve"> environment interactions (GxEs). Variance quantitative trait loci (vQTL) can suggest candidate single nucleotide polymorphisms (SNPs) without </w:delText>
        </w:r>
      </w:del>
      <w:ins w:id="23" w:author="Author">
        <w:del w:id="24" w:author="Author">
          <w:r w:rsidR="00677D07" w:rsidDel="00B144BD">
            <w:delText xml:space="preserve">the need for </w:delText>
          </w:r>
        </w:del>
      </w:ins>
      <w:del w:id="25" w:author="Author">
        <w:r w:rsidR="00CA3BC7" w:rsidDel="00B144BD">
          <w:delText xml:space="preserve">exposome profiling, by capturing non-uniformity in </w:delText>
        </w:r>
      </w:del>
      <w:ins w:id="26" w:author="Author">
        <w:del w:id="27" w:author="Author">
          <w:r w:rsidR="00677D07" w:rsidDel="00B144BD">
            <w:delText xml:space="preserve">the </w:delText>
          </w:r>
        </w:del>
      </w:ins>
      <w:del w:id="28" w:author="Author">
        <w:r w:rsidR="00CA3BC7" w:rsidDel="00B144BD">
          <w:delText>residual variance of a quantitative trait caused by unaccounted</w:delText>
        </w:r>
      </w:del>
      <w:ins w:id="29" w:author="Author">
        <w:del w:id="30" w:author="Author">
          <w:r w:rsidR="00677D07" w:rsidDel="00B144BD">
            <w:delText>-</w:delText>
          </w:r>
        </w:del>
      </w:ins>
      <w:del w:id="31" w:author="Author">
        <w:r w:rsidR="00CA3BC7" w:rsidDel="00B144BD">
          <w:delText xml:space="preserve"> for GxEs.</w:delText>
        </w:r>
      </w:del>
    </w:p>
    <w:p w14:paraId="6E946C75" w14:textId="47F20129" w:rsidR="00CA3BC7" w:rsidDel="00A7457C" w:rsidRDefault="00CA3BC7" w:rsidP="00CA3BC7">
      <w:pPr>
        <w:rPr>
          <w:del w:id="32" w:author="Author"/>
        </w:rPr>
      </w:pPr>
      <w:r>
        <w:t>We propose variance loci analysis (VLA)</w:t>
      </w:r>
      <w:ins w:id="33" w:author="Author">
        <w:r w:rsidR="00B144BD">
          <w:t>, which</w:t>
        </w:r>
      </w:ins>
      <w:del w:id="34" w:author="Author">
        <w:r w:rsidDel="00B144BD">
          <w:delText xml:space="preserve"> to</w:delText>
        </w:r>
      </w:del>
      <w:r>
        <w:t xml:space="preserve"> improve</w:t>
      </w:r>
      <w:ins w:id="35" w:author="Author">
        <w:r w:rsidR="00B144BD">
          <w:t>s</w:t>
        </w:r>
      </w:ins>
      <w:r>
        <w:t xml:space="preserve"> vQTL </w:t>
      </w:r>
      <w:del w:id="36" w:author="Author">
        <w:r w:rsidDel="00B144BD">
          <w:delText xml:space="preserve">with </w:delText>
        </w:r>
      </w:del>
      <w:ins w:id="37" w:author="Author">
        <w:r w:rsidR="00B144BD">
          <w:t xml:space="preserve">by adding </w:t>
        </w:r>
        <w:r w:rsidR="00677D07">
          <w:t xml:space="preserve">a </w:t>
        </w:r>
      </w:ins>
      <w:r w:rsidR="006F4E57" w:rsidRPr="00CC10B0">
        <w:t>posit</w:t>
      </w:r>
      <w:r w:rsidR="006F4E57">
        <w:t>i</w:t>
      </w:r>
      <w:r w:rsidR="006F4E57" w:rsidRPr="00CC10B0">
        <w:t>ve gradient</w:t>
      </w:r>
      <w:r>
        <w:t xml:space="preserve"> test</w:t>
      </w:r>
      <w:ins w:id="38" w:author="Author">
        <w:r w:rsidR="00B144BD">
          <w:t xml:space="preserve"> and </w:t>
        </w:r>
      </w:ins>
      <w:del w:id="39" w:author="Author">
        <w:r w:rsidDel="00B144BD">
          <w:delText xml:space="preserve">, which </w:delText>
        </w:r>
      </w:del>
      <w:r>
        <w:t>maintains power to detect GxE candidates with weak direct environmental effects</w:t>
      </w:r>
      <w:ins w:id="40" w:author="Author">
        <w:r w:rsidR="00B144BD">
          <w:t>. M</w:t>
        </w:r>
      </w:ins>
      <w:del w:id="41" w:author="Author">
        <w:r w:rsidDel="00677D07">
          <w:delText>,</w:delText>
        </w:r>
        <w:r w:rsidDel="00B144BD">
          <w:delText xml:space="preserve"> and</w:delText>
        </w:r>
      </w:del>
      <w:ins w:id="42" w:author="Author">
        <w:del w:id="43" w:author="Author">
          <w:r w:rsidR="00677D07" w:rsidDel="00B144BD">
            <w:delText>,</w:delText>
          </w:r>
        </w:del>
      </w:ins>
      <w:del w:id="44" w:author="Author">
        <w:r w:rsidDel="00B144BD">
          <w:delText xml:space="preserve"> m</w:delText>
        </w:r>
      </w:del>
      <w:r>
        <w:t xml:space="preserve">ore importantly, </w:t>
      </w:r>
      <w:ins w:id="45" w:author="Author">
        <w:r w:rsidR="00B144BD">
          <w:t xml:space="preserve">VLA </w:t>
        </w:r>
      </w:ins>
      <w:r>
        <w:t>over</w:t>
      </w:r>
      <w:del w:id="46" w:author="Author">
        <w:r w:rsidDel="00B144BD">
          <w:delText>-</w:delText>
        </w:r>
      </w:del>
      <w:r>
        <w:t>come</w:t>
      </w:r>
      <w:ins w:id="47" w:author="Author">
        <w:r w:rsidR="00677D07">
          <w:t>s</w:t>
        </w:r>
      </w:ins>
      <w:r>
        <w:t xml:space="preserve"> the inability of vQTL to analyze case</w:t>
      </w:r>
      <w:ins w:id="48" w:author="Author">
        <w:r w:rsidR="00677D07">
          <w:t>-</w:t>
        </w:r>
      </w:ins>
      <w:del w:id="49" w:author="Author">
        <w:r w:rsidDel="00677D07">
          <w:delText>/</w:delText>
        </w:r>
      </w:del>
      <w:r>
        <w:t>control phenotypes.</w:t>
      </w:r>
      <w:ins w:id="50" w:author="Author">
        <w:r w:rsidR="00A7457C">
          <w:t xml:space="preserve"> </w:t>
        </w:r>
      </w:ins>
    </w:p>
    <w:p w14:paraId="574DE462" w14:textId="43B2D348" w:rsidR="00CA3BC7" w:rsidRDefault="00B144BD" w:rsidP="00CA3BC7">
      <w:ins w:id="51" w:author="Author">
        <w:r>
          <w:t>Using VLA, w</w:t>
        </w:r>
      </w:ins>
      <w:del w:id="52" w:author="Author">
        <w:r w:rsidR="00CA3BC7" w:rsidDel="00B144BD">
          <w:delText>W</w:delText>
        </w:r>
      </w:del>
      <w:r w:rsidR="00CA3BC7">
        <w:t>e ranked the potential of each SNP in GxEs for 3,273 phenotypes from the UK Biobank</w:t>
      </w:r>
      <w:ins w:id="53" w:author="Author">
        <w:r>
          <w:t xml:space="preserve"> and created </w:t>
        </w:r>
      </w:ins>
      <w:del w:id="54" w:author="Author">
        <w:r w:rsidR="00CA3BC7" w:rsidDel="00B144BD">
          <w:delText xml:space="preserve"> and hosted the VLA Catalog (genelist.niehs.nih.gov) as an open resource. </w:delText>
        </w:r>
      </w:del>
      <w:ins w:id="55" w:author="Author">
        <w:del w:id="56" w:author="Author">
          <w:r w:rsidDel="00466A02">
            <w:delText xml:space="preserve">and host </w:delText>
          </w:r>
        </w:del>
        <w:r>
          <w:t>the VLA Catalog</w:t>
        </w:r>
        <w:r w:rsidR="00466A02">
          <w:t>,</w:t>
        </w:r>
        <w:r>
          <w:t xml:space="preserve"> </w:t>
        </w:r>
        <w:r w:rsidR="00466A02">
          <w:t xml:space="preserve">which is hosted as an open resource </w:t>
        </w:r>
        <w:r>
          <w:t>(genelist.niehs.nih.gov)</w:t>
        </w:r>
        <w:del w:id="57" w:author="Author">
          <w:r w:rsidDel="00466A02">
            <w:delText xml:space="preserve"> as an open resource</w:delText>
          </w:r>
        </w:del>
        <w:r>
          <w:t xml:space="preserve">. </w:t>
        </w:r>
      </w:ins>
      <w:r w:rsidR="00CA3BC7">
        <w:t xml:space="preserve">Combining the rich exposome </w:t>
      </w:r>
      <w:ins w:id="58" w:author="Author">
        <w:r>
          <w:t xml:space="preserve">data </w:t>
        </w:r>
      </w:ins>
      <w:r w:rsidR="00CA3BC7">
        <w:t>from the Personalized Environment</w:t>
      </w:r>
      <w:del w:id="59" w:author="Author">
        <w:r w:rsidR="00CA3BC7" w:rsidDel="00B144BD">
          <w:delText>al</w:delText>
        </w:r>
      </w:del>
      <w:r w:rsidR="00CA3BC7">
        <w:t xml:space="preserve"> </w:t>
      </w:r>
      <w:ins w:id="60" w:author="Author">
        <w:r>
          <w:t xml:space="preserve">and </w:t>
        </w:r>
      </w:ins>
      <w:del w:id="61" w:author="Author">
        <w:r w:rsidR="00CA3BC7" w:rsidDel="00B144BD">
          <w:delText xml:space="preserve">Genetic </w:delText>
        </w:r>
      </w:del>
      <w:ins w:id="62" w:author="Author">
        <w:r>
          <w:t xml:space="preserve">Genes </w:t>
        </w:r>
      </w:ins>
      <w:r w:rsidR="00CA3BC7">
        <w:t>Study</w:t>
      </w:r>
      <w:ins w:id="63" w:author="Author">
        <w:r w:rsidR="00466A02">
          <w:t xml:space="preserve"> </w:t>
        </w:r>
      </w:ins>
      <w:del w:id="64" w:author="Author">
        <w:r w:rsidR="00CA3BC7" w:rsidDel="00466A02">
          <w:delText xml:space="preserve"> (PEGS) </w:delText>
        </w:r>
      </w:del>
      <w:r w:rsidR="00CA3BC7">
        <w:t xml:space="preserve">and high-ranking SNPs </w:t>
      </w:r>
      <w:ins w:id="65" w:author="Author">
        <w:r>
          <w:t xml:space="preserve">determined </w:t>
        </w:r>
      </w:ins>
      <w:r w:rsidR="00CA3BC7">
        <w:t xml:space="preserve">from VLA, we detected </w:t>
      </w:r>
      <w:r w:rsidR="00286A66">
        <w:t>significant</w:t>
      </w:r>
      <w:r w:rsidR="00CA3BC7">
        <w:t xml:space="preserve"> GxE</w:t>
      </w:r>
      <w:ins w:id="66" w:author="Author">
        <w:r w:rsidR="00677D07">
          <w:t>s</w:t>
        </w:r>
      </w:ins>
      <w:r w:rsidR="00CA3BC7">
        <w:t xml:space="preserve"> </w:t>
      </w:r>
      <w:ins w:id="67" w:author="Author">
        <w:r>
          <w:t xml:space="preserve">for type 2 diabetes, </w:t>
        </w:r>
        <w:r w:rsidR="00A7457C">
          <w:t xml:space="preserve">including </w:t>
        </w:r>
        <w:r w:rsidR="00466A02">
          <w:t xml:space="preserve">an interaction </w:t>
        </w:r>
      </w:ins>
      <w:r w:rsidR="00CA3BC7">
        <w:t xml:space="preserve">between </w:t>
      </w:r>
      <w:del w:id="68" w:author="Author">
        <w:r w:rsidR="00CA3BC7" w:rsidDel="00677D07">
          <w:delText xml:space="preserve">gene </w:delText>
        </w:r>
      </w:del>
      <w:ins w:id="69" w:author="Author">
        <w:r w:rsidR="00677D07">
          <w:t xml:space="preserve">the </w:t>
        </w:r>
      </w:ins>
      <w:r w:rsidR="00CA3BC7" w:rsidRPr="008A2655">
        <w:rPr>
          <w:i/>
          <w:iCs/>
        </w:rPr>
        <w:t>ABCB7</w:t>
      </w:r>
      <w:r w:rsidR="00CA3BC7">
        <w:t xml:space="preserve"> </w:t>
      </w:r>
      <w:ins w:id="70" w:author="Author">
        <w:r w:rsidR="00677D07">
          <w:t xml:space="preserve">gene </w:t>
        </w:r>
      </w:ins>
      <w:r w:rsidR="00CA3BC7">
        <w:t xml:space="preserve">and </w:t>
      </w:r>
      <w:ins w:id="71" w:author="Author">
        <w:r w:rsidR="00677D07">
          <w:t xml:space="preserve">exposure </w:t>
        </w:r>
        <w:r>
          <w:t xml:space="preserve">to </w:t>
        </w:r>
      </w:ins>
      <w:r w:rsidR="00CA3BC7">
        <w:t xml:space="preserve">inkjet </w:t>
      </w:r>
      <w:del w:id="72" w:author="Author">
        <w:r w:rsidR="00CA3BC7" w:rsidDel="00B144BD">
          <w:delText>toners</w:delText>
        </w:r>
      </w:del>
      <w:ins w:id="73" w:author="Author">
        <w:del w:id="74" w:author="Author">
          <w:r w:rsidR="00677D07" w:rsidDel="00B144BD">
            <w:delText xml:space="preserve"> and </w:delText>
          </w:r>
        </w:del>
        <w:r w:rsidR="00677D07">
          <w:t>printing ink</w:t>
        </w:r>
        <w:r>
          <w:t>s and</w:t>
        </w:r>
        <w:r w:rsidRPr="00B144BD">
          <w:t xml:space="preserve"> </w:t>
        </w:r>
        <w:r>
          <w:t>toner</w:t>
        </w:r>
      </w:ins>
      <w:del w:id="75" w:author="Author">
        <w:r w:rsidR="00CA3BC7" w:rsidDel="00A7457C">
          <w:delText xml:space="preserve"> </w:delText>
        </w:r>
        <w:r w:rsidR="00CA3BC7" w:rsidDel="00677D07">
          <w:delText>on</w:delText>
        </w:r>
        <w:r w:rsidR="00CA3BC7" w:rsidDel="00B144BD">
          <w:delText xml:space="preserve"> </w:delText>
        </w:r>
      </w:del>
      <w:ins w:id="76" w:author="Author">
        <w:del w:id="77" w:author="Author">
          <w:r w:rsidR="00677D07" w:rsidDel="00B144BD">
            <w:delText xml:space="preserve">for </w:delText>
          </w:r>
        </w:del>
      </w:ins>
      <w:del w:id="78" w:author="Author">
        <w:r w:rsidR="00CA3BC7" w:rsidDel="00B144BD">
          <w:delText>type 2 diabetes</w:delText>
        </w:r>
      </w:del>
      <w:r w:rsidR="00CA3BC7">
        <w:t>.</w:t>
      </w:r>
      <w:ins w:id="79" w:author="Author">
        <w:r w:rsidRPr="00B144BD">
          <w:t xml:space="preserve"> </w:t>
        </w:r>
      </w:ins>
    </w:p>
    <w:p w14:paraId="29FD2A8B" w14:textId="08472B97" w:rsidR="00493A54" w:rsidRPr="00CD5D20" w:rsidRDefault="00493A54" w:rsidP="00C750C1">
      <w:pPr>
        <w:pStyle w:val="Heading1"/>
        <w:rPr>
          <w:b/>
          <w:bCs/>
        </w:rPr>
      </w:pPr>
      <w:r w:rsidRPr="002D676C">
        <w:t>Introduction</w:t>
      </w:r>
      <w:r w:rsidR="00CD5D20">
        <w:t xml:space="preserve"> </w:t>
      </w:r>
      <w:r w:rsidR="00CD5D20" w:rsidRPr="00CD5D20">
        <w:rPr>
          <w:b/>
          <w:bCs/>
        </w:rPr>
        <w:t xml:space="preserve">[No heading or </w:t>
      </w:r>
      <w:r w:rsidR="00CC41EC">
        <w:rPr>
          <w:b/>
          <w:bCs/>
        </w:rPr>
        <w:t>subheadings</w:t>
      </w:r>
      <w:r w:rsidR="00CD5D20" w:rsidRPr="00CD5D20">
        <w:rPr>
          <w:b/>
          <w:bCs/>
        </w:rPr>
        <w:t>]</w:t>
      </w:r>
    </w:p>
    <w:p w14:paraId="0A039D22" w14:textId="722E2174" w:rsidR="00CB72FA" w:rsidRPr="00F37303" w:rsidRDefault="00CB72FA" w:rsidP="00C750C1">
      <w:pPr>
        <w:pStyle w:val="Heading2"/>
      </w:pPr>
      <w:r>
        <w:t>Background and motivation</w:t>
      </w:r>
    </w:p>
    <w:p w14:paraId="7684E698" w14:textId="4FBF813C" w:rsidR="00EB522E" w:rsidRDefault="00EB522E" w:rsidP="00EB522E">
      <w:pPr>
        <w:spacing w:line="276" w:lineRule="auto"/>
      </w:pPr>
      <w:r>
        <w:t xml:space="preserve">A portion of the “missing” heritability </w:t>
      </w:r>
      <w:del w:id="80" w:author="Author">
        <w:r w:rsidDel="00677D07">
          <w:delText xml:space="preserve">from </w:delText>
        </w:r>
      </w:del>
      <w:ins w:id="81" w:author="Author">
        <w:r w:rsidR="00677D07">
          <w:t xml:space="preserve">in </w:t>
        </w:r>
      </w:ins>
      <w:r>
        <w:t>genome-wide association studies (GWAS) is due to unaccounted</w:t>
      </w:r>
      <w:ins w:id="82" w:author="Author">
        <w:r w:rsidR="00677D07">
          <w:t>-</w:t>
        </w:r>
      </w:ins>
      <w:del w:id="83" w:author="Author">
        <w:r w:rsidDel="00677D07">
          <w:delText xml:space="preserve"> </w:delText>
        </w:r>
      </w:del>
      <w:r>
        <w:t>for gene</w:t>
      </w:r>
      <w:ins w:id="84" w:author="Author">
        <w:r w:rsidR="00621F69">
          <w:t>-</w:t>
        </w:r>
      </w:ins>
      <w:del w:id="85" w:author="Author">
        <w:r w:rsidDel="00621F69">
          <w:delText xml:space="preserve"> </w:delText>
        </w:r>
      </w:del>
      <w:r>
        <w:t>by</w:t>
      </w:r>
      <w:ins w:id="86" w:author="Author">
        <w:r w:rsidR="00621F69">
          <w:t>-</w:t>
        </w:r>
      </w:ins>
      <w:del w:id="87" w:author="Author">
        <w:r w:rsidDel="00621F69">
          <w:delText xml:space="preserve"> </w:delText>
        </w:r>
      </w:del>
      <w:r>
        <w:t xml:space="preserve">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w:t>
      </w:r>
      <w:ins w:id="88" w:author="Author">
        <w:r w:rsidR="00AC2C4E">
          <w:t xml:space="preserve">the </w:t>
        </w:r>
      </w:ins>
      <w:r>
        <w:t xml:space="preserve">difficulty </w:t>
      </w:r>
      <w:del w:id="89" w:author="Author">
        <w:r w:rsidDel="00AC2C4E">
          <w:delText xml:space="preserve">in </w:delText>
        </w:r>
      </w:del>
      <w:ins w:id="90" w:author="Author">
        <w:r w:rsidR="00AC2C4E">
          <w:t xml:space="preserve">of </w:t>
        </w:r>
        <w:r w:rsidR="00677D07">
          <w:t xml:space="preserve">measuring </w:t>
        </w:r>
      </w:ins>
      <w:r>
        <w:t>exposure</w:t>
      </w:r>
      <w:ins w:id="91" w:author="Author">
        <w:r w:rsidR="00677D07">
          <w:t>s</w:t>
        </w:r>
      </w:ins>
      <w:r>
        <w:t xml:space="preserve"> </w:t>
      </w:r>
      <w:del w:id="92" w:author="Author">
        <w:r w:rsidDel="00677D07">
          <w:delText xml:space="preserve">measurement </w:delText>
        </w:r>
      </w:del>
      <w:r>
        <w:t>and insufficient sample sizes make</w:t>
      </w:r>
      <w:ins w:id="93" w:author="Author">
        <w:r w:rsidR="00AC2C4E">
          <w:t xml:space="preserve"> it challenging to</w:t>
        </w:r>
      </w:ins>
      <w:r>
        <w:t xml:space="preserve"> identif</w:t>
      </w:r>
      <w:ins w:id="94" w:author="Author">
        <w:r w:rsidR="00677D07">
          <w:t>y</w:t>
        </w:r>
        <w:del w:id="95" w:author="Author">
          <w:r w:rsidR="00677D07" w:rsidDel="00AC2C4E">
            <w:delText>ing</w:delText>
          </w:r>
        </w:del>
      </w:ins>
      <w:del w:id="96" w:author="Author">
        <w:r w:rsidDel="00677D07">
          <w:delText>ication of</w:delText>
        </w:r>
      </w:del>
      <w:r>
        <w:t xml:space="preserve"> GxE effects </w:t>
      </w:r>
      <w:del w:id="97" w:author="Author">
        <w:r w:rsidDel="00AC2C4E">
          <w:delText xml:space="preserve">challenging </w:delText>
        </w:r>
      </w:del>
      <w:r w:rsidRPr="008B3596">
        <w:rPr>
          <w:highlight w:val="yellow"/>
        </w:rPr>
        <w:t>(9–11)</w:t>
      </w:r>
      <w:r>
        <w:t xml:space="preserve">. Further, the number of main effects and interactions in a genome-exposome-wide association study (GxE-WAS) presents both computational and multiple testing burdens. </w:t>
      </w:r>
      <w:ins w:id="98" w:author="Author">
        <w:r w:rsidR="00AC2C4E">
          <w:t>These challenges are c</w:t>
        </w:r>
      </w:ins>
      <w:del w:id="99" w:author="Author">
        <w:r w:rsidDel="00677D07">
          <w:delText>Two oft-</w:delText>
        </w:r>
      </w:del>
      <w:ins w:id="100" w:author="Author">
        <w:del w:id="101" w:author="Author">
          <w:r w:rsidR="00677D07" w:rsidDel="00AC2C4E">
            <w:delText>C</w:delText>
          </w:r>
        </w:del>
        <w:r w:rsidR="00677D07">
          <w:t xml:space="preserve">ommonly </w:t>
        </w:r>
      </w:ins>
      <w:del w:id="102" w:author="Author">
        <w:r w:rsidDel="00AC2C4E">
          <w:delText xml:space="preserve">used approaches to </w:delText>
        </w:r>
        <w:r w:rsidRPr="00AC2C4E" w:rsidDel="00AC2C4E">
          <w:delText>these problems</w:delText>
        </w:r>
        <w:r w:rsidDel="00AC2C4E">
          <w:delText xml:space="preserve"> are </w:delText>
        </w:r>
      </w:del>
      <w:ins w:id="103" w:author="Author">
        <w:r w:rsidR="00AC2C4E">
          <w:t xml:space="preserve">addressed by </w:t>
        </w:r>
      </w:ins>
      <w:del w:id="104" w:author="Author">
        <w:r w:rsidDel="00677D07">
          <w:delText xml:space="preserve">to </w:delText>
        </w:r>
        <w:r w:rsidDel="00AC2C4E">
          <w:delText>select</w:delText>
        </w:r>
      </w:del>
      <w:ins w:id="105" w:author="Author">
        <w:del w:id="106" w:author="Author">
          <w:r w:rsidR="00677D07" w:rsidDel="00AC2C4E">
            <w:delText>ing</w:delText>
          </w:r>
        </w:del>
        <w:r w:rsidR="00AC2C4E">
          <w:t>choosing</w:t>
        </w:r>
      </w:ins>
      <w:r>
        <w:t xml:space="preserve"> candidate genomic variants via </w:t>
      </w:r>
      <w:r w:rsidRPr="002C5834">
        <w:rPr>
          <w:i/>
          <w:iCs/>
        </w:rPr>
        <w:t xml:space="preserve">a </w:t>
      </w:r>
      <w:r w:rsidRPr="00132580">
        <w:rPr>
          <w:i/>
          <w:iCs/>
        </w:rPr>
        <w:t>prior</w:t>
      </w:r>
      <w:r w:rsidRPr="002C5834">
        <w:rPr>
          <w:i/>
          <w:iCs/>
        </w:rPr>
        <w:t>i</w:t>
      </w:r>
      <w:r>
        <w:t xml:space="preserve"> biological knowledge or </w:t>
      </w:r>
      <w:del w:id="107" w:author="Author">
        <w:r w:rsidDel="00677D07">
          <w:delText xml:space="preserve">to </w:delText>
        </w:r>
      </w:del>
      <w:r>
        <w:t>select</w:t>
      </w:r>
      <w:ins w:id="108" w:author="Author">
        <w:r w:rsidR="00677D07">
          <w:t>ing</w:t>
        </w:r>
      </w:ins>
      <w:r>
        <w:t xml:space="preserve"> significant genomic variants from GWAS. </w:t>
      </w:r>
      <w:ins w:id="109" w:author="Author">
        <w:r w:rsidR="00AC2C4E">
          <w:t>However, t</w:t>
        </w:r>
      </w:ins>
      <w:del w:id="110" w:author="Author">
        <w:r w:rsidDel="00AC2C4E">
          <w:delText>T</w:delText>
        </w:r>
      </w:del>
      <w:r>
        <w:t xml:space="preserve">he first approach hinders discovery, and the latter tends to produce false positives due to the </w:t>
      </w:r>
      <w:r w:rsidRPr="0027425F">
        <w:t>ostensible</w:t>
      </w:r>
      <w:r w:rsidRPr="0027425F" w:rsidDel="0027425F">
        <w:t xml:space="preserve"> </w:t>
      </w:r>
      <w:r>
        <w:t xml:space="preserve">assumption that strong genetic marginal effects exist in all GxE interaction models. </w:t>
      </w:r>
    </w:p>
    <w:p w14:paraId="67BD2751" w14:textId="4F2F5161" w:rsidR="006802D4" w:rsidDel="00466A02" w:rsidRDefault="00677D07" w:rsidP="007C4E8A">
      <w:pPr>
        <w:spacing w:line="276" w:lineRule="auto"/>
        <w:rPr>
          <w:del w:id="111" w:author="Author"/>
        </w:rPr>
      </w:pPr>
      <w:ins w:id="112" w:author="Author">
        <w:del w:id="113" w:author="Author">
          <w:r w:rsidDel="00466A02">
            <w:delText xml:space="preserve">Variance quantitative trait loci (vQTL) analysis </w:delText>
          </w:r>
        </w:del>
      </w:ins>
      <w:del w:id="114" w:author="Author">
        <w:r w:rsidR="006D7EF7" w:rsidDel="00466A02">
          <w:delText xml:space="preserve">A </w:delText>
        </w:r>
      </w:del>
      <w:ins w:id="115" w:author="Author">
        <w:del w:id="116" w:author="Author">
          <w:r w:rsidDel="00466A02">
            <w:delText>is a</w:delText>
          </w:r>
          <w:r w:rsidR="00AC2C4E" w:rsidDel="00466A02">
            <w:delText>n alternative</w:delText>
          </w:r>
          <w:r w:rsidDel="00466A02">
            <w:delText xml:space="preserve"> </w:delText>
          </w:r>
        </w:del>
      </w:ins>
      <w:del w:id="117" w:author="Author">
        <w:r w:rsidR="006D7EF7" w:rsidDel="00466A02">
          <w:delText xml:space="preserve">better approach to identify </w:delText>
        </w:r>
      </w:del>
      <w:ins w:id="118" w:author="Author">
        <w:del w:id="119" w:author="Author">
          <w:r w:rsidDel="00466A02">
            <w:delText xml:space="preserve">GxE </w:delText>
          </w:r>
        </w:del>
      </w:ins>
      <w:del w:id="120" w:author="Author">
        <w:r w:rsidR="006D7EF7" w:rsidDel="00466A02">
          <w:delText>candidate</w:delText>
        </w:r>
        <w:r w:rsidR="00A2757A" w:rsidDel="00466A02">
          <w:delText>s</w:delText>
        </w:r>
      </w:del>
      <w:ins w:id="121" w:author="Author">
        <w:del w:id="122" w:author="Author">
          <w:r w:rsidR="00AC2C4E" w:rsidDel="00466A02">
            <w:delText xml:space="preserve"> based on the fact that </w:delText>
          </w:r>
        </w:del>
      </w:ins>
      <w:del w:id="123" w:author="Author">
        <w:r w:rsidR="006D7EF7" w:rsidDel="00466A02">
          <w:delText xml:space="preserve"> for GxE is </w:delText>
        </w:r>
        <w:r w:rsidR="005500C1" w:rsidDel="00466A02">
          <w:delText>variance quantitative trait loci (vQTL) analysis</w:delText>
        </w:r>
        <w:r w:rsidR="00D23774" w:rsidDel="00466A02">
          <w:delText xml:space="preserve">, </w:delText>
        </w:r>
        <w:r w:rsidR="006C3107" w:rsidDel="00466A02">
          <w:delText>since t</w:delText>
        </w:r>
        <w:r w:rsidR="008948B6" w:rsidDel="00466A02">
          <w:delText xml:space="preserve">he </w:delText>
        </w:r>
        <w:r w:rsidR="00684579" w:rsidDel="00466A02">
          <w:delText xml:space="preserve">presence of strong GxEs causes </w:delText>
        </w:r>
        <w:r w:rsidR="00684579" w:rsidRPr="00BD17BB" w:rsidDel="00466A02">
          <w:delText>heterogen</w:delText>
        </w:r>
        <w:r w:rsidR="00684579" w:rsidDel="00466A02">
          <w:delText xml:space="preserve">ous variation of a quantitative trait among individuals of different allele carriage </w:delText>
        </w:r>
        <w:r w:rsidR="00684579" w:rsidDel="00466A02">
          <w:fldChar w:fldCharType="begin"/>
        </w:r>
        <w:r w:rsidR="00000300" w:rsidDel="00466A02">
          <w:del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delInstrText>
        </w:r>
        <w:r w:rsidR="00684579" w:rsidDel="00466A02">
          <w:fldChar w:fldCharType="separate"/>
        </w:r>
        <w:r w:rsidR="00684579" w:rsidRPr="00F00D99" w:rsidDel="00466A02">
          <w:rPr>
            <w:rFonts w:ascii="Calibri" w:cs="Calibri"/>
          </w:rPr>
          <w:delText>(Cao et al. 2014; Deng, Asma, and Paré 2014; Struchalin et al. 2012; Yang et al. 2012)</w:delText>
        </w:r>
        <w:r w:rsidR="00684579" w:rsidDel="00466A02">
          <w:fldChar w:fldCharType="end"/>
        </w:r>
        <w:r w:rsidR="00684579" w:rsidDel="00466A02">
          <w:delText>.</w:delText>
        </w:r>
      </w:del>
    </w:p>
    <w:p w14:paraId="4F734864" w14:textId="241DF6F8" w:rsidR="00D55A18" w:rsidRDefault="002626BB" w:rsidP="00C750C1">
      <w:pPr>
        <w:pStyle w:val="Heading2"/>
      </w:pPr>
      <w:bookmarkStart w:id="124" w:name="_Hlk103780366"/>
      <w:r>
        <w:t>V</w:t>
      </w:r>
      <w:r w:rsidR="00D55A18" w:rsidRPr="002D676C">
        <w:t>ariance quantitative trait loci (vQTL)</w:t>
      </w:r>
      <w:r>
        <w:t xml:space="preserve"> analysis</w:t>
      </w:r>
    </w:p>
    <w:p w14:paraId="07D2FDC5" w14:textId="5573D4F1" w:rsidR="0060085C" w:rsidRDefault="00466A02" w:rsidP="0060085C">
      <w:pPr>
        <w:spacing w:line="276" w:lineRule="auto"/>
      </w:pPr>
      <w:ins w:id="125" w:author="Author">
        <w:r>
          <w:t>Variance quantitative trait loci (vQTL) analysis is an alternative approach to identify</w:t>
        </w:r>
        <w:r w:rsidR="00655454">
          <w:t>ing</w:t>
        </w:r>
        <w:r>
          <w:t xml:space="preserve"> GxE candidates that relies on the </w:t>
        </w:r>
        <w:r w:rsidRPr="00BD17BB">
          <w:t>heterogen</w:t>
        </w:r>
        <w:r>
          <w:t>ous variation of quantitative traits among individuals of different allele carriage</w:t>
        </w:r>
        <w:r w:rsidRPr="00466A02">
          <w:t xml:space="preserve"> </w:t>
        </w:r>
        <w:r>
          <w:t xml:space="preserve">in the presence of strong GxEs </w:t>
        </w:r>
        <w:r>
          <w:fldChar w:fldCharType="begin"/>
        </w:r>
        <w:r>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fldChar w:fldCharType="separate"/>
        </w:r>
        <w:r w:rsidRPr="00F00D99">
          <w:rPr>
            <w:rFonts w:ascii="Calibri" w:cs="Calibri"/>
          </w:rPr>
          <w:t>(Cao et al. 2014; Deng, Asma, and Paré 2014; Struchalin et al. 2012; Yang et al. 2012)</w:t>
        </w:r>
        <w:r>
          <w:fldChar w:fldCharType="end"/>
        </w:r>
        <w:r>
          <w:t xml:space="preserve">. </w:t>
        </w:r>
        <w:r w:rsidR="0095351D">
          <w:t xml:space="preserve">The most intuitive vQTL test is </w:t>
        </w:r>
        <w:r w:rsidR="00677D07">
          <w:t xml:space="preserve">the </w:t>
        </w:r>
        <w:r w:rsidR="0095351D">
          <w:t xml:space="preserve">double linear model (DLM), which essentially </w:t>
        </w:r>
        <w:del w:id="126" w:author="Author">
          <w:r w:rsidR="0095351D" w:rsidDel="00677D07">
            <w:delText>see</w:delText>
          </w:r>
          <w:r w:rsidR="0016366E" w:rsidDel="00677D07">
            <w:delText>s</w:delText>
          </w:r>
        </w:del>
        <w:r w:rsidR="00677D07">
          <w:t>considers</w:t>
        </w:r>
        <w:r w:rsidR="0095351D">
          <w:t xml:space="preserve"> the squared residuals of a GWAS as </w:t>
        </w:r>
        <w:del w:id="127" w:author="Author">
          <w:r w:rsidR="0095351D" w:rsidDel="00677D07">
            <w:delText xml:space="preserve">a </w:delText>
          </w:r>
        </w:del>
        <w:r w:rsidR="0095351D">
          <w:t>new phenotype</w:t>
        </w:r>
        <w:r w:rsidR="00677D07">
          <w:t xml:space="preserve">s, which are </w:t>
        </w:r>
        <w:r>
          <w:t xml:space="preserve">then </w:t>
        </w:r>
        <w:r w:rsidR="00677D07">
          <w:t>used</w:t>
        </w:r>
        <w:r w:rsidR="0095351D">
          <w:t xml:space="preserve"> to perform</w:t>
        </w:r>
        <w:del w:id="128" w:author="Author">
          <w:r w:rsidR="0095351D" w:rsidDel="00677D07">
            <w:delText>s</w:delText>
          </w:r>
        </w:del>
        <w:r w:rsidR="0095351D">
          <w:t xml:space="preserve"> a second GWAS </w:t>
        </w:r>
        <w:r w:rsidR="0095351D">
          <w:fldChar w:fldCharType="begin"/>
        </w:r>
      </w:ins>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ins w:id="129" w:author="Author">
        <w:r w:rsidR="0095351D">
          <w:fldChar w:fldCharType="separate"/>
        </w:r>
        <w:r w:rsidR="0095351D">
          <w:rPr>
            <w:noProof/>
          </w:rPr>
          <w:t>(Struchalin et al. 2012)</w:t>
        </w:r>
        <w:r w:rsidR="0095351D">
          <w:fldChar w:fldCharType="end"/>
        </w:r>
        <w:r w:rsidR="0095351D">
          <w:t xml:space="preserve">. </w:t>
        </w:r>
      </w:ins>
      <w:r w:rsidR="00C3478F">
        <w:t xml:space="preserve">However, </w:t>
      </w:r>
      <w:del w:id="130" w:author="Author">
        <w:r w:rsidR="007105D7" w:rsidDel="007105D7">
          <w:delText xml:space="preserve">existing vQTL tests </w:delText>
        </w:r>
        <w:r w:rsidR="0060085C" w:rsidDel="007105D7">
          <w:delText>assume</w:delText>
        </w:r>
      </w:del>
      <w:ins w:id="131" w:author="Author">
        <w:r w:rsidR="007105D7">
          <w:t>DLM assumes</w:t>
        </w:r>
      </w:ins>
      <w:r w:rsidR="0060085C">
        <w:t xml:space="preserve"> homogeneous variation among individuals of the same </w:t>
      </w:r>
      <w:r w:rsidR="0060085C">
        <w:lastRenderedPageBreak/>
        <w:t>genotype and</w:t>
      </w:r>
      <w:ins w:id="132" w:author="Author">
        <w:r w:rsidR="00677D07">
          <w:t xml:space="preserve"> thus</w:t>
        </w:r>
      </w:ins>
      <w:del w:id="133" w:author="Author">
        <w:r w:rsidR="0060085C" w:rsidDel="00677D07">
          <w:delText>, therefore,</w:delText>
        </w:r>
      </w:del>
      <w:r w:rsidR="0060085C">
        <w:t xml:space="preserve"> phenotypes must be nearly Gaussian</w:t>
      </w:r>
      <w:r w:rsidR="00E31873">
        <w:t>, which</w:t>
      </w:r>
      <w:r w:rsidR="0060085C">
        <w:t xml:space="preserve"> precludes many </w:t>
      </w:r>
      <w:del w:id="134" w:author="Author">
        <w:r w:rsidR="0060085C" w:rsidDel="00677D07">
          <w:delText xml:space="preserve">human health </w:delText>
        </w:r>
      </w:del>
      <w:r w:rsidR="0060085C">
        <w:t>outcomes of interest</w:t>
      </w:r>
      <w:ins w:id="135" w:author="Author">
        <w:r w:rsidR="00677D07" w:rsidRPr="00677D07">
          <w:t xml:space="preserve"> </w:t>
        </w:r>
        <w:r w:rsidR="00677D07">
          <w:t>related to human health</w:t>
        </w:r>
      </w:ins>
      <w:r w:rsidR="0060085C">
        <w:t xml:space="preserve">. More robust vQTL </w:t>
      </w:r>
      <w:r w:rsidR="00B57CC7">
        <w:t>tests</w:t>
      </w:r>
      <w:r w:rsidR="0060085C">
        <w:t xml:space="preserve"> have shown varying success </w:t>
      </w:r>
      <w:del w:id="136" w:author="Author">
        <w:r w:rsidR="0060085C" w:rsidDel="00677D07">
          <w:delText xml:space="preserve">in </w:delText>
        </w:r>
      </w:del>
      <w:ins w:id="137" w:author="Author">
        <w:r w:rsidR="00677D07">
          <w:t xml:space="preserve">for </w:t>
        </w:r>
      </w:ins>
      <w:r w:rsidR="005E0AD2">
        <w:t xml:space="preserve">quantitative </w:t>
      </w:r>
      <w:r w:rsidR="00215042">
        <w:t xml:space="preserve">non-Gaussian phenotypes, </w:t>
      </w:r>
      <w:r w:rsidR="00DA0DB2">
        <w:t xml:space="preserve">such as </w:t>
      </w:r>
      <w:ins w:id="138" w:author="Author">
        <w:r w:rsidR="00677D07">
          <w:t xml:space="preserve">the </w:t>
        </w:r>
      </w:ins>
      <w:r w:rsidR="0060085C">
        <w:t>deviation regression model (DRM)</w:t>
      </w:r>
      <w:ins w:id="139" w:author="Author">
        <w:r w:rsidR="00677D07">
          <w:t>, which</w:t>
        </w:r>
      </w:ins>
      <w:del w:id="140" w:author="Author">
        <w:r w:rsidR="0060085C" w:rsidDel="00677D07">
          <w:delText xml:space="preserve"> that</w:delText>
        </w:r>
      </w:del>
      <w:r w:rsidR="0060085C">
        <w:t xml:space="preserve"> replaces squared </w:t>
      </w:r>
      <w:r w:rsidR="00A05726">
        <w:t xml:space="preserve">residuals </w:t>
      </w:r>
      <w:r w:rsidR="0060085C">
        <w:t xml:space="preserve">with distance to </w:t>
      </w:r>
      <w:ins w:id="141" w:author="Author">
        <w:r w:rsidR="00677D07">
          <w:t xml:space="preserve">the </w:t>
        </w:r>
      </w:ins>
      <w:r w:rsidR="0060085C">
        <w:t xml:space="preserve">group median </w:t>
      </w:r>
      <w:r w:rsidR="0060085C">
        <w:fldChar w:fldCharType="begin"/>
      </w:r>
      <w:r w:rsidR="00000300">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60085C">
        <w:fldChar w:fldCharType="separate"/>
      </w:r>
      <w:r w:rsidR="0060085C" w:rsidRPr="3E2CCE7C">
        <w:rPr>
          <w:rFonts w:ascii="Calibri" w:hAnsi="Calibri" w:cs="Calibri"/>
        </w:rPr>
        <w:t>(Marderstein et al. 2021)</w:t>
      </w:r>
      <w:r w:rsidR="0060085C">
        <w:fldChar w:fldCharType="end"/>
      </w:r>
      <w:r w:rsidR="005D68B3">
        <w:t xml:space="preserve">, </w:t>
      </w:r>
      <w:r w:rsidR="0060085C">
        <w:t>Levene’s robust test of heterogeneous variance (LVT)</w:t>
      </w:r>
      <w:ins w:id="142" w:author="Author">
        <w:r w:rsidR="00677D07">
          <w:t>,</w:t>
        </w:r>
      </w:ins>
      <w:r w:rsidR="0060085C">
        <w:t xml:space="preserve"> </w:t>
      </w:r>
      <w:r w:rsidR="00D26036">
        <w:t xml:space="preserve">which </w:t>
      </w:r>
      <w:r w:rsidR="0060085C">
        <w:t>capture</w:t>
      </w:r>
      <w:r w:rsidR="00D26036">
        <w:t>s</w:t>
      </w:r>
      <w:r w:rsidR="0060085C">
        <w:t xml:space="preserve"> non-parametric vQTL</w:t>
      </w:r>
      <w:ins w:id="143" w:author="Author">
        <w:r w:rsidR="00677D07">
          <w:t>s</w:t>
        </w:r>
      </w:ins>
      <w:r w:rsidR="003B1C6E">
        <w:t xml:space="preserve"> </w:t>
      </w:r>
      <w:r w:rsidR="00A9002A">
        <w:fldChar w:fldCharType="begin"/>
      </w:r>
      <w:r w:rsidR="00000300">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9002A">
        <w:fldChar w:fldCharType="separate"/>
      </w:r>
      <w:r w:rsidR="003B1C6E" w:rsidRPr="003B1C6E">
        <w:rPr>
          <w:rFonts w:ascii="Calibri" w:cs="Calibri"/>
        </w:rPr>
        <w:t>(Paré et al. 2010)</w:t>
      </w:r>
      <w:r w:rsidR="00A9002A">
        <w:fldChar w:fldCharType="end"/>
      </w:r>
      <w:r w:rsidR="00052664">
        <w:t xml:space="preserve">, and </w:t>
      </w:r>
      <w:r w:rsidR="00B144E0" w:rsidRPr="00405482">
        <w:t>double generalized linear modeling (DGLM)</w:t>
      </w:r>
      <w:r w:rsidR="00B144E0">
        <w:t xml:space="preserve"> </w:t>
      </w:r>
      <w:r w:rsidR="00B144E0">
        <w:fldChar w:fldCharType="begin"/>
      </w:r>
      <w:r w:rsidR="00000300">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B144E0">
        <w:fldChar w:fldCharType="separate"/>
      </w:r>
      <w:r w:rsidR="00B144E0">
        <w:rPr>
          <w:noProof/>
        </w:rPr>
        <w:t>(Smyth 1989; Lee and Nelder 2006)</w:t>
      </w:r>
      <w:r w:rsidR="00B144E0">
        <w:fldChar w:fldCharType="end"/>
      </w:r>
      <w:ins w:id="144" w:author="Author">
        <w:r w:rsidR="00677D07">
          <w:t>,</w:t>
        </w:r>
      </w:ins>
      <w:r w:rsidR="00A03A91">
        <w:t xml:space="preserve"> which models </w:t>
      </w:r>
      <w:r w:rsidR="00B671A8">
        <w:t>phenotypic variance in log scale.</w:t>
      </w:r>
      <w:r w:rsidR="0060085C">
        <w:t xml:space="preserve"> However, </w:t>
      </w:r>
      <w:r w:rsidR="0060085C" w:rsidRPr="001C3FD2">
        <w:t xml:space="preserve">for binary </w:t>
      </w:r>
      <w:r w:rsidR="0060085C">
        <w:t xml:space="preserve">phenotypes, </w:t>
      </w:r>
      <w:ins w:id="145" w:author="Author">
        <w:r w:rsidR="00AC2C4E">
          <w:t xml:space="preserve">these vQTL tests produce </w:t>
        </w:r>
        <w:r w:rsidR="00AC2C4E" w:rsidRPr="00AC2C4E">
          <w:t>substantial false positives</w:t>
        </w:r>
        <w:r w:rsidR="00AC2C4E">
          <w:t xml:space="preserve"> because of </w:t>
        </w:r>
      </w:ins>
      <w:r w:rsidR="00B747F0">
        <w:t>the</w:t>
      </w:r>
      <w:ins w:id="146" w:author="Author">
        <w:r w:rsidR="00AC2C4E">
          <w:t xml:space="preserve"> close</w:t>
        </w:r>
      </w:ins>
      <w:r w:rsidR="00B747F0">
        <w:t xml:space="preserve"> link</w:t>
      </w:r>
      <w:r w:rsidR="0060085C">
        <w:t xml:space="preserve"> between</w:t>
      </w:r>
      <w:r w:rsidR="0060085C" w:rsidRPr="00E409F9">
        <w:t xml:space="preserve"> mean </w:t>
      </w:r>
      <m:oMath>
        <m:r>
          <m:rPr>
            <m:sty m:val="bi"/>
          </m:rPr>
          <w:rPr>
            <w:rFonts w:ascii="Cambria Math" w:hAnsi="Cambria Math"/>
          </w:rPr>
          <m:t>μ</m:t>
        </m:r>
      </m:oMath>
      <w:r w:rsidR="0060085C" w:rsidRPr="00E409F9">
        <w:t xml:space="preserve"> and variance</w:t>
      </w:r>
      <w:r w:rsidR="00B747F0">
        <w:t xml:space="preserve"> </w:t>
      </w:r>
      <m:oMath>
        <m:r>
          <m:rPr>
            <m:sty m:val="bi"/>
          </m:rPr>
          <w:rPr>
            <w:rFonts w:ascii="Cambria Math" w:hAnsi="Cambria Math"/>
          </w:rPr>
          <m:t>v</m:t>
        </m:r>
      </m:oMath>
      <w:r w:rsidR="00B747F0">
        <w:t xml:space="preserve"> </w:t>
      </w:r>
      <w:del w:id="147" w:author="Author">
        <w:r w:rsidR="00B747F0" w:rsidDel="00AC2C4E">
          <w:delText xml:space="preserve">is </w:delText>
        </w:r>
        <w:r w:rsidR="00B747F0" w:rsidRPr="008A2655" w:rsidDel="00AC2C4E">
          <w:rPr>
            <w:highlight w:val="cyan"/>
            <w:rPrChange w:id="148" w:author="Author">
              <w:rPr/>
            </w:rPrChange>
          </w:rPr>
          <w:delText>so tight</w:delText>
        </w:r>
        <w:r w:rsidR="00B747F0" w:rsidDel="00AC2C4E">
          <w:delText xml:space="preserve"> </w:delText>
        </w:r>
      </w:del>
      <w:r w:rsidR="00B747F0">
        <w:t>(</w:t>
      </w:r>
      <m:oMath>
        <m:r>
          <m:rPr>
            <m:sty m:val="bi"/>
          </m:rPr>
          <w:rPr>
            <w:rFonts w:ascii="Cambria Math" w:hAnsi="Cambria Math"/>
          </w:rPr>
          <m:t>v</m:t>
        </m:r>
        <m:r>
          <m:rPr>
            <m:sty m:val="p"/>
          </m:rPr>
          <w:rPr>
            <w:rFonts w:ascii="Cambria Math" w:hAnsi="Cambria Math"/>
          </w:rPr>
          <m:t>=2</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del w:id="149" w:author="Author">
        <w:r w:rsidR="0060085C" w:rsidRPr="007F7F20" w:rsidDel="00677D07">
          <w:delText>,</w:delText>
        </w:r>
      </w:del>
      <w:r w:rsidR="0060085C">
        <w:t xml:space="preserve"> </w:t>
      </w:r>
      <w:ins w:id="150" w:author="Author">
        <w:del w:id="151" w:author="Author">
          <w:r w:rsidR="00677D07" w:rsidDel="00AC2C4E">
            <w:delText xml:space="preserve">that </w:delText>
          </w:r>
        </w:del>
      </w:ins>
      <w:del w:id="152" w:author="Author">
        <w:r w:rsidR="0060085C" w:rsidDel="00AC2C4E">
          <w:delText xml:space="preserve">these different vQTL tests </w:delText>
        </w:r>
        <w:r w:rsidR="00BF04D9" w:rsidDel="00AC2C4E">
          <w:delText xml:space="preserve">produce </w:delText>
        </w:r>
        <w:r w:rsidR="00BF04D9" w:rsidRPr="008A2655" w:rsidDel="00AC2C4E">
          <w:rPr>
            <w:highlight w:val="cyan"/>
            <w:rPrChange w:id="153" w:author="Author">
              <w:rPr/>
            </w:rPrChange>
          </w:rPr>
          <w:delText>substantial false positives</w:delText>
        </w:r>
        <w:r w:rsidR="00BF04D9" w:rsidRPr="0055724A" w:rsidDel="00AC2C4E">
          <w:delText xml:space="preserve"> </w:delText>
        </w:r>
      </w:del>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xml:space="preserve">. </w:t>
      </w:r>
      <w:del w:id="154" w:author="Author">
        <w:r w:rsidR="0060085C" w:rsidDel="00466A02">
          <w:delText>We also show</w:delText>
        </w:r>
      </w:del>
      <w:ins w:id="155" w:author="Author">
        <w:del w:id="156" w:author="Author">
          <w:r w:rsidR="003F29FF" w:rsidDel="00466A02">
            <w:delText>find</w:delText>
          </w:r>
        </w:del>
      </w:ins>
      <w:del w:id="157" w:author="Author">
        <w:r w:rsidR="0060085C" w:rsidDel="00466A02">
          <w:delText xml:space="preserve"> herein that</w:delText>
        </w:r>
      </w:del>
      <w:ins w:id="158" w:author="Author">
        <w:r>
          <w:t>Further,</w:t>
        </w:r>
      </w:ins>
      <w:r w:rsidR="0060085C">
        <w:t xml:space="preserve"> a</w:t>
      </w:r>
      <w:r w:rsidR="0060085C" w:rsidRPr="001C3FD2">
        <w:t>dditive vQTL tests such as DLM and DRM</w:t>
      </w:r>
      <w:r w:rsidR="0060085C">
        <w:t xml:space="preserve"> have</w:t>
      </w:r>
      <w:r w:rsidR="0060085C" w:rsidRPr="001C3FD2">
        <w:t xml:space="preserve"> diminish</w:t>
      </w:r>
      <w:r w:rsidR="0060085C">
        <w:t>ed</w:t>
      </w:r>
      <w:r w:rsidR="0060085C" w:rsidRPr="001C3FD2">
        <w:t xml:space="preserve"> power to detect pure GxE candidates </w:t>
      </w:r>
      <w:del w:id="159" w:author="Author">
        <w:r w:rsidR="0060085C" w:rsidDel="00466A02">
          <w:delText xml:space="preserve">with </w:delText>
        </w:r>
      </w:del>
      <w:ins w:id="160" w:author="Author">
        <w:r>
          <w:t xml:space="preserve">when there is </w:t>
        </w:r>
      </w:ins>
      <w:r w:rsidR="0060085C">
        <w:t xml:space="preserve">a weak </w:t>
      </w:r>
      <w:r w:rsidR="0060085C" w:rsidRPr="001C3FD2">
        <w:t xml:space="preserve">direct environmental effect on the phenotypic mean, even </w:t>
      </w:r>
      <w:del w:id="161" w:author="Author">
        <w:r w:rsidR="0060085C" w:rsidRPr="001C3FD2" w:rsidDel="00677D07">
          <w:delText xml:space="preserve">if </w:delText>
        </w:r>
      </w:del>
      <w:ins w:id="162" w:author="Author">
        <w:r w:rsidR="00677D07">
          <w:t>for Gaussian</w:t>
        </w:r>
      </w:ins>
      <w:del w:id="163" w:author="Author">
        <w:r w:rsidR="0060085C" w:rsidRPr="001C3FD2" w:rsidDel="00677D07">
          <w:delText>the</w:delText>
        </w:r>
      </w:del>
      <w:r w:rsidR="0060085C" w:rsidRPr="001C3FD2">
        <w:t xml:space="preserve"> phenotype</w:t>
      </w:r>
      <w:ins w:id="164" w:author="Author">
        <w:r w:rsidR="00677D07">
          <w:t>s</w:t>
        </w:r>
      </w:ins>
      <w:del w:id="165" w:author="Author">
        <w:r w:rsidR="0060085C" w:rsidRPr="001C3FD2" w:rsidDel="00677D07">
          <w:delText xml:space="preserve"> is Gaussian</w:delText>
        </w:r>
      </w:del>
      <w:r w:rsidR="0060085C" w:rsidRPr="001C3FD2">
        <w:t>.</w:t>
      </w:r>
    </w:p>
    <w:bookmarkEnd w:id="124"/>
    <w:p w14:paraId="4694DB58" w14:textId="3CD2E079" w:rsidR="007742CA" w:rsidRPr="002D676C" w:rsidRDefault="006E7DF3" w:rsidP="00C750C1">
      <w:pPr>
        <w:pStyle w:val="Heading2"/>
      </w:pPr>
      <w:r w:rsidRPr="002D676C">
        <w:t>V</w:t>
      </w:r>
      <w:r w:rsidR="007742CA" w:rsidRPr="002D676C">
        <w:t>ariance loci analysis (VLA)</w:t>
      </w:r>
    </w:p>
    <w:p w14:paraId="70341F6F" w14:textId="09F086E4" w:rsidR="00780BD2" w:rsidRDefault="00780BD2" w:rsidP="00780BD2">
      <w:pPr>
        <w:spacing w:line="276" w:lineRule="auto"/>
      </w:pPr>
      <w:r>
        <w:t xml:space="preserve">Motivated </w:t>
      </w:r>
      <w:bookmarkStart w:id="166" w:name="_Hlk86410411"/>
      <w:r>
        <w:t xml:space="preserve">by </w:t>
      </w:r>
      <w:ins w:id="167" w:author="Author">
        <w:r w:rsidR="00AE0E32">
          <w:t xml:space="preserve">the </w:t>
        </w:r>
      </w:ins>
      <w:del w:id="168" w:author="Author">
        <w:r w:rsidDel="003F29FF">
          <w:delText xml:space="preserve">these </w:delText>
        </w:r>
      </w:del>
      <w:r>
        <w:t>issues</w:t>
      </w:r>
      <w:ins w:id="169" w:author="Author">
        <w:r w:rsidR="003F29FF">
          <w:t xml:space="preserve"> with existing vQTL tests</w:t>
        </w:r>
      </w:ins>
      <w:r>
        <w:t xml:space="preserve">, we developed </w:t>
      </w:r>
      <w:ins w:id="170" w:author="Author">
        <w:r w:rsidR="003F0A14">
          <w:t>variance loci analysis (VLA)</w:t>
        </w:r>
      </w:ins>
      <w:del w:id="171" w:author="Author">
        <w:r w:rsidDel="003F0A14">
          <w:delText>variance loci analysis (VLA)</w:delText>
        </w:r>
      </w:del>
      <w:r w:rsidR="00780D1F">
        <w:t xml:space="preserve"> to detect GxE candidate variants</w:t>
      </w:r>
      <w:r>
        <w:t xml:space="preserve">. </w:t>
      </w:r>
      <w:del w:id="172" w:author="Author">
        <w:r w:rsidDel="00AE0E32">
          <w:delText xml:space="preserve"> </w:delText>
        </w:r>
      </w:del>
      <w:bookmarkEnd w:id="166"/>
      <w:r>
        <w:t xml:space="preserve">VLA </w:t>
      </w:r>
      <w:r w:rsidR="00470A56">
        <w:t xml:space="preserve">works </w:t>
      </w:r>
      <w:del w:id="173" w:author="Author">
        <w:r w:rsidR="000C123A" w:rsidDel="00677D07">
          <w:delText xml:space="preserve">like </w:delText>
        </w:r>
      </w:del>
      <w:ins w:id="174" w:author="Author">
        <w:r w:rsidR="00677D07">
          <w:t>similar</w:t>
        </w:r>
        <w:r w:rsidR="003F29FF">
          <w:t xml:space="preserve">ly </w:t>
        </w:r>
        <w:del w:id="175" w:author="Author">
          <w:r w:rsidR="003F29FF" w:rsidDel="00655454">
            <w:delText>as</w:delText>
          </w:r>
        </w:del>
        <w:r w:rsidR="00655454">
          <w:t>to</w:t>
        </w:r>
        <w:r w:rsidR="00677D07">
          <w:t xml:space="preserve"> </w:t>
        </w:r>
      </w:ins>
      <w:r w:rsidR="001D5315">
        <w:t>DLM</w:t>
      </w:r>
      <w:r w:rsidR="00526572">
        <w:t>,</w:t>
      </w:r>
      <w:r>
        <w:t xml:space="preserve"> </w:t>
      </w:r>
      <w:bookmarkStart w:id="176" w:name="_Hlk86667264"/>
      <w:r>
        <w:t xml:space="preserve">but rather </w:t>
      </w:r>
      <w:bookmarkEnd w:id="176"/>
      <w:r>
        <w:t xml:space="preserve">than </w:t>
      </w:r>
      <w:ins w:id="177" w:author="Author">
        <w:r w:rsidR="008A2655">
          <w:t xml:space="preserve">fitting </w:t>
        </w:r>
      </w:ins>
      <w:r w:rsidR="007347C4">
        <w:t xml:space="preserve">a </w:t>
      </w:r>
      <w:r w:rsidRPr="002D676C">
        <w:t xml:space="preserve">slope </w:t>
      </w:r>
      <w:del w:id="178" w:author="Author">
        <w:r w:rsidR="00030C05" w:rsidDel="008A2655">
          <w:delText xml:space="preserve">fit </w:delText>
        </w:r>
      </w:del>
      <w:r w:rsidR="00030C05">
        <w:t xml:space="preserve">through </w:t>
      </w:r>
      <w:r w:rsidR="00780D1F">
        <w:t xml:space="preserve">the </w:t>
      </w:r>
      <w:r w:rsidR="00030C05">
        <w:t xml:space="preserve">squared residuals (i.e., </w:t>
      </w:r>
      <w:ins w:id="179" w:author="Author">
        <w:r w:rsidR="003F29FF">
          <w:t xml:space="preserve">in </w:t>
        </w:r>
      </w:ins>
      <w:del w:id="180" w:author="Author">
        <w:r w:rsidR="00030C05" w:rsidDel="008A2655">
          <w:delText xml:space="preserve">the </w:delText>
        </w:r>
      </w:del>
      <w:ins w:id="181" w:author="Author">
        <w:r w:rsidR="008A2655">
          <w:t xml:space="preserve">a </w:t>
        </w:r>
      </w:ins>
      <w:r w:rsidR="00030C05">
        <w:t xml:space="preserve">second GWAS), </w:t>
      </w:r>
      <w:r w:rsidR="00891B01">
        <w:t>VLA</w:t>
      </w:r>
      <w:r w:rsidR="00D66536">
        <w:t xml:space="preserve"> </w:t>
      </w:r>
      <w:ins w:id="182" w:author="Author">
        <w:r w:rsidR="008A2655">
          <w:t xml:space="preserve">instead </w:t>
        </w:r>
      </w:ins>
      <w:r w:rsidR="00891B01">
        <w:t xml:space="preserve">fits a curve </w:t>
      </w:r>
      <w:r w:rsidRPr="002D676C">
        <w:t xml:space="preserve">and </w:t>
      </w:r>
      <w:r>
        <w:t xml:space="preserve">tests </w:t>
      </w:r>
      <w:r w:rsidR="00AC1F34">
        <w:t xml:space="preserve">its </w:t>
      </w:r>
      <w:r w:rsidR="00D84B09" w:rsidRPr="00D84B09">
        <w:t>positive gradient</w:t>
      </w:r>
      <w:del w:id="183" w:author="Author">
        <w:r w:rsidR="00D84B09" w:rsidRPr="00D84B09" w:rsidDel="008A2655">
          <w:delText xml:space="preserve"> </w:delText>
        </w:r>
        <w:r w:rsidR="00030C05" w:rsidDel="008A2655">
          <w:delText>instead</w:delText>
        </w:r>
      </w:del>
      <w:r>
        <w:t xml:space="preserve">. Compared to </w:t>
      </w:r>
      <w:r w:rsidR="00780D1F">
        <w:t xml:space="preserve">existing </w:t>
      </w:r>
      <w:r>
        <w:t>methods, VLA provides superior control of</w:t>
      </w:r>
      <w:r w:rsidRPr="002D676C">
        <w:t xml:space="preserve"> type 1 errors</w:t>
      </w:r>
      <w:r>
        <w:t xml:space="preserve"> </w:t>
      </w:r>
      <w:r w:rsidR="002249AB">
        <w:t>for</w:t>
      </w:r>
      <w:r>
        <w:t xml:space="preserve"> binary </w:t>
      </w:r>
      <w:del w:id="184" w:author="Author">
        <w:r w:rsidDel="008A2655">
          <w:delText>phenotypes</w:delText>
        </w:r>
        <w:r w:rsidRPr="002D676C" w:rsidDel="008A2655">
          <w:delText xml:space="preserve"> </w:delText>
        </w:r>
      </w:del>
      <w:r w:rsidR="002249AB">
        <w:t>(i.e., case</w:t>
      </w:r>
      <w:ins w:id="185" w:author="Author">
        <w:r w:rsidR="008A2655">
          <w:t>-</w:t>
        </w:r>
      </w:ins>
      <w:del w:id="186" w:author="Author">
        <w:r w:rsidR="002249AB" w:rsidDel="008A2655">
          <w:delText>/</w:delText>
        </w:r>
      </w:del>
      <w:r w:rsidR="002249AB">
        <w:t xml:space="preserve">control) </w:t>
      </w:r>
      <w:ins w:id="187" w:author="Author">
        <w:r w:rsidR="008A2655">
          <w:t>phenotypes</w:t>
        </w:r>
        <w:r w:rsidR="008A2655" w:rsidRPr="002D676C">
          <w:t xml:space="preserve"> </w:t>
        </w:r>
      </w:ins>
      <w:r>
        <w:t xml:space="preserve">while maintaining power </w:t>
      </w:r>
      <w:r w:rsidR="00914ED3">
        <w:t xml:space="preserve">for </w:t>
      </w:r>
      <w:r>
        <w:t xml:space="preserve">Gaussian phenotypes with weak </w:t>
      </w:r>
      <w:r w:rsidRPr="002D676C">
        <w:t>environment</w:t>
      </w:r>
      <w:r>
        <w:t>al</w:t>
      </w:r>
      <w:r w:rsidRPr="002D676C">
        <w:t xml:space="preserve"> </w:t>
      </w:r>
      <w:r>
        <w:t xml:space="preserve">main </w:t>
      </w:r>
      <w:r w:rsidRPr="002D676C">
        <w:t>effect</w:t>
      </w:r>
      <w:r>
        <w:t xml:space="preserve">s. </w:t>
      </w:r>
    </w:p>
    <w:p w14:paraId="023AC2C6" w14:textId="634EF2AF" w:rsidR="00343C1E" w:rsidRDefault="008A2655" w:rsidP="00343C1E">
      <w:pPr>
        <w:spacing w:line="276" w:lineRule="auto"/>
      </w:pPr>
      <w:ins w:id="188" w:author="Author">
        <w:r>
          <w:t xml:space="preserve">In </w:t>
        </w:r>
      </w:ins>
      <w:r w:rsidR="00773B4B">
        <w:t>VLA</w:t>
      </w:r>
      <w:ins w:id="189" w:author="Author">
        <w:r>
          <w:t>,</w:t>
        </w:r>
      </w:ins>
      <w:del w:id="190" w:author="Author">
        <w:r w:rsidR="00773B4B" w:rsidDel="008A2655">
          <w:delText xml:space="preserve"> requires</w:delText>
        </w:r>
      </w:del>
      <w:r w:rsidR="00773B4B">
        <w:t xml:space="preserve"> the </w:t>
      </w:r>
      <w:r w:rsidR="004655A1">
        <w:t xml:space="preserve">phenotype </w:t>
      </w:r>
      <w:del w:id="191" w:author="Author">
        <w:r w:rsidR="00773B4B" w:rsidDel="008A2655">
          <w:delText>to b</w:delText>
        </w:r>
      </w:del>
      <w:ins w:id="192" w:author="Author">
        <w:r>
          <w:t>is first</w:t>
        </w:r>
      </w:ins>
      <w:del w:id="193" w:author="Author">
        <w:r w:rsidR="00773B4B" w:rsidDel="008A2655">
          <w:delText>e</w:delText>
        </w:r>
      </w:del>
      <w:r w:rsidR="00773B4B">
        <w:t xml:space="preserve"> </w:t>
      </w:r>
      <w:r w:rsidR="00760905">
        <w:t>smooth</w:t>
      </w:r>
      <w:r w:rsidR="000807B1">
        <w:t>ed</w:t>
      </w:r>
      <w:r w:rsidR="00B4446E">
        <w:t xml:space="preserve"> </w:t>
      </w:r>
      <w:del w:id="194" w:author="Author">
        <w:r w:rsidR="007161C6" w:rsidDel="008A2655">
          <w:delText xml:space="preserve">first </w:delText>
        </w:r>
      </w:del>
      <w:r w:rsidR="00B4446E">
        <w:t xml:space="preserve">by </w:t>
      </w:r>
      <w:del w:id="195" w:author="Author">
        <w:r w:rsidR="00B4446E" w:rsidRPr="003F29FF" w:rsidDel="003F29FF">
          <w:delText>well-</w:delText>
        </w:r>
      </w:del>
      <w:ins w:id="196" w:author="Author">
        <w:r w:rsidR="003F29FF">
          <w:t xml:space="preserve">carefully </w:t>
        </w:r>
      </w:ins>
      <w:r w:rsidR="003B6FEB" w:rsidRPr="003F29FF">
        <w:t>chosen</w:t>
      </w:r>
      <w:r w:rsidR="003B6FEB">
        <w:t xml:space="preserve"> covariates. </w:t>
      </w:r>
      <w:ins w:id="197" w:author="Author">
        <w:r w:rsidR="003F29FF">
          <w:t>The best covariates are non-confounding yet predictive. For example, age and age</w:t>
        </w:r>
        <w:r w:rsidR="003F29FF" w:rsidRPr="008A2655">
          <w:rPr>
            <w:vertAlign w:val="superscript"/>
          </w:rPr>
          <w:t>2</w:t>
        </w:r>
        <w:r w:rsidR="003F29FF">
          <w:t xml:space="preserve"> are excellent covariates because they are neither heritable nor determined by the exposome (and are thus non-confounding) but are strong determinants of diseases (i.e., predictive). </w:t>
        </w:r>
      </w:ins>
      <w:r w:rsidR="00343C1E">
        <w:t xml:space="preserve">The residual </w:t>
      </w:r>
      <w:r w:rsidR="00A16DB7">
        <w:t xml:space="preserve">of </w:t>
      </w:r>
      <w:del w:id="198" w:author="Author">
        <w:r w:rsidR="00B4446E" w:rsidDel="008A2655">
          <w:delText xml:space="preserve">such </w:delText>
        </w:r>
      </w:del>
      <w:ins w:id="199" w:author="Author">
        <w:r>
          <w:t xml:space="preserve">these </w:t>
        </w:r>
      </w:ins>
      <w:r w:rsidR="00B4446E">
        <w:t>covariate</w:t>
      </w:r>
      <w:r w:rsidR="009D35C1">
        <w:t>s</w:t>
      </w:r>
      <w:r w:rsidR="00B4446E">
        <w:t xml:space="preserve"> </w:t>
      </w:r>
      <w:r w:rsidR="009D35C1">
        <w:t xml:space="preserve">is </w:t>
      </w:r>
      <w:r w:rsidR="00343C1E">
        <w:t>a quantitative representation of the underlying risk contributed by the genome, exposome, and the</w:t>
      </w:r>
      <w:del w:id="200" w:author="Author">
        <w:r w:rsidR="00343C1E" w:rsidDel="008A2655">
          <w:delText>ir</w:delText>
        </w:r>
      </w:del>
      <w:r w:rsidR="00343C1E">
        <w:t xml:space="preserve"> interaction</w:t>
      </w:r>
      <w:ins w:id="201" w:author="Author">
        <w:r>
          <w:t xml:space="preserve"> of the two</w:t>
        </w:r>
      </w:ins>
      <w:r w:rsidR="00343C1E">
        <w:t xml:space="preserve">. By replacing a binary phenotype with </w:t>
      </w:r>
      <w:r w:rsidR="003F1F8F">
        <w:t>smoothed residual</w:t>
      </w:r>
      <w:r w:rsidR="00343C1E">
        <w:t xml:space="preserve"> risk, </w:t>
      </w:r>
      <w:r w:rsidR="00ED2EF8">
        <w:t xml:space="preserve">the </w:t>
      </w:r>
      <w:r w:rsidR="00CC10B0" w:rsidRPr="00CC10B0">
        <w:t>posit</w:t>
      </w:r>
      <w:r w:rsidR="00AA7A89">
        <w:t>i</w:t>
      </w:r>
      <w:r w:rsidR="00CC10B0" w:rsidRPr="00CC10B0">
        <w:t>ve gradient test</w:t>
      </w:r>
      <w:r w:rsidR="000418F2">
        <w:t xml:space="preserve"> </w:t>
      </w:r>
      <w:r w:rsidR="00343C1E">
        <w:t xml:space="preserve">can detect candidate GxE variance loci. </w:t>
      </w:r>
      <w:del w:id="202" w:author="Author">
        <w:r w:rsidR="00BB4E1B" w:rsidDel="003F29FF">
          <w:delText>The</w:delText>
        </w:r>
        <w:r w:rsidR="00343C1E" w:rsidDel="003F29FF">
          <w:delText xml:space="preserve"> </w:delText>
        </w:r>
        <w:r w:rsidR="00F82B38" w:rsidDel="003F29FF">
          <w:delText xml:space="preserve">best </w:delText>
        </w:r>
        <w:r w:rsidR="00343C1E" w:rsidDel="003F29FF">
          <w:delText xml:space="preserve">covariates </w:delText>
        </w:r>
        <w:r w:rsidR="00F82B38" w:rsidDel="003F29FF">
          <w:delText>are</w:delText>
        </w:r>
        <w:r w:rsidR="00343C1E" w:rsidDel="003F29FF">
          <w:delText xml:space="preserve"> non-confounding yet predictive. For example, age and </w:delText>
        </w:r>
        <w:r w:rsidR="00BB4E1B" w:rsidDel="003F29FF">
          <w:delText>age^</w:delText>
        </w:r>
        <w:r w:rsidR="00BB4E1B" w:rsidRPr="008A2655" w:rsidDel="003F29FF">
          <w:rPr>
            <w:vertAlign w:val="superscript"/>
          </w:rPr>
          <w:delText>2</w:delText>
        </w:r>
        <w:r w:rsidR="00343C1E" w:rsidDel="003F29FF">
          <w:delText xml:space="preserve">, as </w:delText>
        </w:r>
        <w:r w:rsidR="00F82B38" w:rsidDel="003F29FF">
          <w:delText>they are</w:delText>
        </w:r>
        <w:r w:rsidR="00343C1E" w:rsidDel="003F29FF">
          <w:delText xml:space="preserve"> neither heritable nor determined by the exposome (</w:delText>
        </w:r>
      </w:del>
      <w:ins w:id="203" w:author="Author">
        <w:del w:id="204" w:author="Author">
          <w:r w:rsidDel="003F29FF">
            <w:delText>and are thus</w:delText>
          </w:r>
        </w:del>
      </w:ins>
      <w:del w:id="205" w:author="Author">
        <w:r w:rsidR="00343C1E" w:rsidDel="003F29FF">
          <w:delText xml:space="preserve">i.e., non-confounding), but </w:delText>
        </w:r>
      </w:del>
      <w:ins w:id="206" w:author="Author">
        <w:del w:id="207" w:author="Author">
          <w:r w:rsidDel="003F29FF">
            <w:delText xml:space="preserve">are </w:delText>
          </w:r>
        </w:del>
      </w:ins>
      <w:del w:id="208" w:author="Author">
        <w:r w:rsidR="00343C1E" w:rsidDel="003F29FF">
          <w:delText xml:space="preserve">strong determinants of diseases (i.e., predictive). </w:delText>
        </w:r>
      </w:del>
    </w:p>
    <w:p w14:paraId="7A02C145" w14:textId="28D3D743" w:rsidR="002B4841" w:rsidRDefault="002B4841" w:rsidP="002B4841">
      <w:pPr>
        <w:spacing w:line="276" w:lineRule="auto"/>
      </w:pPr>
      <w:r w:rsidRPr="008A2655">
        <w:t xml:space="preserve">In </w:t>
      </w:r>
      <w:del w:id="209" w:author="Author">
        <w:r w:rsidRPr="008A2655" w:rsidDel="003F29FF">
          <w:delText xml:space="preserve">the </w:delText>
        </w:r>
      </w:del>
      <w:r w:rsidRPr="008A2655">
        <w:t xml:space="preserve">subsequent sections, we </w:t>
      </w:r>
      <w:del w:id="210" w:author="Author">
        <w:r w:rsidRPr="008A2655" w:rsidDel="008A2655">
          <w:delText xml:space="preserve">first </w:delText>
        </w:r>
      </w:del>
      <w:r w:rsidRPr="008A2655">
        <w:t xml:space="preserve">illustrate </w:t>
      </w:r>
      <w:r w:rsidR="00BC560C" w:rsidRPr="008A2655">
        <w:t xml:space="preserve">the rationale </w:t>
      </w:r>
      <w:del w:id="211" w:author="Author">
        <w:r w:rsidR="00BC560C" w:rsidRPr="008A2655" w:rsidDel="00655454">
          <w:delText xml:space="preserve">of </w:delText>
        </w:r>
      </w:del>
      <w:ins w:id="212" w:author="Author">
        <w:r w:rsidR="00655454">
          <w:t>for</w:t>
        </w:r>
        <w:r w:rsidR="00655454" w:rsidRPr="008A2655">
          <w:t xml:space="preserve"> </w:t>
        </w:r>
        <w:r w:rsidR="00AE0E32">
          <w:t xml:space="preserve">using </w:t>
        </w:r>
      </w:ins>
      <w:r w:rsidR="00BC560C" w:rsidRPr="008A2655">
        <w:t xml:space="preserve">variance loci </w:t>
      </w:r>
      <w:ins w:id="213" w:author="Author">
        <w:r w:rsidR="00AE0E32">
          <w:t xml:space="preserve">to identify GxE candidates </w:t>
        </w:r>
      </w:ins>
      <w:r w:rsidR="00BC560C" w:rsidRPr="008A2655">
        <w:t xml:space="preserve">and </w:t>
      </w:r>
      <w:r w:rsidRPr="008A2655">
        <w:t xml:space="preserve">the </w:t>
      </w:r>
      <w:ins w:id="214" w:author="Author">
        <w:r w:rsidR="003F29FF">
          <w:t xml:space="preserve">ability of the </w:t>
        </w:r>
      </w:ins>
      <w:r w:rsidRPr="008A2655">
        <w:t xml:space="preserve">proposed </w:t>
      </w:r>
      <w:r w:rsidR="00C02606" w:rsidRPr="008A2655">
        <w:t xml:space="preserve">VLA </w:t>
      </w:r>
      <w:ins w:id="215" w:author="Author">
        <w:r w:rsidR="008A2655" w:rsidRPr="008A2655">
          <w:t xml:space="preserve">method to </w:t>
        </w:r>
      </w:ins>
      <w:r w:rsidRPr="008A2655">
        <w:t>address</w:t>
      </w:r>
      <w:del w:id="216" w:author="Author">
        <w:r w:rsidR="007E4AC1" w:rsidRPr="008A2655" w:rsidDel="008A2655">
          <w:delText>ing</w:delText>
        </w:r>
      </w:del>
      <w:r w:rsidRPr="008A2655">
        <w:t xml:space="preserve"> </w:t>
      </w:r>
      <w:ins w:id="217" w:author="Author">
        <w:r w:rsidR="008A2655" w:rsidRPr="008A2655">
          <w:t xml:space="preserve">the </w:t>
        </w:r>
      </w:ins>
      <w:r w:rsidRPr="008A2655">
        <w:t xml:space="preserve">shortcomings </w:t>
      </w:r>
      <w:del w:id="218" w:author="Author">
        <w:r w:rsidRPr="008A2655" w:rsidDel="008A2655">
          <w:delText xml:space="preserve">in </w:delText>
        </w:r>
      </w:del>
      <w:ins w:id="219" w:author="Author">
        <w:r w:rsidR="008A2655" w:rsidRPr="008A2655">
          <w:t xml:space="preserve">of </w:t>
        </w:r>
      </w:ins>
      <w:r w:rsidRPr="008A2655">
        <w:t xml:space="preserve">existing </w:t>
      </w:r>
      <w:r w:rsidR="00BC560C" w:rsidRPr="008A2655">
        <w:t>methods</w:t>
      </w:r>
      <w:ins w:id="220" w:author="Author">
        <w:r w:rsidR="008A2655" w:rsidRPr="008A2655">
          <w:t xml:space="preserve">. We then </w:t>
        </w:r>
      </w:ins>
      <w:del w:id="221" w:author="Author">
        <w:r w:rsidR="0028126F" w:rsidRPr="008A2655" w:rsidDel="008A2655">
          <w:delText>;</w:delText>
        </w:r>
        <w:r w:rsidRPr="008A2655" w:rsidDel="008A2655">
          <w:delText xml:space="preserve"> </w:delText>
        </w:r>
        <w:r w:rsidR="0028126F" w:rsidRPr="008A2655" w:rsidDel="008A2655">
          <w:delText>s</w:delText>
        </w:r>
        <w:r w:rsidRPr="008A2655" w:rsidDel="008A2655">
          <w:delText>econd,</w:delText>
        </w:r>
      </w:del>
      <w:ins w:id="222" w:author="Author">
        <w:del w:id="223" w:author="Author">
          <w:r w:rsidR="008A2655" w:rsidRPr="008A2655" w:rsidDel="003F29FF">
            <w:delText>outline</w:delText>
          </w:r>
        </w:del>
      </w:ins>
      <w:del w:id="224" w:author="Author">
        <w:r w:rsidRPr="008A2655" w:rsidDel="003F29FF">
          <w:delText xml:space="preserve"> </w:delText>
        </w:r>
        <w:r w:rsidR="00A51030" w:rsidRPr="008A2655" w:rsidDel="003F29FF">
          <w:delText>with</w:delText>
        </w:r>
      </w:del>
      <w:ins w:id="225" w:author="Author">
        <w:r w:rsidR="003F29FF">
          <w:t>describe</w:t>
        </w:r>
      </w:ins>
      <w:r w:rsidR="00A51030" w:rsidRPr="008A2655">
        <w:t xml:space="preserve"> </w:t>
      </w:r>
      <w:r w:rsidRPr="008A2655">
        <w:t xml:space="preserve">simulation studies </w:t>
      </w:r>
      <w:r w:rsidR="00B01D03" w:rsidRPr="008A2655">
        <w:t xml:space="preserve">based on 1000 </w:t>
      </w:r>
      <w:del w:id="226" w:author="Author">
        <w:r w:rsidR="00B01D03" w:rsidRPr="008A2655" w:rsidDel="008A2655">
          <w:delText xml:space="preserve">genome </w:delText>
        </w:r>
      </w:del>
      <w:ins w:id="227" w:author="Author">
        <w:r w:rsidR="008A2655" w:rsidRPr="008A2655">
          <w:t xml:space="preserve">Genomes Project </w:t>
        </w:r>
      </w:ins>
      <w:r w:rsidR="00B01D03" w:rsidRPr="008A2655">
        <w:t>data</w:t>
      </w:r>
      <w:ins w:id="228" w:author="Author">
        <w:r w:rsidR="008A2655" w:rsidRPr="008A2655">
          <w:t xml:space="preserve"> and discuss </w:t>
        </w:r>
      </w:ins>
      <w:del w:id="229" w:author="Author">
        <w:r w:rsidR="00F47E70" w:rsidRPr="008A2655" w:rsidDel="008A2655">
          <w:delText>,</w:delText>
        </w:r>
        <w:r w:rsidRPr="008A2655" w:rsidDel="008A2655">
          <w:delText xml:space="preserve"> </w:delText>
        </w:r>
        <w:r w:rsidR="00A51030" w:rsidRPr="008A2655" w:rsidDel="008A2655">
          <w:delText xml:space="preserve">we present </w:delText>
        </w:r>
      </w:del>
      <w:r w:rsidR="00253BF5" w:rsidRPr="008A2655">
        <w:t xml:space="preserve">the </w:t>
      </w:r>
      <w:r w:rsidR="00D87520" w:rsidRPr="008A2655">
        <w:t>true positive (i.e., power) and net positive rate</w:t>
      </w:r>
      <w:ins w:id="230" w:author="Author">
        <w:r w:rsidR="008A2655" w:rsidRPr="008A2655">
          <w:t>s for</w:t>
        </w:r>
      </w:ins>
      <w:del w:id="231" w:author="Author">
        <w:r w:rsidR="008666EF" w:rsidRPr="008A2655" w:rsidDel="008A2655">
          <w:delText xml:space="preserve"> </w:delText>
        </w:r>
        <w:r w:rsidR="00F47E70" w:rsidRPr="008A2655" w:rsidDel="008A2655">
          <w:delText>of</w:delText>
        </w:r>
      </w:del>
      <w:r w:rsidR="00F47E70" w:rsidRPr="008A2655">
        <w:t xml:space="preserve"> </w:t>
      </w:r>
      <w:r w:rsidR="008F77E5" w:rsidRPr="008A2655">
        <w:t xml:space="preserve">VLA and </w:t>
      </w:r>
      <w:ins w:id="232" w:author="Author">
        <w:del w:id="233" w:author="Author">
          <w:r w:rsidR="008A2655" w:rsidRPr="008A2655" w:rsidDel="00AE0E32">
            <w:delText xml:space="preserve">other </w:delText>
          </w:r>
        </w:del>
        <w:r w:rsidR="008A2655" w:rsidRPr="008A2655">
          <w:t>existing</w:t>
        </w:r>
      </w:ins>
      <w:del w:id="234" w:author="Author">
        <w:r w:rsidR="00F47E70" w:rsidRPr="008A2655" w:rsidDel="008A2655">
          <w:delText>competing</w:delText>
        </w:r>
      </w:del>
      <w:r w:rsidR="008666EF" w:rsidRPr="008A2655">
        <w:t xml:space="preserve"> variance loci tests</w:t>
      </w:r>
      <w:ins w:id="235" w:author="Author">
        <w:r w:rsidR="008A2655" w:rsidRPr="008A2655">
          <w:t xml:space="preserve">. Subsequently, </w:t>
        </w:r>
      </w:ins>
      <w:del w:id="236" w:author="Author">
        <w:r w:rsidR="00DC1109" w:rsidRPr="008A2655" w:rsidDel="008A2655">
          <w:delText>;</w:delText>
        </w:r>
        <w:r w:rsidRPr="008A2655" w:rsidDel="008A2655">
          <w:delText xml:space="preserve"> </w:delText>
        </w:r>
      </w:del>
      <w:r w:rsidR="00A51030" w:rsidRPr="008A2655">
        <w:t>w</w:t>
      </w:r>
      <w:r w:rsidRPr="008A2655">
        <w:t xml:space="preserve">e </w:t>
      </w:r>
      <w:del w:id="237" w:author="Author">
        <w:r w:rsidRPr="008A2655" w:rsidDel="008A2655">
          <w:delText xml:space="preserve">then </w:delText>
        </w:r>
      </w:del>
      <w:r w:rsidR="004979E4" w:rsidRPr="008A2655">
        <w:t xml:space="preserve">use </w:t>
      </w:r>
      <w:del w:id="238" w:author="Author">
        <w:r w:rsidR="004979E4" w:rsidRPr="008A2655" w:rsidDel="003F29FF">
          <w:delText xml:space="preserve">exemplars </w:delText>
        </w:r>
      </w:del>
      <w:ins w:id="239" w:author="Author">
        <w:r w:rsidR="003F29FF">
          <w:t>data on</w:t>
        </w:r>
      </w:ins>
      <w:del w:id="240" w:author="Author">
        <w:r w:rsidR="004979E4" w:rsidRPr="008A2655" w:rsidDel="003F29FF">
          <w:delText>of</w:delText>
        </w:r>
      </w:del>
      <w:r w:rsidR="004979E4" w:rsidRPr="008A2655">
        <w:t xml:space="preserve"> BMI and T2D in </w:t>
      </w:r>
      <w:del w:id="241" w:author="Author">
        <w:r w:rsidR="004979E4" w:rsidRPr="008A2655" w:rsidDel="008A2655">
          <w:delText xml:space="preserve">the </w:delText>
        </w:r>
      </w:del>
      <w:r w:rsidR="004979E4" w:rsidRPr="008A2655">
        <w:t xml:space="preserve">UK Biobank </w:t>
      </w:r>
      <w:ins w:id="242" w:author="Author">
        <w:r w:rsidR="00AE0E32">
          <w:t xml:space="preserve">(UKBB) </w:t>
        </w:r>
      </w:ins>
      <w:r w:rsidR="002513C0" w:rsidRPr="008A2655">
        <w:t xml:space="preserve">and </w:t>
      </w:r>
      <w:ins w:id="243" w:author="Author">
        <w:r w:rsidR="00AE0E32" w:rsidRPr="00AE0E32">
          <w:t>Personalized Environment and Genes Study</w:t>
        </w:r>
        <w:r w:rsidR="00AE0E32">
          <w:t xml:space="preserve"> (</w:t>
        </w:r>
      </w:ins>
      <w:r w:rsidR="002513C0" w:rsidRPr="008A2655">
        <w:t>PEGS</w:t>
      </w:r>
      <w:ins w:id="244" w:author="Author">
        <w:r w:rsidR="00AE0E32">
          <w:t>)</w:t>
        </w:r>
      </w:ins>
      <w:r w:rsidR="002513C0" w:rsidRPr="008A2655">
        <w:t xml:space="preserve"> </w:t>
      </w:r>
      <w:del w:id="245" w:author="Author">
        <w:r w:rsidR="002513C0" w:rsidRPr="008A2655" w:rsidDel="008A2655">
          <w:delText xml:space="preserve">cohort </w:delText>
        </w:r>
      </w:del>
      <w:ins w:id="246" w:author="Author">
        <w:r w:rsidR="008A2655" w:rsidRPr="008A2655">
          <w:t xml:space="preserve">data </w:t>
        </w:r>
      </w:ins>
      <w:r w:rsidR="004979E4" w:rsidRPr="008A2655">
        <w:t xml:space="preserve">to </w:t>
      </w:r>
      <w:r w:rsidR="002D1D0E" w:rsidRPr="008A2655">
        <w:t>benchmark</w:t>
      </w:r>
      <w:r w:rsidRPr="008A2655">
        <w:t xml:space="preserve"> </w:t>
      </w:r>
      <w:r w:rsidR="0029352B" w:rsidRPr="008A2655">
        <w:t xml:space="preserve">the </w:t>
      </w:r>
      <w:del w:id="247" w:author="Author">
        <w:r w:rsidR="005F260F" w:rsidRPr="008A2655" w:rsidDel="00AE0E32">
          <w:delText xml:space="preserve">efficiency </w:delText>
        </w:r>
      </w:del>
      <w:ins w:id="248" w:author="Author">
        <w:r w:rsidR="00AE0E32">
          <w:t>performance</w:t>
        </w:r>
        <w:r w:rsidR="00AE0E32" w:rsidRPr="008A2655">
          <w:t xml:space="preserve"> </w:t>
        </w:r>
      </w:ins>
      <w:r w:rsidR="005F260F" w:rsidRPr="008A2655">
        <w:t xml:space="preserve">of </w:t>
      </w:r>
      <w:del w:id="249" w:author="Author">
        <w:r w:rsidRPr="008A2655" w:rsidDel="003F29FF">
          <w:delText xml:space="preserve">finding candidate </w:delText>
        </w:r>
        <w:r w:rsidR="00802486" w:rsidRPr="008A2655" w:rsidDel="003F29FF">
          <w:delText>GxE variants</w:delText>
        </w:r>
        <w:r w:rsidR="002D1D0E" w:rsidRPr="008A2655" w:rsidDel="003F29FF">
          <w:delText xml:space="preserve"> with </w:delText>
        </w:r>
      </w:del>
      <w:ins w:id="250" w:author="Author">
        <w:del w:id="251" w:author="Author">
          <w:r w:rsidR="008A2655" w:rsidRPr="008A2655" w:rsidDel="003F29FF">
            <w:delText>using</w:delText>
          </w:r>
        </w:del>
      </w:ins>
      <w:del w:id="252" w:author="Author">
        <w:r w:rsidR="005F260F" w:rsidRPr="008A2655" w:rsidDel="008A2655">
          <w:delText>proposed</w:delText>
        </w:r>
        <w:r w:rsidR="005F260F" w:rsidRPr="008A2655" w:rsidDel="003F29FF">
          <w:delText xml:space="preserve"> </w:delText>
        </w:r>
      </w:del>
      <w:r w:rsidR="005F260F" w:rsidRPr="008A2655">
        <w:t xml:space="preserve">VLA, </w:t>
      </w:r>
      <w:del w:id="253" w:author="Author">
        <w:r w:rsidR="005F260F" w:rsidRPr="008A2655" w:rsidDel="008A2655">
          <w:delText xml:space="preserve">the </w:delText>
        </w:r>
      </w:del>
      <w:r w:rsidR="005F260F" w:rsidRPr="008A2655">
        <w:t>mean</w:t>
      </w:r>
      <w:ins w:id="254" w:author="Author">
        <w:r w:rsidR="008A2655" w:rsidRPr="008A2655">
          <w:t>-</w:t>
        </w:r>
      </w:ins>
      <w:del w:id="255" w:author="Author">
        <w:r w:rsidR="005F260F" w:rsidRPr="008A2655" w:rsidDel="008A2655">
          <w:delText xml:space="preserve"> </w:delText>
        </w:r>
      </w:del>
      <w:r w:rsidR="005F260F" w:rsidRPr="008A2655">
        <w:t xml:space="preserve">based GWAS, and other </w:t>
      </w:r>
      <w:r w:rsidRPr="008A2655">
        <w:t xml:space="preserve">variance-based </w:t>
      </w:r>
      <w:r w:rsidR="005F260F" w:rsidRPr="008A2655">
        <w:t>test</w:t>
      </w:r>
      <w:ins w:id="256" w:author="Author">
        <w:r w:rsidR="008A2655" w:rsidRPr="008A2655">
          <w:t>s</w:t>
        </w:r>
        <w:r w:rsidR="003F29FF">
          <w:t xml:space="preserve"> </w:t>
        </w:r>
        <w:del w:id="257" w:author="Author">
          <w:r w:rsidR="003F29FF" w:rsidDel="00AE0E32">
            <w:delText>to</w:delText>
          </w:r>
        </w:del>
        <w:r w:rsidR="00AE0E32">
          <w:t>for</w:t>
        </w:r>
        <w:r w:rsidR="003F29FF">
          <w:t xml:space="preserve"> select</w:t>
        </w:r>
        <w:r w:rsidR="00AE0E32">
          <w:t>ing</w:t>
        </w:r>
        <w:r w:rsidR="003F29FF" w:rsidRPr="008A2655">
          <w:t xml:space="preserve"> candidate GxE variants</w:t>
        </w:r>
        <w:r w:rsidR="003F29FF">
          <w:t>.</w:t>
        </w:r>
        <w:del w:id="258" w:author="Author">
          <w:r w:rsidR="008A2655" w:rsidRPr="008A2655" w:rsidDel="003F29FF">
            <w:delText>,</w:delText>
          </w:r>
        </w:del>
        <w:r w:rsidR="008A2655" w:rsidRPr="008A2655">
          <w:t xml:space="preserve"> </w:t>
        </w:r>
        <w:del w:id="259" w:author="Author">
          <w:r w:rsidR="008A2655" w:rsidRPr="008A2655" w:rsidDel="003F29FF">
            <w:delText xml:space="preserve">Finally, </w:delText>
          </w:r>
        </w:del>
      </w:ins>
      <w:del w:id="260" w:author="Author">
        <w:r w:rsidR="002513C0" w:rsidRPr="008A2655" w:rsidDel="008A2655">
          <w:delText>;</w:delText>
        </w:r>
        <w:r w:rsidRPr="008A2655" w:rsidDel="008A2655">
          <w:delText xml:space="preserve"> </w:delText>
        </w:r>
        <w:r w:rsidR="002513C0" w:rsidRPr="008A2655" w:rsidDel="003F29FF">
          <w:delText>w</w:delText>
        </w:r>
      </w:del>
      <w:ins w:id="261" w:author="Author">
        <w:r w:rsidR="003F29FF">
          <w:t>W</w:t>
        </w:r>
      </w:ins>
      <w:r w:rsidRPr="008A2655">
        <w:t xml:space="preserve">e </w:t>
      </w:r>
      <w:ins w:id="262" w:author="Author">
        <w:r w:rsidR="003F29FF">
          <w:t xml:space="preserve">next describe the </w:t>
        </w:r>
      </w:ins>
      <w:del w:id="263" w:author="Author">
        <w:r w:rsidR="002E4694" w:rsidRPr="008A2655" w:rsidDel="008A2655">
          <w:delText xml:space="preserve">then </w:delText>
        </w:r>
        <w:r w:rsidR="000F1AC8" w:rsidRPr="008A2655" w:rsidDel="008A2655">
          <w:delText xml:space="preserve">applied </w:delText>
        </w:r>
      </w:del>
      <w:ins w:id="264" w:author="Author">
        <w:r w:rsidR="008A2655" w:rsidRPr="008A2655">
          <w:t>appl</w:t>
        </w:r>
        <w:del w:id="265" w:author="Author">
          <w:r w:rsidR="008A2655" w:rsidRPr="008A2655" w:rsidDel="003F29FF">
            <w:delText>y</w:delText>
          </w:r>
        </w:del>
        <w:r w:rsidR="003F29FF">
          <w:t>ication of</w:t>
        </w:r>
        <w:r w:rsidR="008A2655" w:rsidRPr="008A2655">
          <w:t xml:space="preserve"> </w:t>
        </w:r>
      </w:ins>
      <w:r w:rsidR="00D76DE5" w:rsidRPr="008A2655">
        <w:t xml:space="preserve">VLA </w:t>
      </w:r>
      <w:r w:rsidR="000F1AC8" w:rsidRPr="008A2655">
        <w:t xml:space="preserve">to </w:t>
      </w:r>
      <w:r w:rsidR="00D00C0F" w:rsidRPr="008A2655">
        <w:t xml:space="preserve">PEGS </w:t>
      </w:r>
      <w:ins w:id="266" w:author="Author">
        <w:r w:rsidR="008A2655" w:rsidRPr="008A2655">
          <w:t xml:space="preserve">data </w:t>
        </w:r>
      </w:ins>
      <w:del w:id="267" w:author="Author">
        <w:r w:rsidR="00D00C0F" w:rsidRPr="008A2655" w:rsidDel="003F29FF">
          <w:delText xml:space="preserve">to </w:delText>
        </w:r>
      </w:del>
      <w:ins w:id="268" w:author="Author">
        <w:del w:id="269" w:author="Author">
          <w:r w:rsidR="003F29FF" w:rsidDel="00AE0E32">
            <w:delText>and</w:delText>
          </w:r>
        </w:del>
        <w:r w:rsidR="00AE0E32">
          <w:t>to</w:t>
        </w:r>
        <w:r w:rsidR="003F29FF" w:rsidRPr="008A2655">
          <w:t xml:space="preserve"> </w:t>
        </w:r>
      </w:ins>
      <w:r w:rsidR="00BF385B" w:rsidRPr="008A2655">
        <w:t>identif</w:t>
      </w:r>
      <w:ins w:id="270" w:author="Author">
        <w:r w:rsidR="00AE0E32">
          <w:t>y</w:t>
        </w:r>
        <w:del w:id="271" w:author="Author">
          <w:r w:rsidR="003F29FF" w:rsidDel="00AE0E32">
            <w:delText>ication of</w:delText>
          </w:r>
        </w:del>
      </w:ins>
      <w:del w:id="272" w:author="Author">
        <w:r w:rsidR="00BF385B" w:rsidRPr="008A2655" w:rsidDel="003F29FF">
          <w:delText>y</w:delText>
        </w:r>
      </w:del>
      <w:r w:rsidR="00BF385B" w:rsidRPr="008A2655">
        <w:t xml:space="preserve"> </w:t>
      </w:r>
      <w:del w:id="273" w:author="Author">
        <w:r w:rsidR="00BF385B" w:rsidRPr="008A2655" w:rsidDel="003F29FF">
          <w:delText xml:space="preserve">the </w:delText>
        </w:r>
      </w:del>
      <w:ins w:id="274" w:author="Author">
        <w:r w:rsidR="003F29FF">
          <w:t>GxEs</w:t>
        </w:r>
        <w:r w:rsidR="003F29FF" w:rsidRPr="008A2655">
          <w:t xml:space="preserve"> </w:t>
        </w:r>
      </w:ins>
      <w:del w:id="275" w:author="Author">
        <w:r w:rsidR="000F1AC8" w:rsidRPr="008A2655" w:rsidDel="003F29FF">
          <w:delText xml:space="preserve">interaction </w:delText>
        </w:r>
      </w:del>
      <w:ins w:id="276" w:author="Author">
        <w:r w:rsidR="003F29FF">
          <w:t>for type 2 diabetes</w:t>
        </w:r>
        <w:r w:rsidR="00AE0E32">
          <w:t xml:space="preserve"> (T2D)</w:t>
        </w:r>
        <w:r w:rsidR="003F29FF">
          <w:t>, importantly,</w:t>
        </w:r>
        <w:r w:rsidR="003F29FF" w:rsidRPr="008A2655">
          <w:t xml:space="preserve"> </w:t>
        </w:r>
      </w:ins>
      <w:r w:rsidR="000F1AC8" w:rsidRPr="008A2655">
        <w:t xml:space="preserve">between </w:t>
      </w:r>
      <w:r w:rsidR="00BF385B" w:rsidRPr="008A2655">
        <w:t xml:space="preserve">X chromosome gene </w:t>
      </w:r>
      <w:r w:rsidR="0049199E" w:rsidRPr="008A2655">
        <w:rPr>
          <w:i/>
          <w:iCs/>
        </w:rPr>
        <w:t>ABCB7</w:t>
      </w:r>
      <w:r w:rsidR="0049199E" w:rsidRPr="008A2655">
        <w:t xml:space="preserve"> </w:t>
      </w:r>
      <w:r w:rsidR="00D00C0F" w:rsidRPr="008A2655">
        <w:t xml:space="preserve">and </w:t>
      </w:r>
      <w:r w:rsidR="00BF385B" w:rsidRPr="008A2655">
        <w:t xml:space="preserve">printer </w:t>
      </w:r>
      <w:r w:rsidR="00D00C0F" w:rsidRPr="008A2655">
        <w:t>inks</w:t>
      </w:r>
      <w:ins w:id="277" w:author="Author">
        <w:r w:rsidR="008A2655" w:rsidRPr="008A2655">
          <w:t xml:space="preserve">, </w:t>
        </w:r>
      </w:ins>
      <w:del w:id="278" w:author="Author">
        <w:r w:rsidR="00D00C0F" w:rsidRPr="008A2655" w:rsidDel="008A2655">
          <w:delText>/</w:delText>
        </w:r>
      </w:del>
      <w:r w:rsidR="00D00C0F" w:rsidRPr="008A2655">
        <w:t>dyes</w:t>
      </w:r>
      <w:ins w:id="279" w:author="Author">
        <w:r w:rsidR="008A2655" w:rsidRPr="008A2655">
          <w:t xml:space="preserve">, </w:t>
        </w:r>
      </w:ins>
      <w:del w:id="280" w:author="Author">
        <w:r w:rsidR="00D00C0F" w:rsidRPr="008A2655" w:rsidDel="008A2655">
          <w:delText>/</w:delText>
        </w:r>
      </w:del>
      <w:ins w:id="281" w:author="Author">
        <w:del w:id="282" w:author="Author">
          <w:r w:rsidR="008A2655" w:rsidRPr="008A2655" w:rsidDel="003F29FF">
            <w:delText xml:space="preserve"> </w:delText>
          </w:r>
        </w:del>
        <w:r w:rsidR="008A2655" w:rsidRPr="008A2655">
          <w:t xml:space="preserve">and </w:t>
        </w:r>
      </w:ins>
      <w:r w:rsidR="00D00C0F" w:rsidRPr="008A2655">
        <w:t>toner</w:t>
      </w:r>
      <w:del w:id="283" w:author="Author">
        <w:r w:rsidR="00D00C0F" w:rsidRPr="008A2655" w:rsidDel="003F29FF">
          <w:delText>s</w:delText>
        </w:r>
      </w:del>
      <w:r w:rsidRPr="008A2655">
        <w:t>.</w:t>
      </w:r>
      <w:del w:id="284" w:author="Author">
        <w:r w:rsidR="00905171" w:rsidRPr="008A2655" w:rsidDel="008A2655">
          <w:delText xml:space="preserve"> </w:delText>
        </w:r>
        <w:r w:rsidRPr="008A2655" w:rsidDel="008A2655">
          <w:delText>Lastly,</w:delText>
        </w:r>
      </w:del>
      <w:r w:rsidRPr="008A2655">
        <w:t xml:space="preserve"> </w:t>
      </w:r>
      <w:del w:id="285" w:author="Author">
        <w:r w:rsidRPr="008A2655" w:rsidDel="008A2655">
          <w:delText xml:space="preserve">we </w:delText>
        </w:r>
      </w:del>
      <w:ins w:id="286" w:author="Author">
        <w:r w:rsidR="008A2655" w:rsidRPr="008A2655">
          <w:t xml:space="preserve">We </w:t>
        </w:r>
        <w:r w:rsidR="003F29FF">
          <w:t xml:space="preserve">also discuss the </w:t>
        </w:r>
      </w:ins>
      <w:del w:id="287" w:author="Author">
        <w:r w:rsidR="00A07B35" w:rsidRPr="008A2655" w:rsidDel="003F29FF">
          <w:delText xml:space="preserve">host </w:delText>
        </w:r>
        <w:r w:rsidRPr="008A2655" w:rsidDel="003F29FF">
          <w:delText>a</w:delText>
        </w:r>
        <w:r w:rsidR="00AD108F" w:rsidRPr="008A2655" w:rsidDel="003F29FF">
          <w:delText xml:space="preserve"> </w:delText>
        </w:r>
      </w:del>
      <w:r w:rsidRPr="008A2655">
        <w:t xml:space="preserve">database </w:t>
      </w:r>
      <w:r w:rsidR="00A32DCF" w:rsidRPr="008A2655">
        <w:t>of</w:t>
      </w:r>
      <w:r w:rsidRPr="008A2655">
        <w:t xml:space="preserve"> candidate variant loci </w:t>
      </w:r>
      <w:del w:id="288" w:author="Author">
        <w:r w:rsidR="00AD108F" w:rsidRPr="008A2655" w:rsidDel="00AE0E32">
          <w:delText>(</w:delText>
        </w:r>
        <w:r w:rsidR="00F46DB2" w:rsidDel="00AE0E32">
          <w:fldChar w:fldCharType="begin"/>
        </w:r>
        <w:r w:rsidR="00F46DB2" w:rsidDel="00AE0E32">
          <w:delInstrText xml:space="preserve"> HYPERLINK "https://genelist.niehs.nih.gov/vla" </w:delInstrText>
        </w:r>
        <w:r w:rsidR="00F46DB2" w:rsidDel="00AE0E32">
          <w:fldChar w:fldCharType="separate"/>
        </w:r>
        <w:r w:rsidR="00AD108F" w:rsidRPr="008A2655" w:rsidDel="00AE0E32">
          <w:rPr>
            <w:rStyle w:val="Hyperlink"/>
          </w:rPr>
          <w:delText>https://genelist.niehs.nih.gov/vla</w:delText>
        </w:r>
        <w:r w:rsidR="00F46DB2" w:rsidDel="00AE0E32">
          <w:rPr>
            <w:rStyle w:val="Hyperlink"/>
          </w:rPr>
          <w:fldChar w:fldCharType="end"/>
        </w:r>
        <w:r w:rsidR="00AD108F" w:rsidRPr="008A2655" w:rsidDel="00AE0E32">
          <w:delText xml:space="preserve">) </w:delText>
        </w:r>
      </w:del>
      <w:r w:rsidRPr="008A2655">
        <w:t xml:space="preserve">for </w:t>
      </w:r>
      <w:r w:rsidR="00075143" w:rsidRPr="008A2655">
        <w:t xml:space="preserve">3,273 </w:t>
      </w:r>
      <w:r w:rsidR="00075143" w:rsidRPr="003F29FF">
        <w:t>phenotypes</w:t>
      </w:r>
      <w:r w:rsidR="00B55671" w:rsidRPr="008A2655">
        <w:t>,</w:t>
      </w:r>
      <w:r w:rsidR="00B55671">
        <w:t xml:space="preserve"> of which 1,693 are </w:t>
      </w:r>
      <w:del w:id="289" w:author="Author">
        <w:r w:rsidR="00B55671" w:rsidDel="008A2655">
          <w:delText xml:space="preserve">dichotomous </w:delText>
        </w:r>
      </w:del>
      <w:ins w:id="290" w:author="Author">
        <w:r w:rsidR="008A2655">
          <w:t xml:space="preserve">binary </w:t>
        </w:r>
      </w:ins>
      <w:r w:rsidR="00181385">
        <w:t xml:space="preserve">disease status derived from </w:t>
      </w:r>
      <w:del w:id="291" w:author="Author">
        <w:r w:rsidR="004A3A4E" w:rsidRPr="008F2A07" w:rsidDel="003F29FF">
          <w:delText xml:space="preserve">the latest </w:delText>
        </w:r>
      </w:del>
      <w:r w:rsidR="004A3A4E" w:rsidRPr="008F2A07">
        <w:t>PHECODE</w:t>
      </w:r>
      <w:r w:rsidR="004A3A4E">
        <w:t xml:space="preserve"> </w:t>
      </w:r>
      <w:ins w:id="292" w:author="Author">
        <w:r w:rsidR="003F29FF">
          <w:t xml:space="preserve">mapping </w:t>
        </w:r>
      </w:ins>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ins w:id="293" w:author="Author">
        <w:r w:rsidR="003F29FF">
          <w:t>, that we created and host</w:t>
        </w:r>
        <w:r w:rsidR="00AE0E32">
          <w:t xml:space="preserve"> </w:t>
        </w:r>
        <w:r w:rsidR="00AE0E32" w:rsidRPr="008A2655">
          <w:t>(</w:t>
        </w:r>
        <w:r w:rsidR="00AE0E32">
          <w:fldChar w:fldCharType="begin"/>
        </w:r>
        <w:r w:rsidR="00AE0E32">
          <w:instrText xml:space="preserve"> HYPERLINK "https://genelist.niehs.nih.gov/vla" </w:instrText>
        </w:r>
        <w:r w:rsidR="00AE0E32">
          <w:fldChar w:fldCharType="separate"/>
        </w:r>
        <w:r w:rsidR="00AE0E32" w:rsidRPr="008A2655">
          <w:rPr>
            <w:rStyle w:val="Hyperlink"/>
          </w:rPr>
          <w:t>https://genelist.niehs.nih.gov/vla</w:t>
        </w:r>
        <w:r w:rsidR="00AE0E32">
          <w:rPr>
            <w:rStyle w:val="Hyperlink"/>
          </w:rPr>
          <w:fldChar w:fldCharType="end"/>
        </w:r>
        <w:r w:rsidR="00AE0E32" w:rsidRPr="008A2655">
          <w:t>)</w:t>
        </w:r>
      </w:ins>
      <w:r w:rsidR="004A3A4E">
        <w:t>.</w:t>
      </w:r>
    </w:p>
    <w:p w14:paraId="5F5B3438" w14:textId="69468C2F" w:rsidR="00B00CD1" w:rsidRDefault="00B00CD1" w:rsidP="00C750C1">
      <w:pPr>
        <w:pStyle w:val="Heading1"/>
      </w:pPr>
      <w:r w:rsidRPr="002D676C">
        <w:t>Results</w:t>
      </w:r>
    </w:p>
    <w:p w14:paraId="1C88D415" w14:textId="7C225B33" w:rsidR="00330483" w:rsidRDefault="00153D29" w:rsidP="002A75D6">
      <w:pPr>
        <w:pStyle w:val="Heading2"/>
      </w:pPr>
      <w:r>
        <w:t>I</w:t>
      </w:r>
      <w:r w:rsidR="00F14A70">
        <w:t>llustration</w:t>
      </w:r>
    </w:p>
    <w:p w14:paraId="65447F2F" w14:textId="7D62BAFE" w:rsidR="00B9410B" w:rsidDel="002D28E3" w:rsidRDefault="003F5E3D" w:rsidP="005F12BB">
      <w:pPr>
        <w:rPr>
          <w:del w:id="294" w:author="Author"/>
        </w:rPr>
      </w:pPr>
      <w:ins w:id="295" w:author="Author">
        <w:r>
          <w:t xml:space="preserve">To conceptually demonstrate the approach, </w:t>
        </w:r>
        <w:commentRangeStart w:id="296"/>
        <w:del w:id="297" w:author="Author">
          <w:r w:rsidR="00030738" w:rsidDel="009F301D">
            <w:delText xml:space="preserve">To demonstrate </w:delText>
          </w:r>
          <w:r w:rsidR="0019417F" w:rsidDel="009F301D">
            <w:delText>VLA</w:delText>
          </w:r>
          <w:r w:rsidR="00030738" w:rsidDel="009F301D">
            <w:delText>the concept, w</w:delText>
          </w:r>
        </w:del>
        <w:r>
          <w:t>w</w:t>
        </w:r>
        <w:del w:id="298" w:author="Author">
          <w:r w:rsidR="009F301D" w:rsidDel="003F5E3D">
            <w:delText>W</w:delText>
          </w:r>
        </w:del>
      </w:ins>
      <w:del w:id="299" w:author="Author">
        <w:r w:rsidR="004E1BC5" w:rsidDel="00030738">
          <w:delText>W</w:delText>
        </w:r>
      </w:del>
      <w:r w:rsidR="004E1BC5">
        <w:t xml:space="preserve">e </w:t>
      </w:r>
      <w:ins w:id="300" w:author="Author">
        <w:r w:rsidR="009F301D">
          <w:t xml:space="preserve">applied VLA to </w:t>
        </w:r>
      </w:ins>
      <w:r w:rsidR="009F4292">
        <w:t>generat</w:t>
      </w:r>
      <w:r w:rsidR="004E1BC5">
        <w:t>ed</w:t>
      </w:r>
      <w:r w:rsidR="009F4292">
        <w:t xml:space="preserve"> </w:t>
      </w:r>
      <w:del w:id="301" w:author="Author">
        <w:r w:rsidR="009F4292" w:rsidDel="004E1614">
          <w:delText xml:space="preserve">200 </w:delText>
        </w:r>
      </w:del>
      <w:r w:rsidR="009F4292">
        <w:t>data point</w:t>
      </w:r>
      <w:ins w:id="302" w:author="Author">
        <w:r w:rsidR="004E1614">
          <w:t>s</w:t>
        </w:r>
      </w:ins>
      <w:r w:rsidR="009F4292">
        <w:t xml:space="preserve"> wi</w:t>
      </w:r>
      <w:r w:rsidR="00575717">
        <w:t>th</w:t>
      </w:r>
      <w:r w:rsidR="00B9410B">
        <w:t xml:space="preserve"> and </w:t>
      </w:r>
      <w:r w:rsidR="00575717">
        <w:t>without environment</w:t>
      </w:r>
      <w:ins w:id="303" w:author="Author">
        <w:r w:rsidR="0019417F">
          <w:t>al</w:t>
        </w:r>
      </w:ins>
      <w:r w:rsidR="00575717">
        <w:t xml:space="preserve"> exposure</w:t>
      </w:r>
      <w:ins w:id="304" w:author="Author">
        <w:del w:id="305" w:author="Author">
          <w:r w:rsidR="0019417F" w:rsidDel="004E1614">
            <w:delText>a</w:delText>
          </w:r>
        </w:del>
        <w:r w:rsidR="004E1614">
          <w:t>s</w:t>
        </w:r>
      </w:ins>
      <w:r w:rsidR="00737D7C">
        <w:t xml:space="preserve"> (Figure 1, </w:t>
      </w:r>
      <w:r w:rsidR="009738E8">
        <w:t>ma</w:t>
      </w:r>
      <w:r w:rsidR="004A4D0C">
        <w:t>genta</w:t>
      </w:r>
      <w:r w:rsidR="00B9410B">
        <w:t xml:space="preserve"> and </w:t>
      </w:r>
      <w:r w:rsidR="004A4D0C">
        <w:t>orange</w:t>
      </w:r>
      <w:r w:rsidR="006C21BE">
        <w:t xml:space="preserve"> dots</w:t>
      </w:r>
      <w:r w:rsidR="004A4D0C">
        <w:t>)</w:t>
      </w:r>
      <w:ins w:id="306" w:author="Author">
        <w:r w:rsidR="009F301D">
          <w:t>,</w:t>
        </w:r>
      </w:ins>
      <w:r w:rsidR="004E1BC5">
        <w:t xml:space="preserve"> </w:t>
      </w:r>
      <w:del w:id="307" w:author="Author">
        <w:r w:rsidR="004E1BC5" w:rsidDel="0019417F">
          <w:delText>under</w:delText>
        </w:r>
        <w:r w:rsidR="00086D1D" w:rsidDel="0019417F">
          <w:delText xml:space="preserve"> </w:delText>
        </w:r>
      </w:del>
      <w:ins w:id="308" w:author="Author">
        <w:r w:rsidR="0019417F">
          <w:t xml:space="preserve">with </w:t>
        </w:r>
      </w:ins>
      <w:r w:rsidR="001353DC">
        <w:t>no</w:t>
      </w:r>
      <w:r w:rsidR="00086D1D">
        <w:t xml:space="preserve"> GxE</w:t>
      </w:r>
      <w:r w:rsidR="00A225F7">
        <w:t xml:space="preserve"> effect</w:t>
      </w:r>
      <w:ins w:id="309" w:author="Author">
        <w:r w:rsidR="0019417F">
          <w:t>s</w:t>
        </w:r>
        <w:r w:rsidR="004E1614">
          <w:t>,</w:t>
        </w:r>
      </w:ins>
      <w:del w:id="310" w:author="Author">
        <w:r w:rsidR="005F52D8" w:rsidDel="004E1614">
          <w:delText xml:space="preserve"> (</w:delText>
        </w:r>
        <w:r w:rsidR="004248B3" w:rsidDel="004E1614">
          <w:delText>G</w:delText>
        </w:r>
        <w:r w:rsidR="002305EF" w:rsidDel="004E1614">
          <w:delText>+E</w:delText>
        </w:r>
        <w:r w:rsidR="004248B3" w:rsidDel="004E1614">
          <w:delText xml:space="preserve"> only</w:delText>
        </w:r>
        <w:r w:rsidR="002305EF" w:rsidDel="004E1614">
          <w:delText>)</w:delText>
        </w:r>
        <w:r w:rsidR="00086D1D" w:rsidDel="004E1614">
          <w:delText>,</w:delText>
        </w:r>
      </w:del>
      <w:r w:rsidR="00086D1D">
        <w:t xml:space="preserve"> </w:t>
      </w:r>
      <w:r w:rsidR="00E10834">
        <w:t xml:space="preserve">some </w:t>
      </w:r>
      <w:r w:rsidR="00086D1D">
        <w:t>GxE</w:t>
      </w:r>
      <w:r w:rsidR="002305EF">
        <w:t xml:space="preserve"> </w:t>
      </w:r>
      <w:ins w:id="311" w:author="Author">
        <w:r w:rsidR="0019417F">
          <w:t>effects</w:t>
        </w:r>
        <w:del w:id="312" w:author="Author">
          <w:r w:rsidR="0019417F" w:rsidDel="004E1614">
            <w:delText xml:space="preserve"> </w:delText>
          </w:r>
        </w:del>
      </w:ins>
      <w:del w:id="313" w:author="Author">
        <w:r w:rsidR="002305EF" w:rsidDel="004E1614">
          <w:delText>(</w:delText>
        </w:r>
        <w:r w:rsidR="004248B3" w:rsidDel="004E1614">
          <w:delText xml:space="preserve">G+E + </w:delText>
        </w:r>
        <w:r w:rsidR="002305EF" w:rsidDel="004E1614">
          <w:delText>GxE)</w:delText>
        </w:r>
      </w:del>
      <w:r w:rsidR="005F52D8">
        <w:t xml:space="preserve">, and </w:t>
      </w:r>
      <w:r w:rsidR="000A5E42">
        <w:t>pure</w:t>
      </w:r>
      <w:del w:id="314" w:author="Author">
        <w:r w:rsidR="00E10834" w:rsidDel="0019417F">
          <w:delText>ly</w:delText>
        </w:r>
      </w:del>
      <w:r w:rsidR="000A5E42">
        <w:t xml:space="preserve"> </w:t>
      </w:r>
      <w:r w:rsidR="005F52D8">
        <w:t>GxE</w:t>
      </w:r>
      <w:r w:rsidR="00681007">
        <w:t xml:space="preserve"> </w:t>
      </w:r>
      <w:ins w:id="315" w:author="Author">
        <w:r w:rsidR="0019417F">
          <w:t>effects</w:t>
        </w:r>
        <w:del w:id="316" w:author="Author">
          <w:r w:rsidR="0019417F" w:rsidDel="004E1614">
            <w:delText xml:space="preserve"> </w:delText>
          </w:r>
        </w:del>
      </w:ins>
      <w:del w:id="317" w:author="Author">
        <w:r w:rsidR="00681007" w:rsidDel="004E1614">
          <w:delText>(GxE only)</w:delText>
        </w:r>
      </w:del>
      <w:r w:rsidR="00AB026C">
        <w:t>.</w:t>
      </w:r>
      <w:ins w:id="318" w:author="Author">
        <w:r w:rsidR="002D28E3">
          <w:t xml:space="preserve"> </w:t>
        </w:r>
      </w:ins>
    </w:p>
    <w:p w14:paraId="19F48AAB" w14:textId="4551ACC8" w:rsidR="005F12BB" w:rsidRDefault="0019417F" w:rsidP="005F12BB">
      <w:ins w:id="319" w:author="Author">
        <w:r>
          <w:t>Th</w:t>
        </w:r>
        <w:del w:id="320" w:author="Author">
          <w:r w:rsidDel="00AD73F6">
            <w:delText>is</w:delText>
          </w:r>
        </w:del>
        <w:r w:rsidR="00AD73F6">
          <w:t>e results</w:t>
        </w:r>
        <w:r>
          <w:t xml:space="preserve"> </w:t>
        </w:r>
        <w:del w:id="321" w:author="Author">
          <w:r w:rsidDel="00AD73F6">
            <w:delText xml:space="preserve">demonstration </w:delText>
          </w:r>
        </w:del>
      </w:ins>
      <w:del w:id="322" w:author="Author">
        <w:r w:rsidR="007F62A1" w:rsidDel="0019417F">
          <w:delText>W</w:delText>
        </w:r>
        <w:r w:rsidR="00235339" w:rsidDel="0019417F">
          <w:delText xml:space="preserve">e </w:delText>
        </w:r>
      </w:del>
      <w:r w:rsidR="00874621">
        <w:t>illustrate</w:t>
      </w:r>
      <w:del w:id="323" w:author="Author">
        <w:r w:rsidR="007F62A1" w:rsidDel="002D28E3">
          <w:delText>d</w:delText>
        </w:r>
      </w:del>
      <w:ins w:id="324" w:author="Author">
        <w:del w:id="325" w:author="Author">
          <w:r w:rsidR="002D28E3" w:rsidDel="00AD73F6">
            <w:delText>s</w:delText>
          </w:r>
        </w:del>
        <w:r w:rsidR="00AD73F6">
          <w:t xml:space="preserve"> </w:t>
        </w:r>
      </w:ins>
      <w:del w:id="326" w:author="Author">
        <w:r w:rsidR="00874621" w:rsidDel="00AD73F6">
          <w:delText xml:space="preserve"> </w:delText>
        </w:r>
      </w:del>
      <w:r w:rsidR="00681007">
        <w:t>that</w:t>
      </w:r>
      <w:del w:id="327" w:author="Author">
        <w:r w:rsidR="00681007" w:rsidDel="002D28E3">
          <w:delText xml:space="preserve"> </w:delText>
        </w:r>
        <w:r w:rsidR="0075181C" w:rsidDel="002D28E3">
          <w:delText>a</w:delText>
        </w:r>
      </w:del>
      <w:r w:rsidR="005F12BB">
        <w:t xml:space="preserve"> v</w:t>
      </w:r>
      <w:r w:rsidR="00912A96">
        <w:t xml:space="preserve">ariance </w:t>
      </w:r>
      <w:del w:id="328" w:author="Author">
        <w:r w:rsidR="00AC2546" w:rsidDel="002D28E3">
          <w:delText>loci</w:delText>
        </w:r>
        <w:r w:rsidR="005F12BB" w:rsidDel="002D28E3">
          <w:delText xml:space="preserve"> </w:delText>
        </w:r>
      </w:del>
      <w:ins w:id="329" w:author="Author">
        <w:r w:rsidR="002D28E3">
          <w:t>loci are</w:t>
        </w:r>
      </w:ins>
      <w:del w:id="330" w:author="Author">
        <w:r w:rsidR="007A1F4C" w:rsidDel="002D28E3">
          <w:delText>is</w:delText>
        </w:r>
      </w:del>
      <w:r w:rsidR="005F12BB">
        <w:t xml:space="preserve"> induced by</w:t>
      </w:r>
      <w:del w:id="331" w:author="Author">
        <w:r w:rsidR="005F12BB" w:rsidDel="00AD73F6">
          <w:delText xml:space="preserve"> a</w:delText>
        </w:r>
      </w:del>
      <w:r w:rsidR="005F12BB">
        <w:t xml:space="preserve"> GxE effect</w:t>
      </w:r>
      <w:ins w:id="332" w:author="Author">
        <w:r w:rsidR="00AD73F6">
          <w:t>s</w:t>
        </w:r>
      </w:ins>
      <w:r w:rsidR="005F12BB">
        <w:t xml:space="preserve"> unaccounted for in a GWAS linear model, resulting in </w:t>
      </w:r>
      <w:ins w:id="333" w:author="Author">
        <w:r w:rsidR="00AD73F6">
          <w:t xml:space="preserve">the uneven distribution of </w:t>
        </w:r>
        <w:r>
          <w:t>a</w:t>
        </w:r>
        <w:del w:id="334" w:author="Author">
          <w:r w:rsidDel="002D28E3">
            <w:delText>n</w:delText>
          </w:r>
        </w:del>
        <w:r>
          <w:t xml:space="preserve"> </w:t>
        </w:r>
      </w:ins>
      <w:del w:id="335" w:author="Author">
        <w:r w:rsidR="005F12BB" w:rsidDel="002D28E3">
          <w:delText xml:space="preserve">uneven </w:delText>
        </w:r>
      </w:del>
      <w:r w:rsidR="00A929B6">
        <w:t>phenotyp</w:t>
      </w:r>
      <w:r w:rsidR="00A0719E">
        <w:t>e</w:t>
      </w:r>
      <w:r w:rsidR="00A929B6">
        <w:t xml:space="preserve"> </w:t>
      </w:r>
      <w:ins w:id="336" w:author="Author">
        <w:del w:id="337" w:author="Author">
          <w:r w:rsidR="002D28E3" w:rsidDel="009F301D">
            <w:delText>unevenly distributed</w:delText>
          </w:r>
        </w:del>
      </w:ins>
      <w:del w:id="338" w:author="Author">
        <w:r w:rsidR="00A0719E" w:rsidDel="009F301D">
          <w:delText xml:space="preserve">spread </w:delText>
        </w:r>
      </w:del>
      <w:r w:rsidR="005F12BB">
        <w:t xml:space="preserve">across genotypes </w:t>
      </w:r>
      <w:r w:rsidR="00E84091">
        <w:t>(</w:t>
      </w:r>
      <w:r>
        <w:t>F</w:t>
      </w:r>
      <w:r w:rsidR="00E84091">
        <w:t>igure 1c</w:t>
      </w:r>
      <w:ins w:id="339" w:author="Author">
        <w:r w:rsidR="002D28E3">
          <w:t>,</w:t>
        </w:r>
      </w:ins>
      <w:r w:rsidR="003D0CB3">
        <w:t xml:space="preserve"> left</w:t>
      </w:r>
      <w:r w:rsidR="00E84091">
        <w:t xml:space="preserve">) </w:t>
      </w:r>
      <w:r w:rsidR="00000300">
        <w:fldChar w:fldCharType="begin"/>
      </w:r>
      <w:r w:rsidR="00000300">
        <w:instrText xml:space="preserve"> ADDIN ZOTERO_ITEM CSL_CITATION {"citationID":"mfQf2Fpd","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000300">
        <w:fldChar w:fldCharType="separate"/>
      </w:r>
      <w:r w:rsidR="00000300" w:rsidRPr="00000300">
        <w:rPr>
          <w:rFonts w:ascii="Calibri" w:hAnsi="Calibri" w:cs="Calibri"/>
          <w:szCs w:val="24"/>
        </w:rPr>
        <w:t>(Paré et al. 2010)</w:t>
      </w:r>
      <w:r w:rsidR="00000300">
        <w:fldChar w:fldCharType="end"/>
      </w:r>
      <w:r w:rsidR="005F12BB">
        <w:t>.</w:t>
      </w:r>
      <w:bookmarkStart w:id="340" w:name="_Hlk86410903"/>
      <w:r w:rsidR="005F12BB">
        <w:t xml:space="preserve"> </w:t>
      </w:r>
      <w:del w:id="341" w:author="Author">
        <w:r w:rsidR="00A929B6" w:rsidDel="002D28E3">
          <w:delText xml:space="preserve">A </w:delText>
        </w:r>
        <w:r w:rsidR="005711E4" w:rsidDel="002D28E3">
          <w:delText>v</w:delText>
        </w:r>
      </w:del>
      <w:ins w:id="342" w:author="Author">
        <w:r w:rsidR="002D28E3">
          <w:t>V</w:t>
        </w:r>
      </w:ins>
      <w:r w:rsidR="005711E4">
        <w:t>ariance loc</w:t>
      </w:r>
      <w:ins w:id="343" w:author="Author">
        <w:r w:rsidR="002D28E3">
          <w:t>i are</w:t>
        </w:r>
      </w:ins>
      <w:del w:id="344" w:author="Author">
        <w:r w:rsidR="00A929B6" w:rsidDel="002D28E3">
          <w:delText>us</w:delText>
        </w:r>
        <w:r w:rsidR="005711E4" w:rsidDel="002D28E3">
          <w:delText xml:space="preserve"> </w:delText>
        </w:r>
        <w:r w:rsidR="00A929B6" w:rsidDel="002D28E3">
          <w:delText>is</w:delText>
        </w:r>
      </w:del>
      <w:r w:rsidR="00A929B6">
        <w:t xml:space="preserve"> </w:t>
      </w:r>
      <w:commentRangeEnd w:id="296"/>
      <w:r w:rsidR="000236CF">
        <w:rPr>
          <w:rStyle w:val="CommentReference"/>
        </w:rPr>
        <w:commentReference w:id="296"/>
      </w:r>
      <w:ins w:id="345" w:author="Author">
        <w:del w:id="346" w:author="Author">
          <w:r w:rsidR="00030738" w:rsidDel="0049598C">
            <w:delText>T</w:delText>
          </w:r>
        </w:del>
      </w:ins>
      <w:r w:rsidR="00746F7F">
        <w:t>detected</w:t>
      </w:r>
      <w:r w:rsidR="000B1865">
        <w:t xml:space="preserve"> </w:t>
      </w:r>
      <w:r w:rsidR="005F12BB">
        <w:t xml:space="preserve">by </w:t>
      </w:r>
      <w:r w:rsidR="00CB4FF9">
        <w:t xml:space="preserve">testing the </w:t>
      </w:r>
      <w:r w:rsidR="00EA790B">
        <w:t xml:space="preserve">non-zero </w:t>
      </w:r>
      <w:r w:rsidR="0035121F">
        <w:t>slop</w:t>
      </w:r>
      <w:ins w:id="347" w:author="Author">
        <w:r>
          <w:t>e</w:t>
        </w:r>
      </w:ins>
      <w:r w:rsidR="0035121F">
        <w:t xml:space="preserve"> of </w:t>
      </w:r>
      <w:r w:rsidR="00EE0AC1">
        <w:t>a</w:t>
      </w:r>
      <w:r w:rsidR="006F62CC">
        <w:t xml:space="preserve"> </w:t>
      </w:r>
      <w:r w:rsidR="005B0BA5">
        <w:t xml:space="preserve">line </w:t>
      </w:r>
      <w:ins w:id="348" w:author="Author">
        <w:r w:rsidR="009F301D">
          <w:t xml:space="preserve">fit </w:t>
        </w:r>
      </w:ins>
      <w:r w:rsidR="00795A50" w:rsidRPr="004256E0">
        <w:t xml:space="preserve">through the </w:t>
      </w:r>
      <w:r w:rsidR="00A0719E" w:rsidRPr="004256E0">
        <w:t xml:space="preserve">amount </w:t>
      </w:r>
      <w:r w:rsidR="00A0719E" w:rsidRPr="004256E0">
        <w:lastRenderedPageBreak/>
        <w:t xml:space="preserve">of </w:t>
      </w:r>
      <w:ins w:id="349" w:author="Author">
        <w:r w:rsidR="004256E0" w:rsidRPr="004256E0">
          <w:t xml:space="preserve">phenotypic </w:t>
        </w:r>
      </w:ins>
      <w:r w:rsidR="005F12BB" w:rsidRPr="004256E0">
        <w:t>variation</w:t>
      </w:r>
      <w:r w:rsidR="00DF2C2E">
        <w:t xml:space="preserve"> (</w:t>
      </w:r>
      <w:r>
        <w:t>F</w:t>
      </w:r>
      <w:r w:rsidR="00DF2C2E">
        <w:t>igure 1c</w:t>
      </w:r>
      <w:ins w:id="350" w:author="Author">
        <w:r w:rsidR="002D28E3">
          <w:t>,</w:t>
        </w:r>
      </w:ins>
      <w:r w:rsidR="00110B5F">
        <w:t xml:space="preserve"> right</w:t>
      </w:r>
      <w:r w:rsidR="003C4966">
        <w:t xml:space="preserve">, </w:t>
      </w:r>
      <w:r w:rsidR="00DF2C2E">
        <w:t>green)</w:t>
      </w:r>
      <w:r w:rsidR="002B668F">
        <w:t xml:space="preserve">, </w:t>
      </w:r>
      <w:r w:rsidR="00D04056">
        <w:t>as</w:t>
      </w:r>
      <w:r w:rsidR="00237B5A">
        <w:t xml:space="preserve"> </w:t>
      </w:r>
      <w:del w:id="351" w:author="Author">
        <w:r w:rsidR="008E429D" w:rsidDel="0019417F">
          <w:delText xml:space="preserve">the </w:delText>
        </w:r>
      </w:del>
      <w:ins w:id="352" w:author="Author">
        <w:r>
          <w:t xml:space="preserve">with </w:t>
        </w:r>
        <w:del w:id="353" w:author="Author">
          <w:r w:rsidDel="00621F69">
            <w:delText xml:space="preserve">a </w:delText>
          </w:r>
        </w:del>
      </w:ins>
      <w:del w:id="354" w:author="Author">
        <w:r w:rsidR="002B668F" w:rsidDel="00621F69">
          <w:delText>double linear model (</w:delText>
        </w:r>
      </w:del>
      <w:r w:rsidR="002B668F">
        <w:t>DLM</w:t>
      </w:r>
      <w:del w:id="355" w:author="Author">
        <w:r w:rsidR="002B668F" w:rsidDel="00621F69">
          <w:delText>)</w:delText>
        </w:r>
      </w:del>
      <w:bookmarkEnd w:id="340"/>
      <w:ins w:id="356" w:author="Author">
        <w:r>
          <w:t xml:space="preserve">. </w:t>
        </w:r>
        <w:r w:rsidR="001011EB">
          <w:t>W</w:t>
        </w:r>
        <w:r w:rsidR="001011EB" w:rsidRPr="00385D0F">
          <w:t xml:space="preserve">ith </w:t>
        </w:r>
        <w:del w:id="357" w:author="Author">
          <w:r w:rsidR="001011EB" w:rsidDel="009F301D">
            <w:delText xml:space="preserve">the </w:delText>
          </w:r>
          <w:r w:rsidR="001011EB" w:rsidRPr="00385D0F" w:rsidDel="009F301D">
            <w:delText xml:space="preserve">proposed </w:delText>
          </w:r>
          <w:r w:rsidR="001011EB" w:rsidRPr="00385D0F" w:rsidDel="004256E0">
            <w:delText>variance loci analysis (</w:delText>
          </w:r>
        </w:del>
        <w:r w:rsidR="001011EB" w:rsidRPr="00385D0F">
          <w:t>VLA</w:t>
        </w:r>
        <w:del w:id="358" w:author="Author">
          <w:r w:rsidR="001011EB" w:rsidRPr="00385D0F" w:rsidDel="004256E0">
            <w:delText>)</w:delText>
          </w:r>
        </w:del>
        <w:r w:rsidR="001011EB">
          <w:t>, v</w:t>
        </w:r>
      </w:ins>
      <w:del w:id="359" w:author="Author">
        <w:r w:rsidR="008E429D" w:rsidDel="0019417F">
          <w:delText xml:space="preserve"> </w:delText>
        </w:r>
        <w:r w:rsidR="008E429D" w:rsidRPr="008F2A07" w:rsidDel="0019417F">
          <w:delText>does</w:delText>
        </w:r>
        <w:r w:rsidR="00893B6B" w:rsidRPr="008F2A07" w:rsidDel="0019417F">
          <w:delText>; it is</w:delText>
        </w:r>
      </w:del>
      <w:ins w:id="360" w:author="Author">
        <w:del w:id="361" w:author="Author">
          <w:r w:rsidRPr="008F2A07" w:rsidDel="001011EB">
            <w:delText>V</w:delText>
          </w:r>
        </w:del>
        <w:r w:rsidRPr="008F2A07">
          <w:t xml:space="preserve">ariance loci </w:t>
        </w:r>
        <w:del w:id="362" w:author="Author">
          <w:r w:rsidRPr="008F2A07" w:rsidDel="001011EB">
            <w:delText>can</w:delText>
          </w:r>
        </w:del>
      </w:ins>
      <w:del w:id="363" w:author="Author">
        <w:r w:rsidR="00893B6B" w:rsidRPr="008F2A07" w:rsidDel="001011EB">
          <w:delText xml:space="preserve"> also </w:delText>
        </w:r>
      </w:del>
      <w:ins w:id="364" w:author="Author">
        <w:r w:rsidR="001011EB">
          <w:t xml:space="preserve">are </w:t>
        </w:r>
        <w:del w:id="365" w:author="Author">
          <w:r w:rsidRPr="001011EB" w:rsidDel="001011EB">
            <w:delText xml:space="preserve">be </w:delText>
          </w:r>
        </w:del>
      </w:ins>
      <w:del w:id="366" w:author="Author">
        <w:r w:rsidR="00893B6B" w:rsidRPr="008F2A07" w:rsidDel="0019417F">
          <w:delText xml:space="preserve">detectable </w:delText>
        </w:r>
      </w:del>
      <w:ins w:id="367" w:author="Author">
        <w:r w:rsidRPr="008F2A07">
          <w:t xml:space="preserve">detected </w:t>
        </w:r>
      </w:ins>
      <w:r w:rsidR="00893B6B" w:rsidRPr="008F2A07">
        <w:t>by</w:t>
      </w:r>
      <w:r w:rsidR="00A86D32" w:rsidRPr="008F2A07">
        <w:t xml:space="preserve"> </w:t>
      </w:r>
      <w:r w:rsidR="00B92B6F" w:rsidRPr="008F2A07">
        <w:t xml:space="preserve">testing </w:t>
      </w:r>
      <w:r w:rsidR="00CB4FF9" w:rsidRPr="008F2A07">
        <w:t xml:space="preserve">the </w:t>
      </w:r>
      <w:r w:rsidR="00A86D32" w:rsidRPr="008F2A07">
        <w:t xml:space="preserve">positive gradient </w:t>
      </w:r>
      <w:r w:rsidR="006F62CC" w:rsidRPr="008F2A07">
        <w:t xml:space="preserve">of </w:t>
      </w:r>
      <w:r w:rsidR="00F01454" w:rsidRPr="008F2A07">
        <w:t>a</w:t>
      </w:r>
      <w:r w:rsidR="0059497C" w:rsidRPr="008F2A07">
        <w:t xml:space="preserve"> curve </w:t>
      </w:r>
      <w:ins w:id="368" w:author="Author">
        <w:r w:rsidR="009F301D">
          <w:t xml:space="preserve">fit </w:t>
        </w:r>
      </w:ins>
      <w:r w:rsidR="0059497C" w:rsidRPr="008F2A07">
        <w:t>through the variation</w:t>
      </w:r>
      <w:r w:rsidR="001129C4" w:rsidRPr="008F2A07">
        <w:t xml:space="preserve"> (</w:t>
      </w:r>
      <w:r w:rsidRPr="008F2A07">
        <w:t>F</w:t>
      </w:r>
      <w:r w:rsidR="001129C4" w:rsidRPr="008F2A07">
        <w:t>igure 1c</w:t>
      </w:r>
      <w:ins w:id="369" w:author="Author">
        <w:r w:rsidR="004256E0">
          <w:t>,</w:t>
        </w:r>
      </w:ins>
      <w:r w:rsidR="00110B5F" w:rsidRPr="004256E0">
        <w:t xml:space="preserve"> right</w:t>
      </w:r>
      <w:r w:rsidR="001129C4" w:rsidRPr="004256E0">
        <w:t>, red)</w:t>
      </w:r>
      <w:del w:id="370" w:author="Author">
        <w:r w:rsidR="00BA3C81" w:rsidRPr="008F2A07" w:rsidDel="001011EB">
          <w:delText xml:space="preserve">, </w:delText>
        </w:r>
        <w:r w:rsidR="00D04056" w:rsidRPr="008F2A07" w:rsidDel="001011EB">
          <w:delText xml:space="preserve">as </w:delText>
        </w:r>
        <w:r w:rsidR="008E429D" w:rsidRPr="008F2A07" w:rsidDel="0019417F">
          <w:delText xml:space="preserve">the </w:delText>
        </w:r>
      </w:del>
      <w:ins w:id="371" w:author="Author">
        <w:del w:id="372" w:author="Author">
          <w:r w:rsidRPr="008F2A07" w:rsidDel="001011EB">
            <w:delText xml:space="preserve">with </w:delText>
          </w:r>
        </w:del>
      </w:ins>
      <w:del w:id="373" w:author="Author">
        <w:r w:rsidR="008E429D" w:rsidRPr="008F2A07" w:rsidDel="001011EB">
          <w:delText xml:space="preserve">proposed </w:delText>
        </w:r>
        <w:r w:rsidR="00BA3C81" w:rsidRPr="008F2A07" w:rsidDel="001011EB">
          <w:delText>variance loci analysis (VLA)</w:delText>
        </w:r>
        <w:r w:rsidR="008E429D" w:rsidRPr="008F2A07" w:rsidDel="0019417F">
          <w:delText xml:space="preserve"> does</w:delText>
        </w:r>
      </w:del>
      <w:r w:rsidR="00EA790B" w:rsidRPr="008F2A07">
        <w:t>.</w:t>
      </w:r>
      <w:r w:rsidR="00804097" w:rsidRPr="008F2A07">
        <w:t xml:space="preserve"> </w:t>
      </w:r>
      <w:del w:id="374" w:author="Author">
        <w:r w:rsidR="000F5487" w:rsidRPr="008F2A07" w:rsidDel="001011EB">
          <w:delText>C</w:delText>
        </w:r>
        <w:r w:rsidR="000F5487" w:rsidDel="001011EB">
          <w:delText>onverse</w:delText>
        </w:r>
        <w:r w:rsidR="00697E3A" w:rsidDel="001011EB">
          <w:delText>ly</w:delText>
        </w:r>
        <w:r w:rsidR="000F5487" w:rsidDel="001011EB">
          <w:delText>, i</w:delText>
        </w:r>
      </w:del>
      <w:ins w:id="375" w:author="Author">
        <w:r w:rsidR="001011EB">
          <w:t>I</w:t>
        </w:r>
      </w:ins>
      <w:r w:rsidR="002E57C3">
        <w:t xml:space="preserve">n the absence of </w:t>
      </w:r>
      <w:ins w:id="376" w:author="Author">
        <w:r w:rsidR="001011EB">
          <w:t xml:space="preserve">a </w:t>
        </w:r>
      </w:ins>
      <w:r w:rsidR="005F12BB">
        <w:t>GxE</w:t>
      </w:r>
      <w:ins w:id="377" w:author="Author">
        <w:del w:id="378" w:author="Author">
          <w:r w:rsidDel="001011EB">
            <w:delText>s</w:delText>
          </w:r>
        </w:del>
      </w:ins>
      <w:r w:rsidR="005F12BB">
        <w:t xml:space="preserve">, </w:t>
      </w:r>
      <w:del w:id="379" w:author="Author">
        <w:r w:rsidR="00875D2A" w:rsidDel="0019417F">
          <w:delText xml:space="preserve">the </w:delText>
        </w:r>
      </w:del>
      <w:r w:rsidR="00875D2A">
        <w:t>SNP</w:t>
      </w:r>
      <w:ins w:id="380" w:author="Author">
        <w:r>
          <w:t>s are</w:t>
        </w:r>
      </w:ins>
      <w:del w:id="381" w:author="Author">
        <w:r w:rsidR="00875D2A" w:rsidDel="0019417F">
          <w:delText xml:space="preserve"> is</w:delText>
        </w:r>
      </w:del>
      <w:r w:rsidR="00875D2A">
        <w:t xml:space="preserve"> </w:t>
      </w:r>
      <w:r w:rsidR="0098351B">
        <w:t>no</w:t>
      </w:r>
      <w:r w:rsidR="00875D2A">
        <w:t>t</w:t>
      </w:r>
      <w:r w:rsidR="0098351B">
        <w:t xml:space="preserve"> </w:t>
      </w:r>
      <w:ins w:id="382" w:author="Author">
        <w:r w:rsidR="009F301D">
          <w:t xml:space="preserve">identified as </w:t>
        </w:r>
      </w:ins>
      <w:del w:id="383" w:author="Author">
        <w:r w:rsidR="00875D2A" w:rsidDel="0019417F">
          <w:delText xml:space="preserve">a </w:delText>
        </w:r>
      </w:del>
      <w:r w:rsidR="00227258">
        <w:t xml:space="preserve">variance </w:t>
      </w:r>
      <w:del w:id="384" w:author="Author">
        <w:r w:rsidR="00227258" w:rsidDel="0019417F">
          <w:delText>locus</w:delText>
        </w:r>
        <w:r w:rsidR="001E0938" w:rsidDel="0019417F">
          <w:delText xml:space="preserve"> </w:delText>
        </w:r>
      </w:del>
      <w:ins w:id="385" w:author="Author">
        <w:r>
          <w:t xml:space="preserve">loci </w:t>
        </w:r>
      </w:ins>
      <w:r w:rsidR="00875D2A">
        <w:t>because</w:t>
      </w:r>
      <w:r w:rsidR="00697E3A">
        <w:t xml:space="preserve"> </w:t>
      </w:r>
      <w:r w:rsidR="005F12BB">
        <w:t xml:space="preserve">the </w:t>
      </w:r>
      <w:del w:id="386" w:author="Author">
        <w:r w:rsidR="00A0719E" w:rsidDel="0019417F">
          <w:delText xml:space="preserve">spread of </w:delText>
        </w:r>
      </w:del>
      <w:r w:rsidR="00A0719E">
        <w:t xml:space="preserve">phenotype </w:t>
      </w:r>
      <w:r w:rsidR="005F12BB">
        <w:t>is uniform</w:t>
      </w:r>
      <w:ins w:id="387" w:author="Author">
        <w:r>
          <w:t>ly distributed</w:t>
        </w:r>
      </w:ins>
      <w:r w:rsidR="005F12BB">
        <w:t xml:space="preserve"> across </w:t>
      </w:r>
      <w:r w:rsidR="00C84FF4">
        <w:t>genotype</w:t>
      </w:r>
      <w:r w:rsidR="00697E3A">
        <w:t>s</w:t>
      </w:r>
      <w:r w:rsidR="00C84FF4">
        <w:t xml:space="preserve"> (</w:t>
      </w:r>
      <w:r w:rsidR="00EE2FA3">
        <w:t>Figure 1a</w:t>
      </w:r>
      <w:ins w:id="388" w:author="Author">
        <w:r w:rsidR="004256E0">
          <w:t>,</w:t>
        </w:r>
      </w:ins>
      <w:r w:rsidR="00EE2FA3">
        <w:t xml:space="preserve"> left)</w:t>
      </w:r>
      <w:ins w:id="389" w:author="Author">
        <w:r>
          <w:t xml:space="preserve">. </w:t>
        </w:r>
        <w:r w:rsidR="001011EB">
          <w:t>With</w:t>
        </w:r>
        <w:del w:id="390" w:author="Author">
          <w:r w:rsidDel="001011EB">
            <w:delText xml:space="preserve">Because of </w:delText>
          </w:r>
        </w:del>
        <w:r w:rsidR="001011EB">
          <w:t xml:space="preserve"> </w:t>
        </w:r>
        <w:r>
          <w:t>this distribution</w:t>
        </w:r>
      </w:ins>
      <w:r w:rsidR="000658F0">
        <w:t>,</w:t>
      </w:r>
      <w:r w:rsidR="003F2EF7">
        <w:t xml:space="preserve"> </w:t>
      </w:r>
      <w:del w:id="391" w:author="Author">
        <w:r w:rsidR="00706B26" w:rsidDel="0019417F">
          <w:delText>allowing</w:delText>
        </w:r>
        <w:r w:rsidR="0040026B" w:rsidDel="0019417F">
          <w:delText xml:space="preserve"> </w:delText>
        </w:r>
      </w:del>
      <w:r w:rsidR="0040026B">
        <w:t xml:space="preserve">DLM and VLA </w:t>
      </w:r>
      <w:r w:rsidR="00CC06CB">
        <w:t xml:space="preserve">correctly </w:t>
      </w:r>
      <w:r w:rsidR="0040026B">
        <w:t>retain the null</w:t>
      </w:r>
      <w:ins w:id="392" w:author="Author">
        <w:r>
          <w:t xml:space="preserve"> because</w:t>
        </w:r>
      </w:ins>
      <w:del w:id="393" w:author="Author">
        <w:r w:rsidR="00D916D1" w:rsidDel="0019417F">
          <w:delText>,</w:delText>
        </w:r>
        <w:r w:rsidR="003F2EF7" w:rsidDel="0019417F">
          <w:delText xml:space="preserve"> </w:delText>
        </w:r>
        <w:r w:rsidR="0040026B" w:rsidDel="0019417F">
          <w:delText>since</w:delText>
        </w:r>
      </w:del>
      <w:r w:rsidR="0040026B">
        <w:t xml:space="preserve"> </w:t>
      </w:r>
      <w:ins w:id="394" w:author="Author">
        <w:r w:rsidR="004256E0" w:rsidRPr="006651FF">
          <w:t xml:space="preserve">both </w:t>
        </w:r>
      </w:ins>
      <w:r w:rsidR="003F2EF7" w:rsidRPr="006651FF">
        <w:t xml:space="preserve">the </w:t>
      </w:r>
      <w:r w:rsidR="005F12BB" w:rsidRPr="006651FF">
        <w:t xml:space="preserve">line </w:t>
      </w:r>
      <w:ins w:id="395" w:author="Author">
        <w:r w:rsidR="006651FF">
          <w:t xml:space="preserve">(DLM) </w:t>
        </w:r>
      </w:ins>
      <w:r w:rsidR="00EA2A1A" w:rsidRPr="006651FF">
        <w:t>and curve</w:t>
      </w:r>
      <w:r w:rsidR="00EA2A1A">
        <w:t xml:space="preserve"> </w:t>
      </w:r>
      <w:ins w:id="396" w:author="Author">
        <w:r w:rsidR="006651FF">
          <w:t xml:space="preserve">(VLA) </w:t>
        </w:r>
      </w:ins>
      <w:r w:rsidR="00D916D1">
        <w:t xml:space="preserve">fit </w:t>
      </w:r>
      <w:r w:rsidR="002E19AB">
        <w:t>throug</w:t>
      </w:r>
      <w:r w:rsidR="00B65060">
        <w:t xml:space="preserve">h </w:t>
      </w:r>
      <w:r w:rsidR="00B65060" w:rsidRPr="004256E0">
        <w:t xml:space="preserve">the </w:t>
      </w:r>
      <w:ins w:id="397" w:author="Author">
        <w:r w:rsidR="004256E0">
          <w:t xml:space="preserve">phenotypic </w:t>
        </w:r>
      </w:ins>
      <w:r w:rsidR="00B65060" w:rsidRPr="004256E0">
        <w:t>variation</w:t>
      </w:r>
      <w:r w:rsidR="003F2EF7">
        <w:t xml:space="preserve"> are </w:t>
      </w:r>
      <w:del w:id="398" w:author="Author">
        <w:r w:rsidR="00D916D1" w:rsidRPr="0019417F" w:rsidDel="004256E0">
          <w:rPr>
            <w:highlight w:val="cyan"/>
            <w:rPrChange w:id="399" w:author="Author">
              <w:rPr/>
            </w:rPrChange>
          </w:rPr>
          <w:delText>both</w:delText>
        </w:r>
        <w:r w:rsidR="00D916D1" w:rsidDel="004256E0">
          <w:delText xml:space="preserve"> </w:delText>
        </w:r>
      </w:del>
      <w:r w:rsidR="003F2EF7">
        <w:t>flat</w:t>
      </w:r>
      <w:r w:rsidR="00C453A7">
        <w:t xml:space="preserve"> (Figure 1a</w:t>
      </w:r>
      <w:ins w:id="400" w:author="Author">
        <w:r w:rsidR="006651FF">
          <w:t>,</w:t>
        </w:r>
      </w:ins>
      <w:r w:rsidR="00C453A7">
        <w:t xml:space="preserve"> right)</w:t>
      </w:r>
      <w:r w:rsidR="003F2EF7">
        <w:t>.</w:t>
      </w:r>
    </w:p>
    <w:p w14:paraId="6EB37A86" w14:textId="0F4F2351" w:rsidR="000904CA" w:rsidDel="009F301D" w:rsidRDefault="000A3C3C" w:rsidP="00230B72">
      <w:pPr>
        <w:rPr>
          <w:del w:id="401" w:author="Author"/>
        </w:rPr>
      </w:pPr>
      <w:del w:id="402" w:author="Author">
        <w:r w:rsidDel="0019417F">
          <w:delText xml:space="preserve">When </w:delText>
        </w:r>
      </w:del>
      <w:ins w:id="403" w:author="Author">
        <w:r w:rsidR="0019417F">
          <w:t>For binary</w:t>
        </w:r>
        <w:r w:rsidR="009F301D">
          <w:t>,</w:t>
        </w:r>
        <w:r w:rsidR="0019417F">
          <w:t xml:space="preserve"> case-control</w:t>
        </w:r>
      </w:ins>
      <w:del w:id="404" w:author="Author">
        <w:r w:rsidR="00B036DC" w:rsidDel="0019417F">
          <w:delText>the</w:delText>
        </w:r>
      </w:del>
      <w:r w:rsidR="00B036DC">
        <w:t xml:space="preserve"> data</w:t>
      </w:r>
      <w:ins w:id="405" w:author="Author">
        <w:r w:rsidR="004256E0">
          <w:t>,</w:t>
        </w:r>
      </w:ins>
      <w:del w:id="406" w:author="Author">
        <w:r w:rsidR="00B036DC" w:rsidDel="004256E0">
          <w:delText xml:space="preserve"> </w:delText>
        </w:r>
        <w:r w:rsidR="00B036DC" w:rsidDel="0019417F">
          <w:delText xml:space="preserve">points </w:delText>
        </w:r>
        <w:r w:rsidDel="0019417F">
          <w:delText>are binary</w:delText>
        </w:r>
        <w:r w:rsidR="00EC5179" w:rsidDel="0019417F">
          <w:delText xml:space="preserve"> case/control</w:delText>
        </w:r>
      </w:del>
      <w:r w:rsidR="003D52F2">
        <w:t xml:space="preserve"> </w:t>
      </w:r>
      <w:del w:id="407" w:author="Author">
        <w:r w:rsidR="003D52F2" w:rsidDel="0019417F">
          <w:delText xml:space="preserve">and </w:delText>
        </w:r>
      </w:del>
      <w:ins w:id="408" w:author="Author">
        <w:r w:rsidR="0019417F">
          <w:t xml:space="preserve">when </w:t>
        </w:r>
      </w:ins>
      <w:del w:id="409" w:author="Author">
        <w:r w:rsidR="00B826B3" w:rsidDel="004256E0">
          <w:delText xml:space="preserve">the </w:delText>
        </w:r>
      </w:del>
      <w:ins w:id="410" w:author="Author">
        <w:r w:rsidR="004256E0">
          <w:t xml:space="preserve">an </w:t>
        </w:r>
      </w:ins>
      <w:r w:rsidR="003639D4">
        <w:t xml:space="preserve">SNP </w:t>
      </w:r>
      <w:r w:rsidR="00BD6ACA">
        <w:t xml:space="preserve">itself </w:t>
      </w:r>
      <w:r w:rsidR="00694454">
        <w:t xml:space="preserve">affects </w:t>
      </w:r>
      <w:del w:id="411" w:author="Author">
        <w:r w:rsidR="003B5E3E" w:rsidDel="004256E0">
          <w:delText xml:space="preserve">the </w:delText>
        </w:r>
      </w:del>
      <w:ins w:id="412" w:author="Author">
        <w:r w:rsidR="004256E0">
          <w:t xml:space="preserve">a </w:t>
        </w:r>
      </w:ins>
      <w:r w:rsidR="003B5E3E">
        <w:t xml:space="preserve">phenotype </w:t>
      </w:r>
      <w:r w:rsidR="00A905A6">
        <w:t>(Figure 1b</w:t>
      </w:r>
      <w:ins w:id="413" w:author="Author">
        <w:r w:rsidR="006651FF">
          <w:t>,</w:t>
        </w:r>
      </w:ins>
      <w:r w:rsidR="00A905A6">
        <w:t xml:space="preserve"> left)</w:t>
      </w:r>
      <w:r w:rsidR="003639D4">
        <w:t xml:space="preserve">, </w:t>
      </w:r>
      <w:r w:rsidR="00303CA3">
        <w:t xml:space="preserve">the </w:t>
      </w:r>
      <w:r w:rsidR="00227258">
        <w:t>slop</w:t>
      </w:r>
      <w:ins w:id="414" w:author="Author">
        <w:r w:rsidR="0019417F">
          <w:t>e-</w:t>
        </w:r>
      </w:ins>
      <w:del w:id="415" w:author="Author">
        <w:r w:rsidR="00227258" w:rsidDel="0019417F">
          <w:delText xml:space="preserve"> </w:delText>
        </w:r>
      </w:del>
      <w:r w:rsidR="00227258">
        <w:t>based</w:t>
      </w:r>
      <w:r w:rsidR="00993458">
        <w:t xml:space="preserve"> </w:t>
      </w:r>
      <w:r w:rsidR="00303CA3">
        <w:t xml:space="preserve">DLM </w:t>
      </w:r>
      <w:r w:rsidR="0016385C">
        <w:t xml:space="preserve">test </w:t>
      </w:r>
      <w:r w:rsidR="00610EFB">
        <w:t xml:space="preserve">causes </w:t>
      </w:r>
      <w:r w:rsidR="003D52F2">
        <w:t>false positive</w:t>
      </w:r>
      <w:ins w:id="416" w:author="Author">
        <w:r w:rsidR="0019417F">
          <w:t>s</w:t>
        </w:r>
      </w:ins>
      <w:r w:rsidR="0016385C">
        <w:t xml:space="preserve"> because </w:t>
      </w:r>
      <w:r w:rsidR="002441C1">
        <w:t xml:space="preserve">the line </w:t>
      </w:r>
      <w:r w:rsidR="00495141">
        <w:t xml:space="preserve">fit </w:t>
      </w:r>
      <w:r w:rsidR="0046642B" w:rsidRPr="004256E0">
        <w:t xml:space="preserve">through the </w:t>
      </w:r>
      <w:ins w:id="417" w:author="Author">
        <w:r w:rsidR="004256E0" w:rsidRPr="004256E0">
          <w:t xml:space="preserve">phenotypic </w:t>
        </w:r>
      </w:ins>
      <w:r w:rsidR="0046642B" w:rsidRPr="004256E0">
        <w:t>variation</w:t>
      </w:r>
      <w:r w:rsidR="0046642B">
        <w:t xml:space="preserve"> </w:t>
      </w:r>
      <w:del w:id="418" w:author="Author">
        <w:r w:rsidR="002441C1" w:rsidDel="0019417F">
          <w:delText xml:space="preserve">is </w:delText>
        </w:r>
      </w:del>
      <w:r w:rsidR="00663B56">
        <w:t xml:space="preserve">always </w:t>
      </w:r>
      <w:ins w:id="419" w:author="Author">
        <w:r w:rsidR="0019417F">
          <w:t xml:space="preserve">has </w:t>
        </w:r>
        <w:commentRangeStart w:id="420"/>
        <w:r w:rsidR="0019417F">
          <w:t xml:space="preserve">a </w:t>
        </w:r>
        <w:r w:rsidR="006651FF">
          <w:t xml:space="preserve">positive </w:t>
        </w:r>
      </w:ins>
      <w:del w:id="421" w:author="Author">
        <w:r w:rsidR="00610EFB" w:rsidRPr="006651FF" w:rsidDel="0019417F">
          <w:delText>slopped</w:delText>
        </w:r>
        <w:r w:rsidR="003B5C68" w:rsidRPr="006651FF" w:rsidDel="0019417F">
          <w:delText xml:space="preserve"> </w:delText>
        </w:r>
      </w:del>
      <w:ins w:id="422" w:author="Author">
        <w:r w:rsidR="0019417F" w:rsidRPr="006651FF">
          <w:t>slope</w:t>
        </w:r>
      </w:ins>
      <w:commentRangeEnd w:id="420"/>
      <w:r w:rsidR="006651FF">
        <w:rPr>
          <w:rStyle w:val="CommentReference"/>
        </w:rPr>
        <w:commentReference w:id="420"/>
      </w:r>
      <w:ins w:id="423" w:author="Author">
        <w:r w:rsidR="0019417F">
          <w:t xml:space="preserve">, </w:t>
        </w:r>
      </w:ins>
      <w:r w:rsidR="00663B56">
        <w:t xml:space="preserve">even in </w:t>
      </w:r>
      <w:r w:rsidR="00332E0F">
        <w:t xml:space="preserve">the absence </w:t>
      </w:r>
      <w:r w:rsidR="003639D4">
        <w:t xml:space="preserve">of </w:t>
      </w:r>
      <w:ins w:id="424" w:author="Author">
        <w:r w:rsidR="0019417F">
          <w:t xml:space="preserve">a </w:t>
        </w:r>
      </w:ins>
      <w:r w:rsidR="003639D4">
        <w:t>GxE</w:t>
      </w:r>
      <w:r w:rsidR="00332E0F">
        <w:t xml:space="preserve"> (Figure 1b</w:t>
      </w:r>
      <w:ins w:id="425" w:author="Author">
        <w:r w:rsidR="004256E0">
          <w:t>,</w:t>
        </w:r>
      </w:ins>
      <w:r w:rsidR="00446669">
        <w:t xml:space="preserve"> right, </w:t>
      </w:r>
      <w:r w:rsidR="009A2199">
        <w:t>green</w:t>
      </w:r>
      <w:r w:rsidR="00332E0F">
        <w:t>)</w:t>
      </w:r>
      <w:ins w:id="426" w:author="Author">
        <w:r w:rsidR="0019417F">
          <w:t xml:space="preserve">. </w:t>
        </w:r>
        <w:r w:rsidR="004256E0">
          <w:t>In this case, h</w:t>
        </w:r>
        <w:del w:id="427" w:author="Author">
          <w:r w:rsidR="0019417F" w:rsidDel="004256E0">
            <w:delText>H</w:delText>
          </w:r>
        </w:del>
        <w:r w:rsidR="0019417F">
          <w:t>owever</w:t>
        </w:r>
      </w:ins>
      <w:r w:rsidR="00242A07">
        <w:t xml:space="preserve">, </w:t>
      </w:r>
      <w:ins w:id="428" w:author="Author">
        <w:r w:rsidR="004256E0">
          <w:t xml:space="preserve">VLA, which tests </w:t>
        </w:r>
      </w:ins>
      <w:del w:id="429" w:author="Author">
        <w:r w:rsidR="00242A07" w:rsidDel="0019417F">
          <w:delText>but</w:delText>
        </w:r>
        <w:r w:rsidR="00BF0CC1" w:rsidDel="0019417F">
          <w:delText xml:space="preserve"> </w:delText>
        </w:r>
      </w:del>
      <w:r w:rsidR="00242A07">
        <w:t>the</w:t>
      </w:r>
      <w:r w:rsidR="00C35E83">
        <w:t xml:space="preserve"> </w:t>
      </w:r>
      <w:r w:rsidR="00A64C5A">
        <w:t>positive gradient</w:t>
      </w:r>
      <w:ins w:id="430" w:author="Author">
        <w:r w:rsidR="004256E0">
          <w:t xml:space="preserve">, </w:t>
        </w:r>
        <w:del w:id="431" w:author="Author">
          <w:r w:rsidR="0019417F" w:rsidDel="004256E0">
            <w:delText>-</w:delText>
          </w:r>
        </w:del>
      </w:ins>
      <w:del w:id="432" w:author="Author">
        <w:r w:rsidR="00A64C5A" w:rsidDel="0019417F">
          <w:delText xml:space="preserve"> </w:delText>
        </w:r>
        <w:r w:rsidR="003C7BB7" w:rsidDel="004256E0">
          <w:delText xml:space="preserve">based </w:delText>
        </w:r>
        <w:r w:rsidR="00242A07" w:rsidDel="004256E0">
          <w:delText>VLA</w:delText>
        </w:r>
        <w:r w:rsidR="00891700" w:rsidDel="004256E0">
          <w:delText xml:space="preserve"> </w:delText>
        </w:r>
        <w:r w:rsidR="00303CA3" w:rsidDel="004256E0">
          <w:delText xml:space="preserve">test </w:delText>
        </w:r>
      </w:del>
      <w:r w:rsidR="00145B3C">
        <w:t xml:space="preserve">correctly </w:t>
      </w:r>
      <w:del w:id="433" w:author="Author">
        <w:r w:rsidR="008A2146" w:rsidDel="0019417F">
          <w:delText>retain</w:delText>
        </w:r>
        <w:r w:rsidR="00610EFB" w:rsidDel="0019417F">
          <w:delText>ed</w:delText>
        </w:r>
        <w:r w:rsidR="008A2146" w:rsidDel="0019417F">
          <w:delText xml:space="preserve"> </w:delText>
        </w:r>
      </w:del>
      <w:ins w:id="434" w:author="Author">
        <w:r w:rsidR="0019417F">
          <w:t xml:space="preserve">retains </w:t>
        </w:r>
      </w:ins>
      <w:r w:rsidR="008A2146">
        <w:t>the null</w:t>
      </w:r>
      <w:del w:id="435" w:author="Author">
        <w:r w:rsidR="008A2146" w:rsidDel="004256E0">
          <w:delText xml:space="preserve"> </w:delText>
        </w:r>
        <w:r w:rsidR="005E47A0" w:rsidDel="004256E0">
          <w:delText>in this case</w:delText>
        </w:r>
        <w:r w:rsidR="005E47A0" w:rsidDel="0019417F">
          <w:delText>,</w:delText>
        </w:r>
      </w:del>
      <w:r w:rsidR="005E47A0">
        <w:t xml:space="preserve"> </w:t>
      </w:r>
      <w:r w:rsidR="00610EFB">
        <w:t xml:space="preserve">because </w:t>
      </w:r>
      <w:r w:rsidR="008A2146">
        <w:t xml:space="preserve">the </w:t>
      </w:r>
      <w:r w:rsidR="005E47A0">
        <w:t xml:space="preserve">fitted </w:t>
      </w:r>
      <w:r w:rsidR="002E5B93">
        <w:t xml:space="preserve">curve </w:t>
      </w:r>
      <w:r w:rsidR="009A2199">
        <w:t xml:space="preserve">has </w:t>
      </w:r>
      <w:ins w:id="436" w:author="Author">
        <w:r w:rsidR="0019417F">
          <w:t xml:space="preserve">a </w:t>
        </w:r>
      </w:ins>
      <w:r w:rsidR="009A2199">
        <w:t>negative gradient (Figure 1b</w:t>
      </w:r>
      <w:ins w:id="437" w:author="Author">
        <w:r w:rsidR="006651FF">
          <w:t>,</w:t>
        </w:r>
      </w:ins>
      <w:r w:rsidR="003C7BB7">
        <w:t xml:space="preserve"> right</w:t>
      </w:r>
      <w:r w:rsidR="009A2199">
        <w:t>, red).</w:t>
      </w:r>
      <w:ins w:id="438" w:author="Author">
        <w:r w:rsidR="009F301D">
          <w:t xml:space="preserve"> </w:t>
        </w:r>
      </w:ins>
    </w:p>
    <w:p w14:paraId="556E4AA5" w14:textId="74991D68" w:rsidR="00230B72" w:rsidRDefault="00114D29" w:rsidP="00230B72">
      <w:pPr>
        <w:rPr>
          <w:ins w:id="439" w:author="Author"/>
        </w:rPr>
      </w:pPr>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w:t>
      </w:r>
      <w:ins w:id="440" w:author="Author">
        <w:r w:rsidR="0019417F">
          <w:t xml:space="preserve">a </w:t>
        </w:r>
      </w:ins>
      <w:r w:rsidR="009F49A9">
        <w:t xml:space="preserve">direct </w:t>
      </w:r>
      <w:r w:rsidR="004C4E3B">
        <w:t>environment</w:t>
      </w:r>
      <w:ins w:id="441" w:author="Author">
        <w:r w:rsidR="004256E0">
          <w:t>al</w:t>
        </w:r>
      </w:ins>
      <w:r w:rsidR="004C4E3B">
        <w:t xml:space="preserve"> effect</w:t>
      </w:r>
      <w:r w:rsidR="00974402">
        <w:t xml:space="preserve"> (Figure 1e</w:t>
      </w:r>
      <w:ins w:id="442" w:author="Author">
        <w:r w:rsidR="0019417F">
          <w:t xml:space="preserve"> and</w:t>
        </w:r>
      </w:ins>
      <w:del w:id="443" w:author="Author">
        <w:r w:rsidR="00C16056" w:rsidDel="0019417F">
          <w:delText>/</w:delText>
        </w:r>
      </w:del>
      <w:ins w:id="444" w:author="Author">
        <w:r w:rsidR="0019417F">
          <w:t xml:space="preserve"> </w:t>
        </w:r>
      </w:ins>
      <w:r w:rsidR="00C16056">
        <w:t>1f</w:t>
      </w:r>
      <w:ins w:id="445" w:author="Author">
        <w:r w:rsidR="0019417F">
          <w:t>,</w:t>
        </w:r>
      </w:ins>
      <w:r w:rsidR="00C16056">
        <w:t xml:space="preserve"> </w:t>
      </w:r>
      <w:r w:rsidR="00974402">
        <w:t>left)</w:t>
      </w:r>
      <w:r w:rsidR="00846FA4">
        <w:t xml:space="preserve">, </w:t>
      </w:r>
      <w:r>
        <w:t xml:space="preserve">the </w:t>
      </w:r>
      <w:r w:rsidR="00227258">
        <w:t>slop</w:t>
      </w:r>
      <w:ins w:id="446" w:author="Author">
        <w:r w:rsidR="0019417F">
          <w:t>e-</w:t>
        </w:r>
      </w:ins>
      <w:del w:id="447" w:author="Author">
        <w:r w:rsidR="00227258" w:rsidDel="0019417F">
          <w:delText xml:space="preserve"> </w:delText>
        </w:r>
      </w:del>
      <w:r w:rsidR="00227258">
        <w:t>based</w:t>
      </w:r>
      <w:r w:rsidR="00846FA4">
        <w:t xml:space="preserve"> DLM </w:t>
      </w:r>
      <w:ins w:id="448" w:author="Author">
        <w:r w:rsidR="0019417F">
          <w:t xml:space="preserve">test </w:t>
        </w:r>
        <w:del w:id="449" w:author="Author">
          <w:r w:rsidR="0019417F" w:rsidDel="004256E0">
            <w:delText>is</w:delText>
          </w:r>
        </w:del>
      </w:ins>
      <w:del w:id="450" w:author="Author">
        <w:r w:rsidR="00ED7E7A" w:rsidDel="004256E0">
          <w:delText>bec</w:delText>
        </w:r>
        <w:r w:rsidR="00D5685B" w:rsidDel="004256E0">
          <w:delText>a</w:delText>
        </w:r>
        <w:r w:rsidR="00ED7E7A" w:rsidDel="004256E0">
          <w:delText xml:space="preserve">me </w:delText>
        </w:r>
      </w:del>
      <w:ins w:id="451" w:author="Author">
        <w:r w:rsidR="0019417F">
          <w:t xml:space="preserve">lacks </w:t>
        </w:r>
      </w:ins>
      <w:r w:rsidR="00FD2DB7">
        <w:t>statistical</w:t>
      </w:r>
      <w:del w:id="452" w:author="Author">
        <w:r w:rsidR="00FD2DB7" w:rsidDel="0019417F">
          <w:delText>ly</w:delText>
        </w:r>
      </w:del>
      <w:r w:rsidR="00FD2DB7">
        <w:t xml:space="preserve"> </w:t>
      </w:r>
      <w:r w:rsidR="00ED7E7A">
        <w:t>power</w:t>
      </w:r>
      <w:del w:id="453" w:author="Author">
        <w:r w:rsidR="00ED7E7A" w:rsidDel="0019417F">
          <w:delText>less</w:delText>
        </w:r>
      </w:del>
      <w:r w:rsidR="00ED7E7A">
        <w:t xml:space="preserve"> </w:t>
      </w:r>
      <w:r w:rsidR="005B1469">
        <w:t xml:space="preserve">because the line fit through phenotypic variation </w:t>
      </w:r>
      <w:r w:rsidR="00695013">
        <w:t>is</w:t>
      </w:r>
      <w:r w:rsidR="005B1469">
        <w:t xml:space="preserve"> flat </w:t>
      </w:r>
      <w:r w:rsidR="00B01241">
        <w:t>(Figure 1e</w:t>
      </w:r>
      <w:ins w:id="454" w:author="Author">
        <w:r w:rsidR="0019417F">
          <w:t xml:space="preserve"> and </w:t>
        </w:r>
      </w:ins>
      <w:del w:id="455" w:author="Author">
        <w:r w:rsidR="00C16056" w:rsidDel="0019417F">
          <w:delText>/</w:delText>
        </w:r>
      </w:del>
      <w:ins w:id="456" w:author="Author">
        <w:r w:rsidR="0019417F">
          <w:t xml:space="preserve"> </w:t>
        </w:r>
      </w:ins>
      <w:r w:rsidR="00C16056">
        <w:t>1f</w:t>
      </w:r>
      <w:r w:rsidR="00B01241">
        <w:t xml:space="preserve"> right, green)</w:t>
      </w:r>
      <w:ins w:id="457" w:author="Author">
        <w:r w:rsidR="0019417F">
          <w:t>. D</w:t>
        </w:r>
      </w:ins>
      <w:del w:id="458" w:author="Author">
        <w:r w:rsidR="00B01241" w:rsidDel="0019417F">
          <w:delText xml:space="preserve"> </w:delText>
        </w:r>
        <w:r w:rsidR="002940A4" w:rsidDel="0019417F">
          <w:delText>d</w:delText>
        </w:r>
      </w:del>
      <w:r w:rsidR="002940A4">
        <w:t xml:space="preserve">espite </w:t>
      </w:r>
      <w:r w:rsidR="005B1469">
        <w:t>the presen</w:t>
      </w:r>
      <w:r w:rsidR="002940A4">
        <w:t>ce</w:t>
      </w:r>
      <w:r w:rsidR="005B1469">
        <w:t xml:space="preserve"> of </w:t>
      </w:r>
      <w:r w:rsidR="00AB6ADC">
        <w:t>a</w:t>
      </w:r>
      <w:r w:rsidR="001E44B5">
        <w:t xml:space="preserve"> strong</w:t>
      </w:r>
      <w:r w:rsidR="002940A4">
        <w:t xml:space="preserve"> </w:t>
      </w:r>
      <w:r w:rsidR="005B1469">
        <w:t>GxE</w:t>
      </w:r>
      <w:r w:rsidR="00F320AD">
        <w:t>,</w:t>
      </w:r>
      <w:r w:rsidR="003E49D6">
        <w:t xml:space="preserve"> </w:t>
      </w:r>
      <w:del w:id="459" w:author="Author">
        <w:r w:rsidR="00850C87" w:rsidDel="0019417F">
          <w:delText>yet</w:delText>
        </w:r>
        <w:r w:rsidR="003137F6" w:rsidDel="0019417F">
          <w:delText xml:space="preserve"> </w:delText>
        </w:r>
      </w:del>
      <w:r w:rsidR="002940A4">
        <w:t xml:space="preserve">the </w:t>
      </w:r>
      <w:r w:rsidR="00893951">
        <w:t xml:space="preserve">positive gradient </w:t>
      </w:r>
      <w:r w:rsidR="00F320AD">
        <w:t xml:space="preserve">of </w:t>
      </w:r>
      <w:r w:rsidR="00893951">
        <w:t xml:space="preserve">VLA </w:t>
      </w:r>
      <w:del w:id="460" w:author="Author">
        <w:r w:rsidR="00893951" w:rsidRPr="006651FF" w:rsidDel="00655454">
          <w:delText>i</w:delText>
        </w:r>
        <w:commentRangeStart w:id="461"/>
        <w:r w:rsidR="00893951" w:rsidRPr="006651FF" w:rsidDel="00655454">
          <w:delText xml:space="preserve">s </w:delText>
        </w:r>
        <w:r w:rsidR="00AB11C1" w:rsidRPr="006651FF" w:rsidDel="00655454">
          <w:delText>able to</w:delText>
        </w:r>
      </w:del>
      <w:ins w:id="462" w:author="Author">
        <w:r w:rsidR="00655454">
          <w:t>can</w:t>
        </w:r>
      </w:ins>
      <w:r w:rsidR="003E49D6">
        <w:t xml:space="preserve"> </w:t>
      </w:r>
      <w:ins w:id="463" w:author="Author">
        <w:r w:rsidR="006651FF">
          <w:t xml:space="preserve">detect variance loci </w:t>
        </w:r>
        <w:commentRangeEnd w:id="461"/>
        <w:r w:rsidR="006651FF">
          <w:rPr>
            <w:rStyle w:val="CommentReference"/>
          </w:rPr>
          <w:commentReference w:id="461"/>
        </w:r>
      </w:ins>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w:t>
      </w:r>
      <w:ins w:id="464" w:author="Author">
        <w:r w:rsidR="00655454">
          <w:t>s</w:t>
        </w:r>
      </w:ins>
      <w:r w:rsidR="00695013">
        <w:t xml:space="preserve"> 1e</w:t>
      </w:r>
      <w:ins w:id="465" w:author="Author">
        <w:r w:rsidR="0019417F">
          <w:t xml:space="preserve"> and </w:t>
        </w:r>
      </w:ins>
      <w:del w:id="466" w:author="Author">
        <w:r w:rsidR="00C16056" w:rsidDel="0019417F">
          <w:delText>/</w:delText>
        </w:r>
      </w:del>
      <w:r w:rsidR="00C16056">
        <w:t>1f</w:t>
      </w:r>
      <w:r w:rsidR="009A42AD">
        <w:t>,</w:t>
      </w:r>
      <w:r w:rsidR="00695013">
        <w:t xml:space="preserve"> </w:t>
      </w:r>
      <w:r w:rsidR="00C16056">
        <w:t>red</w:t>
      </w:r>
      <w:r w:rsidR="00695013">
        <w:t>)</w:t>
      </w:r>
      <w:r w:rsidR="00D5685B">
        <w:t>.</w:t>
      </w:r>
    </w:p>
    <w:p w14:paraId="4607A7EE" w14:textId="2E917E5B" w:rsidR="000236CF" w:rsidRPr="00E33C89" w:rsidRDefault="000236CF" w:rsidP="000236CF">
      <w:pPr>
        <w:pStyle w:val="Heading2"/>
        <w:rPr>
          <w:ins w:id="467" w:author="Author"/>
        </w:rPr>
      </w:pPr>
      <w:commentRangeStart w:id="468"/>
      <w:commentRangeStart w:id="469"/>
      <w:ins w:id="470" w:author="Author">
        <w:r>
          <w:t xml:space="preserve">Variance </w:t>
        </w:r>
        <w:r w:rsidR="003F0A14">
          <w:t>loci analysis</w:t>
        </w:r>
        <w:del w:id="471" w:author="Author">
          <w:r w:rsidDel="003F0A14">
            <w:delText>Locus</w:delText>
          </w:r>
          <w:r w:rsidR="00E17214" w:rsidDel="003F0A14">
            <w:delText>i</w:delText>
          </w:r>
          <w:r w:rsidDel="003F0A14">
            <w:delText xml:space="preserve"> Analysis</w:delText>
          </w:r>
        </w:del>
      </w:ins>
      <w:commentRangeEnd w:id="468"/>
      <w:del w:id="472" w:author="Author">
        <w:r w:rsidR="009736DE" w:rsidDel="003F0A14">
          <w:rPr>
            <w:rStyle w:val="CommentReference"/>
            <w:rFonts w:asciiTheme="minorHAnsi" w:eastAsiaTheme="minorEastAsia" w:hAnsiTheme="minorHAnsi" w:cstheme="minorBidi"/>
            <w:color w:val="auto"/>
          </w:rPr>
          <w:commentReference w:id="468"/>
        </w:r>
      </w:del>
    </w:p>
    <w:p w14:paraId="2997F53D" w14:textId="77777777" w:rsidR="00B32B4B" w:rsidRDefault="00E17214" w:rsidP="000236CF">
      <w:pPr>
        <w:rPr>
          <w:ins w:id="473" w:author="Author"/>
        </w:rPr>
      </w:pPr>
      <w:ins w:id="474" w:author="Author">
        <w:r>
          <w:t xml:space="preserve">VLA (Figure 10, bottom) modifies DLM in two important ways. </w:t>
        </w:r>
        <w:r w:rsidR="000236CF">
          <w:t>Given a quantitative trait, a</w:t>
        </w:r>
        <w:r w:rsidR="0024057E">
          <w:t>n</w:t>
        </w:r>
        <w:r w:rsidR="000236CF">
          <w:t xml:space="preserve"> SNP, and covariates, DLM fits a GWAS linear model, adjusting </w:t>
        </w:r>
        <w:del w:id="475" w:author="Author">
          <w:r w:rsidR="000236CF" w:rsidDel="0024057E">
            <w:delText>the</w:delText>
          </w:r>
        </w:del>
        <w:r w:rsidR="0024057E">
          <w:t>for</w:t>
        </w:r>
        <w:r w:rsidR="000236CF">
          <w:t xml:space="preserve"> covariates, and treats the squared residual as a “new</w:t>
        </w:r>
        <w:r w:rsidR="004256E0">
          <w:t>”</w:t>
        </w:r>
        <w:r w:rsidR="000236CF">
          <w:t xml:space="preserve"> phenotype</w:t>
        </w:r>
        <w:del w:id="476" w:author="Author">
          <w:r w:rsidR="000236CF" w:rsidDel="004256E0">
            <w:delText>”</w:delText>
          </w:r>
        </w:del>
        <w:r w:rsidR="000236CF">
          <w:t xml:space="preserve">, </w:t>
        </w:r>
        <w:r w:rsidR="0024057E">
          <w:t xml:space="preserve">which is </w:t>
        </w:r>
        <w:r w:rsidR="000236CF">
          <w:t xml:space="preserve">subsequently </w:t>
        </w:r>
        <w:r w:rsidR="0024057E">
          <w:t xml:space="preserve">used to </w:t>
        </w:r>
        <w:r w:rsidR="000236CF">
          <w:t>fit</w:t>
        </w:r>
        <w:del w:id="477" w:author="Author">
          <w:r w:rsidR="000236CF" w:rsidDel="0024057E">
            <w:delText>ting</w:delText>
          </w:r>
        </w:del>
        <w:r w:rsidR="000236CF">
          <w:t xml:space="preserve"> another GWAS linear model with the same SNP and covariates</w:t>
        </w:r>
        <w:r w:rsidR="000236CF" w:rsidRPr="00F34F75">
          <w:t xml:space="preserve"> </w:t>
        </w:r>
        <w:r w:rsidR="000236CF">
          <w:t>(Figure 10</w:t>
        </w:r>
        <w:r w:rsidR="00A5418D">
          <w:t>,</w:t>
        </w:r>
        <w:r w:rsidR="000236CF">
          <w:t xml:space="preserve"> top). If the SNP coefficient of </w:t>
        </w:r>
        <w:del w:id="478" w:author="Author">
          <w:r w:rsidR="000236CF" w:rsidDel="004256E0">
            <w:delText xml:space="preserve">linear </w:delText>
          </w:r>
        </w:del>
        <w:r w:rsidR="00A5418D">
          <w:t xml:space="preserve">the second </w:t>
        </w:r>
        <w:r w:rsidR="004256E0">
          <w:t xml:space="preserve">linear </w:t>
        </w:r>
        <w:r w:rsidR="000236CF">
          <w:t>model</w:t>
        </w:r>
        <w:del w:id="479" w:author="Author">
          <w:r w:rsidR="000236CF" w:rsidDel="00A5418D">
            <w:delText xml:space="preserve"> 2</w:delText>
          </w:r>
        </w:del>
        <w:r w:rsidR="000236CF">
          <w:t xml:space="preserve"> is significant, </w:t>
        </w:r>
        <w:del w:id="480" w:author="Author">
          <w:r w:rsidR="000236CF" w:rsidDel="00A5418D">
            <w:delText xml:space="preserve">we say </w:delText>
          </w:r>
        </w:del>
        <w:r w:rsidR="000236CF">
          <w:t>the SNP is a vQTL, that is, a GxE candidate for th</w:t>
        </w:r>
        <w:del w:id="481" w:author="Author">
          <w:r w:rsidR="000236CF" w:rsidDel="004256E0">
            <w:delText>at</w:delText>
          </w:r>
        </w:del>
        <w:r w:rsidR="004256E0">
          <w:t>e</w:t>
        </w:r>
        <w:r w:rsidR="000236CF">
          <w:t xml:space="preserve"> particular quantitative phenotype. Intuitively, the </w:t>
        </w:r>
        <w:r w:rsidR="00A5418D">
          <w:t xml:space="preserve">second </w:t>
        </w:r>
        <w:r w:rsidR="000236CF">
          <w:t xml:space="preserve">linear model </w:t>
        </w:r>
        <w:del w:id="482" w:author="Author">
          <w:r w:rsidR="000236CF" w:rsidDel="00A5418D">
            <w:delText xml:space="preserve">2 </w:delText>
          </w:r>
        </w:del>
        <w:r w:rsidR="000236CF">
          <w:t xml:space="preserve">fits the squared distance from the fitted values of </w:t>
        </w:r>
        <w:r w:rsidR="00A5418D">
          <w:t xml:space="preserve">the first </w:t>
        </w:r>
        <w:r w:rsidR="000236CF">
          <w:t xml:space="preserve">linear model </w:t>
        </w:r>
        <w:del w:id="483" w:author="Author">
          <w:r w:rsidR="000236CF" w:rsidDel="00A5418D">
            <w:delText xml:space="preserve">1 </w:delText>
          </w:r>
        </w:del>
        <w:r w:rsidR="000236CF">
          <w:t>(i.e., conditional mean given the SNP and covariates)</w:t>
        </w:r>
        <w:r w:rsidR="004256E0">
          <w:t xml:space="preserve">. </w:t>
        </w:r>
        <w:del w:id="484" w:author="Author">
          <w:r w:rsidR="000236CF" w:rsidDel="004256E0">
            <w:delText>, which amounts to</w:delText>
          </w:r>
          <w:r w:rsidR="000236CF" w:rsidDel="00D56D9D">
            <w:delText xml:space="preserve"> model</w:delText>
          </w:r>
          <w:r w:rsidR="000236CF" w:rsidDel="004256E0">
            <w:delText>ing</w:delText>
          </w:r>
          <w:r w:rsidR="000236CF" w:rsidDel="00D56D9D">
            <w:delText xml:space="preserve"> the phenotypic variance, since</w:delText>
          </w:r>
        </w:del>
        <w:r w:rsidR="00D56D9D">
          <w:t>Because</w:t>
        </w:r>
        <w:r w:rsidR="000236CF">
          <w:t xml:space="preserve"> the mean of squared distance from the mean</w:t>
        </w:r>
        <w:del w:id="485" w:author="Author">
          <w:r w:rsidR="000236CF" w:rsidDel="00A5418D">
            <w:delText>,</w:delText>
          </w:r>
        </w:del>
        <w:r w:rsidR="000236CF">
          <w:t xml:space="preserve"> is variance</w:t>
        </w:r>
        <w:r w:rsidR="00D56D9D">
          <w:t>, in essence, this models the phenotypic variance</w:t>
        </w:r>
        <w:r w:rsidR="000236CF">
          <w:t xml:space="preserve">. </w:t>
        </w:r>
      </w:ins>
    </w:p>
    <w:p w14:paraId="2EC240FC" w14:textId="0B0DC053" w:rsidR="000236CF" w:rsidRDefault="00E17214" w:rsidP="000236CF">
      <w:pPr>
        <w:rPr>
          <w:ins w:id="486" w:author="Author"/>
        </w:rPr>
      </w:pPr>
      <w:ins w:id="487" w:author="Author">
        <w:r>
          <w:t>With VLA, f</w:t>
        </w:r>
        <w:del w:id="488" w:author="Author">
          <w:r w:rsidR="000236CF" w:rsidDel="00E17214">
            <w:delText>VLA (variance loci analysis, Figure 10</w:delText>
          </w:r>
          <w:r w:rsidR="004256E0" w:rsidDel="00E17214">
            <w:delText>,</w:delText>
          </w:r>
          <w:r w:rsidR="000236CF" w:rsidDel="00E17214">
            <w:delText xml:space="preserve"> bottom) modifies DLM in two important</w:delText>
          </w:r>
          <w:r w:rsidR="00A5418D" w:rsidDel="00E17214">
            <w:delText xml:space="preserve"> ways. F</w:delText>
          </w:r>
        </w:del>
        <w:r w:rsidR="00A5418D">
          <w:t xml:space="preserve">or the </w:t>
        </w:r>
        <w:del w:id="489" w:author="Author">
          <w:r w:rsidR="000236CF" w:rsidDel="00A5418D">
            <w:delText xml:space="preserve">: (1) </w:delText>
          </w:r>
          <w:r w:rsidR="000236CF" w:rsidDel="00D56D9D">
            <w:delText xml:space="preserve">the </w:delText>
          </w:r>
        </w:del>
        <w:r w:rsidR="000236CF">
          <w:t>second linear model</w:t>
        </w:r>
        <w:r w:rsidR="00A5418D">
          <w:t xml:space="preserve">, </w:t>
        </w:r>
        <w:del w:id="490" w:author="Author">
          <w:r w:rsidR="000236CF" w:rsidDel="00A5418D">
            <w:delText xml:space="preserve"> uses </w:delText>
          </w:r>
        </w:del>
        <w:r w:rsidR="00A5418D">
          <w:t xml:space="preserve">1) the </w:t>
        </w:r>
        <w:r w:rsidR="000236CF">
          <w:t xml:space="preserve">squared SNP </w:t>
        </w:r>
        <w:r w:rsidR="00A5418D">
          <w:t xml:space="preserve">is used </w:t>
        </w:r>
        <w:r w:rsidR="000236CF">
          <w:t xml:space="preserve">and </w:t>
        </w:r>
        <w:del w:id="491" w:author="Author">
          <w:r w:rsidR="000236CF" w:rsidDel="00A5418D">
            <w:delText xml:space="preserve">(2) perform </w:delText>
          </w:r>
        </w:del>
        <w:r w:rsidR="00A5418D">
          <w:t xml:space="preserve">2) </w:t>
        </w:r>
        <w:r w:rsidR="000236CF">
          <w:t xml:space="preserve">a one-sided t-test </w:t>
        </w:r>
        <w:r w:rsidR="00A5418D">
          <w:t xml:space="preserve">is performed, </w:t>
        </w:r>
        <w:r w:rsidR="000236CF">
          <w:t xml:space="preserve">assuming </w:t>
        </w:r>
        <w:r w:rsidR="00A5418D">
          <w:t xml:space="preserve">a </w:t>
        </w:r>
        <w:r w:rsidR="000236CF">
          <w:t xml:space="preserve">non-negative coefficient. For a binary trait, the rare event (i.e., disease) is coded as 1 and the covariates </w:t>
        </w:r>
        <w:del w:id="492" w:author="Author">
          <w:r w:rsidR="000236CF" w:rsidDel="00A5418D">
            <w:delText>should</w:delText>
          </w:r>
        </w:del>
        <w:r w:rsidR="00A5418D">
          <w:t>are</w:t>
        </w:r>
        <w:r w:rsidR="000236CF">
          <w:t xml:space="preserve"> cho</w:t>
        </w:r>
        <w:del w:id="493" w:author="Author">
          <w:r w:rsidR="000236CF" w:rsidDel="00D56D9D">
            <w:delText>o</w:delText>
          </w:r>
        </w:del>
        <w:r w:rsidR="000236CF">
          <w:t>se</w:t>
        </w:r>
        <w:r w:rsidR="00A5418D">
          <w:t>n</w:t>
        </w:r>
        <w:r w:rsidR="000236CF">
          <w:t xml:space="preserve"> from non-heritable predictors</w:t>
        </w:r>
        <w:r w:rsidR="00A5418D">
          <w:t>. T</w:t>
        </w:r>
        <w:del w:id="494" w:author="Author">
          <w:r w:rsidR="000236CF" w:rsidDel="00A5418D">
            <w:delText>; t</w:delText>
          </w:r>
        </w:del>
        <w:r w:rsidR="000236CF">
          <w:t xml:space="preserve">here is no need to replace </w:t>
        </w:r>
        <w:r w:rsidR="00A5418D">
          <w:t xml:space="preserve">the first </w:t>
        </w:r>
        <w:r w:rsidR="000236CF">
          <w:t xml:space="preserve">linear model </w:t>
        </w:r>
        <w:del w:id="495" w:author="Author">
          <w:r w:rsidR="000236CF" w:rsidDel="00A5418D">
            <w:delText xml:space="preserve">1 </w:delText>
          </w:r>
        </w:del>
        <w:r w:rsidR="000236CF">
          <w:t xml:space="preserve">with </w:t>
        </w:r>
        <w:r w:rsidR="00D56D9D" w:rsidRPr="00D56D9D">
          <w:t xml:space="preserve">generalized linear modeling </w:t>
        </w:r>
        <w:r w:rsidR="00D56D9D">
          <w:t>(</w:t>
        </w:r>
        <w:r w:rsidR="000236CF">
          <w:t>GLM</w:t>
        </w:r>
        <w:r w:rsidR="00D56D9D">
          <w:t>)</w:t>
        </w:r>
        <w:r w:rsidR="000236CF">
          <w:t xml:space="preserve"> (i.e., logistic regression).  The </w:t>
        </w:r>
        <w:r w:rsidR="00D56D9D">
          <w:t xml:space="preserve">supplement provides </w:t>
        </w:r>
        <w:r w:rsidR="000236CF">
          <w:t>theoretical justification for these important improvements</w:t>
        </w:r>
        <w:del w:id="496" w:author="Author">
          <w:r w:rsidR="000236CF" w:rsidDel="00D56D9D">
            <w:delText xml:space="preserve"> </w:delText>
          </w:r>
          <w:r w:rsidR="000236CF" w:rsidDel="00A5418D">
            <w:delText>are</w:delText>
          </w:r>
          <w:r w:rsidR="00A5418D" w:rsidDel="00D56D9D">
            <w:delText>is provided</w:delText>
          </w:r>
          <w:r w:rsidR="000236CF" w:rsidDel="00D56D9D">
            <w:delText xml:space="preserve"> outlined in the supplement</w:delText>
          </w:r>
        </w:del>
        <w:r w:rsidR="000236CF">
          <w:t>.</w:t>
        </w:r>
      </w:ins>
      <w:commentRangeEnd w:id="469"/>
      <w:r w:rsidR="003F5E3D">
        <w:rPr>
          <w:rStyle w:val="CommentReference"/>
        </w:rPr>
        <w:commentReference w:id="469"/>
      </w:r>
    </w:p>
    <w:p w14:paraId="42A735BE" w14:textId="798DF677" w:rsidR="00030738" w:rsidDel="000236CF" w:rsidRDefault="00030738" w:rsidP="00230B72">
      <w:pPr>
        <w:rPr>
          <w:del w:id="497" w:author="Author"/>
        </w:rPr>
      </w:pPr>
    </w:p>
    <w:p w14:paraId="3A77484A" w14:textId="66FE2759" w:rsidR="0036634B" w:rsidRDefault="0036634B" w:rsidP="00C750C1">
      <w:pPr>
        <w:pStyle w:val="Heading2"/>
      </w:pPr>
      <w:r w:rsidRPr="00AF3206">
        <w:t>Simulation</w:t>
      </w:r>
    </w:p>
    <w:p w14:paraId="5AF155AF" w14:textId="14358A08" w:rsidR="00B22160" w:rsidRPr="002E4DC8" w:rsidDel="00B32B4B" w:rsidRDefault="00030738" w:rsidP="004C7DD6">
      <w:pPr>
        <w:textAlignment w:val="baseline"/>
        <w:rPr>
          <w:del w:id="498" w:author="Author"/>
          <w:rFonts w:ascii="Calibri" w:eastAsia="Times New Roman" w:hAnsi="Calibri" w:cs="Calibri"/>
        </w:rPr>
      </w:pPr>
      <w:ins w:id="499" w:author="Author">
        <w:r w:rsidRPr="00D56D9D">
          <w:rPr>
            <w:rFonts w:ascii="Calibri" w:eastAsia="Times New Roman" w:hAnsi="Calibri" w:cs="Calibri"/>
          </w:rPr>
          <w:t xml:space="preserve">We evaluated </w:t>
        </w:r>
        <w:r w:rsidR="00B32B4B">
          <w:rPr>
            <w:rFonts w:ascii="Calibri" w:eastAsia="Times New Roman" w:hAnsi="Calibri" w:cs="Calibri"/>
          </w:rPr>
          <w:t xml:space="preserve">and compared </w:t>
        </w:r>
        <w:r w:rsidRPr="00D56D9D">
          <w:rPr>
            <w:rFonts w:ascii="Calibri" w:eastAsia="Times New Roman" w:hAnsi="Calibri" w:cs="Calibri"/>
          </w:rPr>
          <w:t xml:space="preserve">the performance of </w:t>
        </w:r>
        <w:r w:rsidR="000236CF" w:rsidRPr="00D56D9D">
          <w:rPr>
            <w:rFonts w:ascii="Calibri" w:eastAsia="Times New Roman" w:hAnsi="Calibri" w:cs="Calibri"/>
          </w:rPr>
          <w:t xml:space="preserve">VLA </w:t>
        </w:r>
        <w:del w:id="500" w:author="Author">
          <w:r w:rsidR="000236CF" w:rsidRPr="00D56D9D" w:rsidDel="00B32B4B">
            <w:rPr>
              <w:rFonts w:ascii="Calibri" w:eastAsia="Times New Roman" w:hAnsi="Calibri" w:cs="Calibri"/>
            </w:rPr>
            <w:delText xml:space="preserve">and compared it </w:delText>
          </w:r>
        </w:del>
        <w:r w:rsidR="000236CF" w:rsidRPr="00D56D9D">
          <w:rPr>
            <w:rFonts w:ascii="Calibri" w:eastAsia="Times New Roman" w:hAnsi="Calibri" w:cs="Calibri"/>
          </w:rPr>
          <w:t xml:space="preserve">to </w:t>
        </w:r>
        <w:r w:rsidR="00B32B4B">
          <w:rPr>
            <w:rFonts w:ascii="Calibri" w:eastAsia="Times New Roman" w:hAnsi="Calibri" w:cs="Calibri"/>
          </w:rPr>
          <w:t xml:space="preserve">that of </w:t>
        </w:r>
        <w:r w:rsidR="00D56D9D" w:rsidRPr="006651FF">
          <w:rPr>
            <w:rFonts w:ascii="Calibri" w:eastAsia="Times New Roman" w:hAnsi="Calibri" w:cs="Calibri"/>
          </w:rPr>
          <w:t>DLM, LVT, DRM, and GWAS</w:t>
        </w:r>
        <w:r w:rsidR="00D56D9D" w:rsidRPr="00D56D9D">
          <w:rPr>
            <w:rFonts w:ascii="Calibri" w:eastAsia="Times New Roman" w:hAnsi="Calibri" w:cs="Calibri"/>
          </w:rPr>
          <w:t xml:space="preserve"> </w:t>
        </w:r>
        <w:del w:id="501" w:author="Author">
          <w:r w:rsidR="000236CF" w:rsidRPr="00A6231C" w:rsidDel="00D56D9D">
            <w:rPr>
              <w:rFonts w:ascii="Calibri" w:eastAsia="Times New Roman" w:hAnsi="Calibri" w:cs="Calibri"/>
              <w:highlight w:val="cyan"/>
              <w:rPrChange w:id="502" w:author="Author">
                <w:rPr>
                  <w:rFonts w:ascii="Calibri" w:eastAsia="Times New Roman" w:hAnsi="Calibri" w:cs="Calibri"/>
                  <w:color w:val="FF0000"/>
                </w:rPr>
              </w:rPrChange>
            </w:rPr>
            <w:delText>LIST OTHER METHODS</w:delText>
          </w:r>
          <w:r w:rsidR="000236CF" w:rsidRPr="00A6231C" w:rsidDel="00D56D9D">
            <w:rPr>
              <w:rFonts w:ascii="Calibri" w:eastAsia="Times New Roman" w:hAnsi="Calibri" w:cs="Calibri"/>
              <w:rPrChange w:id="503" w:author="Author">
                <w:rPr>
                  <w:rFonts w:ascii="Calibri" w:eastAsia="Times New Roman" w:hAnsi="Calibri" w:cs="Calibri"/>
                  <w:color w:val="FF0000"/>
                </w:rPr>
              </w:rPrChange>
            </w:rPr>
            <w:delText xml:space="preserve"> </w:delText>
          </w:r>
        </w:del>
        <w:r w:rsidR="000236CF" w:rsidRPr="00A6231C">
          <w:rPr>
            <w:rFonts w:ascii="Calibri" w:eastAsia="Times New Roman" w:hAnsi="Calibri" w:cs="Calibri"/>
            <w:rPrChange w:id="504" w:author="Author">
              <w:rPr>
                <w:rFonts w:ascii="Calibri" w:eastAsia="Times New Roman" w:hAnsi="Calibri" w:cs="Calibri"/>
                <w:color w:val="FF0000"/>
              </w:rPr>
            </w:rPrChange>
          </w:rPr>
          <w:t xml:space="preserve">with simulation experiments. </w:t>
        </w:r>
        <w:del w:id="505" w:author="Author">
          <w:r w:rsidR="000236CF" w:rsidRPr="00A6231C" w:rsidDel="00D56D9D">
            <w:rPr>
              <w:rFonts w:ascii="Calibri" w:eastAsia="Times New Roman" w:hAnsi="Calibri" w:cs="Calibri"/>
              <w:rPrChange w:id="506" w:author="Author">
                <w:rPr>
                  <w:rFonts w:ascii="Calibri" w:eastAsia="Times New Roman" w:hAnsi="Calibri" w:cs="Calibri"/>
                  <w:color w:val="FF0000"/>
                </w:rPr>
              </w:rPrChange>
            </w:rPr>
            <w:delText xml:space="preserve"> </w:delText>
          </w:r>
        </w:del>
      </w:ins>
      <w:r w:rsidR="00B22160" w:rsidRPr="00A6231C">
        <w:rPr>
          <w:rFonts w:ascii="Calibri" w:eastAsia="Times New Roman" w:hAnsi="Calibri" w:cs="Calibri"/>
          <w:rPrChange w:id="507" w:author="Author">
            <w:rPr>
              <w:rFonts w:ascii="Calibri" w:eastAsia="Times New Roman" w:hAnsi="Calibri" w:cs="Calibri"/>
              <w:color w:val="FF0000"/>
            </w:rPr>
          </w:rPrChange>
        </w:rPr>
        <w:t xml:space="preserve">We ran </w:t>
      </w:r>
      <w:r w:rsidR="00B22160" w:rsidRPr="006F3D3E">
        <w:rPr>
          <w:rFonts w:ascii="Calibri" w:eastAsia="Times New Roman" w:hAnsi="Calibri" w:cs="Calibri"/>
        </w:rPr>
        <w:t xml:space="preserve">20,000 repeats for each </w:t>
      </w:r>
      <w:r w:rsidR="00B22160">
        <w:rPr>
          <w:rFonts w:ascii="Calibri" w:eastAsia="Times New Roman" w:hAnsi="Calibri" w:cs="Calibri"/>
        </w:rPr>
        <w:t xml:space="preserve">of </w:t>
      </w:r>
      <w:del w:id="508" w:author="Author">
        <w:r w:rsidR="00B22160" w:rsidRPr="00A6231C" w:rsidDel="00B32B4B">
          <w:rPr>
            <w:rFonts w:ascii="Calibri" w:eastAsia="Times New Roman" w:hAnsi="Calibri" w:cs="Calibri"/>
          </w:rPr>
          <w:delText xml:space="preserve">three </w:delText>
        </w:r>
      </w:del>
      <w:ins w:id="509" w:author="Author">
        <w:r w:rsidR="00B32B4B">
          <w:rPr>
            <w:rFonts w:ascii="Calibri" w:eastAsia="Times New Roman" w:hAnsi="Calibri" w:cs="Calibri"/>
          </w:rPr>
          <w:t>two</w:t>
        </w:r>
        <w:r w:rsidR="00B32B4B" w:rsidRPr="00A6231C">
          <w:rPr>
            <w:rFonts w:ascii="Calibri" w:eastAsia="Times New Roman" w:hAnsi="Calibri" w:cs="Calibri"/>
          </w:rPr>
          <w:t xml:space="preserve"> </w:t>
        </w:r>
      </w:ins>
      <w:r w:rsidR="00B22160" w:rsidRPr="00A6231C">
        <w:rPr>
          <w:rFonts w:ascii="Calibri" w:eastAsia="Times New Roman" w:hAnsi="Calibri" w:cs="Calibri"/>
        </w:rPr>
        <w:t>scenarios</w:t>
      </w:r>
      <w:ins w:id="510" w:author="Author">
        <w:r w:rsidR="00D56D9D">
          <w:rPr>
            <w:rFonts w:ascii="Calibri" w:eastAsia="Times New Roman" w:hAnsi="Calibri" w:cs="Calibri"/>
          </w:rPr>
          <w:t>: 1) a pure GxE effect</w:t>
        </w:r>
        <w:r w:rsidR="00B32B4B">
          <w:rPr>
            <w:rFonts w:ascii="Calibri" w:eastAsia="Times New Roman" w:hAnsi="Calibri" w:cs="Calibri"/>
          </w:rPr>
          <w:t xml:space="preserve"> and</w:t>
        </w:r>
        <w:del w:id="511" w:author="Author">
          <w:r w:rsidR="00D56D9D" w:rsidDel="00B32B4B">
            <w:rPr>
              <w:rFonts w:ascii="Calibri" w:eastAsia="Times New Roman" w:hAnsi="Calibri" w:cs="Calibri"/>
            </w:rPr>
            <w:delText>,</w:delText>
          </w:r>
        </w:del>
        <w:r w:rsidR="00D56D9D">
          <w:rPr>
            <w:rFonts w:ascii="Calibri" w:eastAsia="Times New Roman" w:hAnsi="Calibri" w:cs="Calibri"/>
          </w:rPr>
          <w:t xml:space="preserve"> 2) a GxE effect co-occurring with an environmental main effect</w:t>
        </w:r>
        <w:del w:id="512" w:author="Author">
          <w:r w:rsidR="00D56D9D" w:rsidDel="00B32B4B">
            <w:rPr>
              <w:rFonts w:ascii="Calibri" w:eastAsia="Times New Roman" w:hAnsi="Calibri" w:cs="Calibri"/>
            </w:rPr>
            <w:delText>, and</w:delText>
          </w:r>
          <w:r w:rsidR="00A6231C" w:rsidDel="00B32B4B">
            <w:rPr>
              <w:rFonts w:ascii="Calibri" w:eastAsia="Times New Roman" w:hAnsi="Calibri" w:cs="Calibri"/>
            </w:rPr>
            <w:delText>, for comparison,</w:delText>
          </w:r>
          <w:r w:rsidR="00D56D9D" w:rsidDel="00B32B4B">
            <w:rPr>
              <w:rFonts w:ascii="Calibri" w:eastAsia="Times New Roman" w:hAnsi="Calibri" w:cs="Calibri"/>
            </w:rPr>
            <w:delText xml:space="preserve"> 3) </w:delText>
          </w:r>
          <w:r w:rsidR="00A6231C" w:rsidDel="00B32B4B">
            <w:rPr>
              <w:rFonts w:ascii="Calibri" w:eastAsia="Times New Roman" w:hAnsi="Calibri" w:cs="Calibri"/>
            </w:rPr>
            <w:delText>a direct</w:delText>
          </w:r>
          <w:r w:rsidR="00A6231C" w:rsidRPr="00A6231C" w:rsidDel="00B32B4B">
            <w:rPr>
              <w:rFonts w:ascii="Calibri" w:eastAsia="Times New Roman" w:hAnsi="Calibri" w:cs="Calibri"/>
            </w:rPr>
            <w:delText xml:space="preserve"> genotype </w:delText>
          </w:r>
          <w:r w:rsidR="00A6231C" w:rsidDel="00B32B4B">
            <w:rPr>
              <w:rFonts w:ascii="Calibri" w:eastAsia="Times New Roman" w:hAnsi="Calibri" w:cs="Calibri"/>
            </w:rPr>
            <w:delText>e</w:delText>
          </w:r>
          <w:r w:rsidR="00A6231C" w:rsidRPr="00A6231C" w:rsidDel="00B32B4B">
            <w:rPr>
              <w:rFonts w:ascii="Calibri" w:eastAsia="Times New Roman" w:hAnsi="Calibri" w:cs="Calibri"/>
            </w:rPr>
            <w:delText xml:space="preserve">ffect </w:delText>
          </w:r>
          <w:r w:rsidR="00A6231C" w:rsidDel="00B32B4B">
            <w:rPr>
              <w:rFonts w:ascii="Calibri" w:eastAsia="Times New Roman" w:hAnsi="Calibri" w:cs="Calibri"/>
            </w:rPr>
            <w:delText>on</w:delText>
          </w:r>
          <w:r w:rsidR="00A6231C" w:rsidRPr="00A6231C" w:rsidDel="00B32B4B">
            <w:rPr>
              <w:rFonts w:ascii="Calibri" w:eastAsia="Times New Roman" w:hAnsi="Calibri" w:cs="Calibri"/>
            </w:rPr>
            <w:delText xml:space="preserve"> phenotypic variance in log scale</w:delText>
          </w:r>
        </w:del>
      </w:ins>
      <w:r w:rsidR="00B22160" w:rsidRPr="006F3D3E">
        <w:rPr>
          <w:rFonts w:ascii="Calibri" w:eastAsia="Times New Roman" w:hAnsi="Calibri" w:cs="Calibri"/>
        </w:rPr>
        <w:t xml:space="preserve">. </w:t>
      </w:r>
      <w:r w:rsidR="00B22160">
        <w:rPr>
          <w:rFonts w:ascii="Calibri" w:eastAsia="Times New Roman" w:hAnsi="Calibri" w:cs="Calibri"/>
        </w:rPr>
        <w:t>For</w:t>
      </w:r>
      <w:r w:rsidR="00B22160" w:rsidRPr="006F3D3E">
        <w:rPr>
          <w:rFonts w:ascii="Calibri" w:eastAsia="Times New Roman" w:hAnsi="Calibri" w:cs="Calibri"/>
        </w:rPr>
        <w:t xml:space="preserve"> each simulation repeat</w:t>
      </w:r>
      <w:r w:rsidR="00B22160">
        <w:rPr>
          <w:rFonts w:ascii="Calibri" w:eastAsia="Times New Roman" w:hAnsi="Calibri" w:cs="Calibri"/>
        </w:rPr>
        <w:t>,</w:t>
      </w:r>
      <w:r w:rsidR="00B22160" w:rsidRPr="006F3D3E">
        <w:rPr>
          <w:rFonts w:ascii="Calibri" w:eastAsia="Times New Roman" w:hAnsi="Calibri" w:cs="Calibri"/>
        </w:rPr>
        <w:t xml:space="preserve"> we generated vectors of</w:t>
      </w:r>
      <w:r w:rsidR="00B22160">
        <w:rPr>
          <w:rFonts w:ascii="Calibri" w:eastAsia="Times New Roman" w:hAnsi="Calibri" w:cs="Calibri"/>
        </w:rPr>
        <w:t xml:space="preserve"> the</w:t>
      </w:r>
      <w:r w:rsidR="00B22160" w:rsidRPr="006F3D3E">
        <w:rPr>
          <w:rFonts w:ascii="Calibri" w:eastAsia="Times New Roman" w:hAnsi="Calibri" w:cs="Calibri"/>
        </w:rPr>
        <w:t xml:space="preserve"> environment and covariate</w:t>
      </w:r>
      <w:r w:rsidR="00B22160">
        <w:rPr>
          <w:rFonts w:ascii="Calibri" w:eastAsia="Times New Roman" w:hAnsi="Calibri" w:cs="Calibri"/>
        </w:rPr>
        <w:t>s</w:t>
      </w:r>
      <w:r w:rsidR="00B22160" w:rsidRPr="006F3D3E">
        <w:rPr>
          <w:rFonts w:ascii="Calibri" w:eastAsia="Times New Roman" w:hAnsi="Calibri" w:cs="Calibri"/>
        </w:rPr>
        <w:t xml:space="preserve"> </w:t>
      </w:r>
      <w:r w:rsidR="00B22160">
        <w:rPr>
          <w:rFonts w:ascii="Calibri" w:eastAsia="Times New Roman" w:hAnsi="Calibri" w:cs="Calibri"/>
        </w:rPr>
        <w:t>with a</w:t>
      </w:r>
      <w:r w:rsidR="00B22160" w:rsidRPr="006F3D3E">
        <w:rPr>
          <w:rFonts w:ascii="Calibri" w:eastAsia="Times New Roman" w:hAnsi="Calibri" w:cs="Calibri"/>
        </w:rPr>
        <w:t xml:space="preserve"> normal</w:t>
      </w:r>
      <w:r w:rsidR="00B22160">
        <w:rPr>
          <w:rFonts w:ascii="Calibri" w:eastAsia="Times New Roman" w:hAnsi="Calibri" w:cs="Calibri"/>
        </w:rPr>
        <w:t xml:space="preserve"> distribution</w:t>
      </w:r>
      <w:r w:rsidR="00B22160" w:rsidRPr="006F3D3E">
        <w:rPr>
          <w:rFonts w:ascii="Calibri" w:eastAsia="Times New Roman" w:hAnsi="Calibri" w:cs="Calibri"/>
        </w:rPr>
        <w:t xml:space="preserve"> and </w:t>
      </w:r>
      <w:r w:rsidR="00B22160">
        <w:rPr>
          <w:rFonts w:ascii="Calibri" w:eastAsia="Times New Roman" w:hAnsi="Calibri" w:cs="Calibri"/>
        </w:rPr>
        <w:t>selected</w:t>
      </w:r>
      <w:r w:rsidR="00B22160" w:rsidRPr="006F3D3E">
        <w:rPr>
          <w:rFonts w:ascii="Calibri" w:eastAsia="Times New Roman" w:hAnsi="Calibri" w:cs="Calibri"/>
        </w:rPr>
        <w:t xml:space="preserve"> </w:t>
      </w:r>
      <w:r w:rsidR="00B22160">
        <w:rPr>
          <w:rFonts w:ascii="Calibri" w:eastAsia="Times New Roman" w:hAnsi="Calibri" w:cs="Calibri"/>
        </w:rPr>
        <w:t xml:space="preserve">a </w:t>
      </w:r>
      <w:r w:rsidR="00B22160" w:rsidRPr="006F3D3E">
        <w:rPr>
          <w:rFonts w:ascii="Calibri" w:eastAsia="Times New Roman" w:hAnsi="Calibri" w:cs="Calibri"/>
        </w:rPr>
        <w:t xml:space="preserve">genotype </w:t>
      </w:r>
      <w:r w:rsidR="00B22160">
        <w:rPr>
          <w:rFonts w:ascii="Calibri" w:eastAsia="Times New Roman" w:hAnsi="Calibri" w:cs="Calibri"/>
        </w:rPr>
        <w:t>from</w:t>
      </w:r>
      <w:r w:rsidR="00B22160" w:rsidRPr="006F3D3E">
        <w:rPr>
          <w:rFonts w:ascii="Calibri" w:eastAsia="Times New Roman" w:hAnsi="Calibri" w:cs="Calibri"/>
        </w:rPr>
        <w:t xml:space="preserve"> an SNP randomly picked from</w:t>
      </w:r>
      <w:r w:rsidR="00B22160" w:rsidRPr="00AD5EEB">
        <w:rPr>
          <w:rFonts w:ascii="Calibri" w:eastAsia="Times New Roman" w:hAnsi="Calibri" w:cs="Calibri"/>
        </w:rPr>
        <w:t xml:space="preserve"> </w:t>
      </w:r>
      <w:r w:rsidR="00B22160" w:rsidRPr="006F3D3E">
        <w:rPr>
          <w:rFonts w:ascii="Calibri" w:eastAsia="Times New Roman" w:hAnsi="Calibri" w:cs="Calibri"/>
        </w:rPr>
        <w:t xml:space="preserve">Phase 3 </w:t>
      </w:r>
      <w:r w:rsidR="00B22160">
        <w:rPr>
          <w:rFonts w:ascii="Calibri" w:eastAsia="Times New Roman" w:hAnsi="Calibri" w:cs="Calibri"/>
        </w:rPr>
        <w:t xml:space="preserve">of </w:t>
      </w:r>
      <w:r w:rsidR="00B22160" w:rsidRPr="006F3D3E">
        <w:rPr>
          <w:rFonts w:ascii="Calibri" w:eastAsia="Times New Roman" w:hAnsi="Calibri" w:cs="Calibri"/>
        </w:rPr>
        <w:t xml:space="preserve">the 1000 Genomes Project </w:t>
      </w:r>
      <w:r w:rsidR="00B22160" w:rsidRPr="00A6231C">
        <w:rPr>
          <w:rFonts w:ascii="Calibri" w:eastAsia="Times New Roman" w:hAnsi="Calibri" w:cs="Calibri"/>
          <w:color w:val="000000"/>
          <w:shd w:val="clear" w:color="auto" w:fill="E1E3E6"/>
        </w:rPr>
        <w:t>(Consortium 2012; Consortium and others 2015)</w:t>
      </w:r>
      <w:r w:rsidR="00B22160" w:rsidRPr="006F3D3E">
        <w:rPr>
          <w:rFonts w:ascii="Calibri" w:eastAsia="Times New Roman" w:hAnsi="Calibri" w:cs="Calibri"/>
        </w:rPr>
        <w:t xml:space="preserve"> with an MAF</w:t>
      </w:r>
      <w:r w:rsidR="00B22160" w:rsidRPr="006F3D3E">
        <w:rPr>
          <w:rFonts w:ascii="Segoe UI" w:eastAsia="Times New Roman" w:hAnsi="Segoe UI" w:cs="Segoe UI"/>
        </w:rPr>
        <w:t>≥</w:t>
      </w:r>
      <w:r w:rsidR="00B22160" w:rsidRPr="006F3D3E">
        <w:rPr>
          <w:rFonts w:ascii="Calibri" w:eastAsia="Times New Roman" w:hAnsi="Calibri" w:cs="Calibri"/>
        </w:rPr>
        <w:t>0.01 and a sample size varying from 2</w:t>
      </w:r>
      <w:r w:rsidR="00B22160" w:rsidRPr="006F3D3E">
        <w:rPr>
          <w:rFonts w:ascii="Calibri" w:eastAsia="Times New Roman" w:hAnsi="Calibri" w:cs="Calibri"/>
          <w:sz w:val="17"/>
          <w:szCs w:val="17"/>
          <w:vertAlign w:val="superscript"/>
        </w:rPr>
        <w:t>4</w:t>
      </w:r>
      <w:r w:rsidR="00B22160" w:rsidRPr="006F3D3E">
        <w:rPr>
          <w:rFonts w:ascii="Calibri" w:eastAsia="Times New Roman" w:hAnsi="Calibri" w:cs="Calibri"/>
        </w:rPr>
        <w:t xml:space="preserve"> </w:t>
      </w:r>
      <w:r w:rsidR="00B22160">
        <w:rPr>
          <w:rFonts w:ascii="Calibri" w:eastAsia="Times New Roman" w:hAnsi="Calibri" w:cs="Calibri"/>
        </w:rPr>
        <w:t>to</w:t>
      </w:r>
      <w:r w:rsidR="00B22160" w:rsidRPr="006F3D3E">
        <w:rPr>
          <w:rFonts w:ascii="Calibri" w:eastAsia="Times New Roman" w:hAnsi="Calibri" w:cs="Calibri"/>
        </w:rPr>
        <w:t xml:space="preserve"> 2</w:t>
      </w:r>
      <w:r w:rsidR="00B22160" w:rsidRPr="006F3D3E">
        <w:rPr>
          <w:rFonts w:ascii="Calibri" w:eastAsia="Times New Roman" w:hAnsi="Calibri" w:cs="Calibri"/>
          <w:sz w:val="17"/>
          <w:szCs w:val="17"/>
          <w:vertAlign w:val="superscript"/>
        </w:rPr>
        <w:t>16</w:t>
      </w:r>
      <w:r w:rsidR="00B22160" w:rsidRPr="006F3D3E">
        <w:rPr>
          <w:rFonts w:ascii="Calibri" w:eastAsia="Times New Roman" w:hAnsi="Calibri" w:cs="Calibri"/>
        </w:rPr>
        <w:t>.</w:t>
      </w:r>
      <w:del w:id="513" w:author="Author">
        <w:r w:rsidR="00B22160" w:rsidRPr="006F3D3E" w:rsidDel="00B32B4B">
          <w:rPr>
            <w:rFonts w:ascii="Calibri" w:eastAsia="Times New Roman" w:hAnsi="Calibri" w:cs="Calibri"/>
          </w:rPr>
          <w:delText xml:space="preserve"> In all scenarios, we fixed the </w:delText>
        </w:r>
        <w:r w:rsidR="00B22160" w:rsidDel="00B32B4B">
          <w:rPr>
            <w:rFonts w:ascii="Calibri" w:eastAsia="Times New Roman" w:hAnsi="Calibri" w:cs="Calibri"/>
          </w:rPr>
          <w:delText>alpha</w:delText>
        </w:r>
        <w:r w:rsidR="00B22160" w:rsidRPr="006F3D3E" w:rsidDel="00B32B4B">
          <w:rPr>
            <w:rFonts w:ascii="Calibri" w:eastAsia="Times New Roman" w:hAnsi="Calibri" w:cs="Calibri"/>
          </w:rPr>
          <w:delText xml:space="preserve"> to 0.05, </w:delText>
        </w:r>
        <w:r w:rsidR="00B22160" w:rsidDel="00B32B4B">
          <w:rPr>
            <w:rFonts w:ascii="Calibri" w:eastAsia="Times New Roman" w:hAnsi="Calibri" w:cs="Calibri"/>
          </w:rPr>
          <w:delText>where</w:delText>
        </w:r>
        <w:r w:rsidR="00B22160" w:rsidRPr="006F3D3E" w:rsidDel="00B32B4B">
          <w:rPr>
            <w:rFonts w:ascii="Calibri" w:eastAsia="Times New Roman" w:hAnsi="Calibri" w:cs="Calibri"/>
          </w:rPr>
          <w:delText xml:space="preserve"> </w:delText>
        </w:r>
        <w:r w:rsidR="00B22160" w:rsidRPr="002E4DC8" w:rsidDel="00B32B4B">
          <w:rPr>
            <w:rFonts w:ascii="Calibri" w:eastAsia="Times New Roman" w:hAnsi="Calibri" w:cs="Calibri"/>
          </w:rPr>
          <w:delText>the null was rejected</w:delText>
        </w:r>
      </w:del>
      <w:ins w:id="514" w:author="Author">
        <w:del w:id="515" w:author="Author">
          <w:r w:rsidR="00A6231C" w:rsidDel="00B32B4B">
            <w:rPr>
              <w:rFonts w:ascii="Calibri" w:eastAsia="Times New Roman" w:hAnsi="Calibri" w:cs="Calibri"/>
            </w:rPr>
            <w:delText>ing the null for</w:delText>
          </w:r>
        </w:del>
      </w:ins>
      <w:del w:id="516" w:author="Author">
        <w:r w:rsidR="00B22160" w:rsidRPr="002E4DC8" w:rsidDel="00B32B4B">
          <w:rPr>
            <w:rFonts w:ascii="Calibri" w:eastAsia="Times New Roman" w:hAnsi="Calibri" w:cs="Calibri"/>
          </w:rPr>
          <w:delText xml:space="preserve"> if the p-value</w:delText>
        </w:r>
      </w:del>
      <w:ins w:id="517" w:author="Author">
        <w:del w:id="518" w:author="Author">
          <w:r w:rsidR="00A6231C" w:rsidDel="00B32B4B">
            <w:rPr>
              <w:rFonts w:ascii="Calibri" w:eastAsia="Times New Roman" w:hAnsi="Calibri" w:cs="Calibri"/>
            </w:rPr>
            <w:delText>s &lt;</w:delText>
          </w:r>
        </w:del>
      </w:ins>
      <w:del w:id="519" w:author="Author">
        <w:r w:rsidR="00B22160" w:rsidRPr="002E4DC8" w:rsidDel="00B32B4B">
          <w:rPr>
            <w:rFonts w:ascii="Calibri" w:eastAsia="Times New Roman" w:hAnsi="Calibri" w:cs="Calibri"/>
          </w:rPr>
          <w:delText xml:space="preserve"> was less than 0.05.</w:delText>
        </w:r>
      </w:del>
      <w:ins w:id="520" w:author="Author">
        <w:r w:rsidR="00B32B4B">
          <w:rPr>
            <w:rFonts w:ascii="Calibri" w:eastAsia="Times New Roman" w:hAnsi="Calibri" w:cs="Calibri"/>
          </w:rPr>
          <w:t xml:space="preserve"> </w:t>
        </w:r>
      </w:ins>
    </w:p>
    <w:p w14:paraId="7893FEE1" w14:textId="3E89942F" w:rsidR="00B32B4B" w:rsidRDefault="00B22160" w:rsidP="004C7DD6">
      <w:pPr>
        <w:textAlignment w:val="baseline"/>
        <w:rPr>
          <w:ins w:id="521" w:author="Author"/>
        </w:rPr>
      </w:pPr>
      <w:r w:rsidRPr="002E4DC8">
        <w:t xml:space="preserve">We </w:t>
      </w:r>
      <w:del w:id="522" w:author="Author">
        <w:r w:rsidRPr="002E4DC8" w:rsidDel="005E37D8">
          <w:delText xml:space="preserve">treated </w:delText>
        </w:r>
      </w:del>
      <w:ins w:id="523" w:author="Author">
        <w:r w:rsidR="005E37D8">
          <w:t xml:space="preserve">generated </w:t>
        </w:r>
      </w:ins>
      <w:r w:rsidRPr="002E4DC8">
        <w:t xml:space="preserve">phenotypes as the sum of a strong covariate effect, weak genotype main effect, possible environmental main effect, and possible GxE effect. </w:t>
      </w:r>
      <w:ins w:id="524" w:author="Author">
        <w:r w:rsidR="00B32B4B" w:rsidRPr="006F3D3E">
          <w:rPr>
            <w:rFonts w:ascii="Calibri" w:eastAsia="Times New Roman" w:hAnsi="Calibri" w:cs="Calibri"/>
          </w:rPr>
          <w:t> </w:t>
        </w:r>
        <w:r w:rsidR="004C7DD6">
          <w:rPr>
            <w:rFonts w:ascii="Calibri" w:eastAsia="Times New Roman" w:hAnsi="Calibri" w:cs="Calibri"/>
          </w:rPr>
          <w:t>W</w:t>
        </w:r>
        <w:r w:rsidR="00B32B4B" w:rsidRPr="006F3D3E">
          <w:rPr>
            <w:rFonts w:ascii="Calibri" w:eastAsia="Times New Roman" w:hAnsi="Calibri" w:cs="Calibri"/>
          </w:rPr>
          <w:t xml:space="preserve">e fixed the </w:t>
        </w:r>
        <w:r w:rsidR="00B32B4B">
          <w:rPr>
            <w:rFonts w:ascii="Calibri" w:eastAsia="Times New Roman" w:hAnsi="Calibri" w:cs="Calibri"/>
          </w:rPr>
          <w:t>alpha</w:t>
        </w:r>
        <w:r w:rsidR="00B32B4B" w:rsidRPr="006F3D3E">
          <w:rPr>
            <w:rFonts w:ascii="Calibri" w:eastAsia="Times New Roman" w:hAnsi="Calibri" w:cs="Calibri"/>
          </w:rPr>
          <w:t xml:space="preserve"> to 0.05, </w:t>
        </w:r>
        <w:r w:rsidR="00B32B4B" w:rsidRPr="002E4DC8">
          <w:rPr>
            <w:rFonts w:ascii="Calibri" w:eastAsia="Times New Roman" w:hAnsi="Calibri" w:cs="Calibri"/>
          </w:rPr>
          <w:t>reject</w:t>
        </w:r>
        <w:r w:rsidR="00B32B4B">
          <w:rPr>
            <w:rFonts w:ascii="Calibri" w:eastAsia="Times New Roman" w:hAnsi="Calibri" w:cs="Calibri"/>
          </w:rPr>
          <w:t>ing the null for</w:t>
        </w:r>
        <w:r w:rsidR="00B32B4B" w:rsidRPr="002E4DC8">
          <w:rPr>
            <w:rFonts w:ascii="Calibri" w:eastAsia="Times New Roman" w:hAnsi="Calibri" w:cs="Calibri"/>
          </w:rPr>
          <w:t xml:space="preserve"> p-value</w:t>
        </w:r>
        <w:r w:rsidR="00B32B4B">
          <w:rPr>
            <w:rFonts w:ascii="Calibri" w:eastAsia="Times New Roman" w:hAnsi="Calibri" w:cs="Calibri"/>
          </w:rPr>
          <w:t>s &lt;</w:t>
        </w:r>
        <w:r w:rsidR="00B32B4B" w:rsidRPr="002E4DC8">
          <w:rPr>
            <w:rFonts w:ascii="Calibri" w:eastAsia="Times New Roman" w:hAnsi="Calibri" w:cs="Calibri"/>
          </w:rPr>
          <w:t>0.05.</w:t>
        </w:r>
      </w:ins>
    </w:p>
    <w:p w14:paraId="428E1F88" w14:textId="1228D4E5" w:rsidR="00B22160" w:rsidRPr="006F3D3E" w:rsidRDefault="00B22160" w:rsidP="00B32B4B">
      <w:pPr>
        <w:textAlignment w:val="baseline"/>
        <w:rPr>
          <w:rFonts w:ascii="Segoe UI" w:hAnsi="Segoe UI" w:cs="Segoe UI"/>
          <w:sz w:val="18"/>
          <w:szCs w:val="18"/>
        </w:rPr>
      </w:pPr>
      <w:del w:id="525" w:author="Author">
        <w:r w:rsidRPr="002E4DC8" w:rsidDel="00A6231C">
          <w:delText>Both a pure GxE effect (s</w:delText>
        </w:r>
      </w:del>
      <w:ins w:id="526" w:author="Author">
        <w:del w:id="527" w:author="Author">
          <w:r w:rsidR="00A6231C" w:rsidDel="004C7DD6">
            <w:delText>S</w:delText>
          </w:r>
        </w:del>
        <w:r w:rsidR="004C7DD6">
          <w:t>Both s</w:t>
        </w:r>
      </w:ins>
      <w:r w:rsidRPr="002E4DC8">
        <w:t>cenario</w:t>
      </w:r>
      <w:ins w:id="528" w:author="Author">
        <w:r w:rsidR="00A6231C">
          <w:t>s</w:t>
        </w:r>
      </w:ins>
      <w:del w:id="529" w:author="Author">
        <w:r w:rsidRPr="002E4DC8" w:rsidDel="004C7DD6">
          <w:delText xml:space="preserve"> 1) and a GxE effect co-occurring with an environmental main effect (scenario </w:delText>
        </w:r>
        <w:r w:rsidR="0039303D" w:rsidRPr="002E4DC8" w:rsidDel="004C7DD6">
          <w:delText>2</w:delText>
        </w:r>
        <w:r w:rsidRPr="002E4DC8" w:rsidDel="00A6231C">
          <w:delText>)</w:delText>
        </w:r>
      </w:del>
      <w:r w:rsidRPr="002E4DC8">
        <w:t xml:space="preserve"> </w:t>
      </w:r>
      <w:del w:id="530" w:author="Author">
        <w:r w:rsidRPr="002E4DC8" w:rsidDel="004C7DD6">
          <w:delText xml:space="preserve">gave rise to </w:delText>
        </w:r>
      </w:del>
      <w:ins w:id="531" w:author="Author">
        <w:r w:rsidR="004C7DD6">
          <w:t xml:space="preserve">detected </w:t>
        </w:r>
      </w:ins>
      <w:r w:rsidRPr="002E4DC8">
        <w:t>additive variance loci</w:t>
      </w:r>
      <w:r w:rsidR="0077769B" w:rsidRPr="002E4DC8">
        <w:t>.</w:t>
      </w:r>
      <w:r w:rsidRPr="002E4DC8">
        <w:t xml:space="preserve"> For each scenario, we also simulated a corresponding null scenario by zeroing out the GxE </w:t>
      </w:r>
      <w:r w:rsidRPr="002E0DA9">
        <w:t>effect</w:t>
      </w:r>
      <w:ins w:id="532" w:author="Author">
        <w:r w:rsidR="00A5418D">
          <w:t>. R</w:t>
        </w:r>
      </w:ins>
      <w:del w:id="533" w:author="Author">
        <w:r w:rsidR="00F955E1" w:rsidRPr="005E2EA2" w:rsidDel="00A5418D">
          <w:rPr>
            <w:shd w:val="clear" w:color="auto" w:fill="FFFF00"/>
          </w:rPr>
          <w:delText>,</w:delText>
        </w:r>
        <w:r w:rsidRPr="00BA78EE" w:rsidDel="00A5418D">
          <w:delText xml:space="preserve"> </w:delText>
        </w:r>
        <w:r w:rsidRPr="00BA78EE" w:rsidDel="00A5418D">
          <w:rPr>
            <w:shd w:val="clear" w:color="auto" w:fill="FFFF00"/>
          </w:rPr>
          <w:delText>r</w:delText>
        </w:r>
      </w:del>
      <w:r w:rsidRPr="00BA78EE">
        <w:rPr>
          <w:shd w:val="clear" w:color="auto" w:fill="FFFF00"/>
        </w:rPr>
        <w:t>ejecting the</w:t>
      </w:r>
      <w:r w:rsidRPr="002E4DC8">
        <w:rPr>
          <w:shd w:val="clear" w:color="auto" w:fill="FFFF00"/>
        </w:rPr>
        <w:t xml:space="preserve"> null in these </w:t>
      </w:r>
      <w:del w:id="534" w:author="Author">
        <w:r w:rsidRPr="002E4DC8" w:rsidDel="00A5418D">
          <w:rPr>
            <w:shd w:val="clear" w:color="auto" w:fill="FFFF00"/>
          </w:rPr>
          <w:delText xml:space="preserve">latter </w:delText>
        </w:r>
      </w:del>
      <w:r w:rsidRPr="002E4DC8">
        <w:rPr>
          <w:shd w:val="clear" w:color="auto" w:fill="FFFF00"/>
        </w:rPr>
        <w:t>scenarios add</w:t>
      </w:r>
      <w:r w:rsidR="008B22AF" w:rsidRPr="002E4DC8">
        <w:rPr>
          <w:shd w:val="clear" w:color="auto" w:fill="FFFF00"/>
        </w:rPr>
        <w:t>ed</w:t>
      </w:r>
      <w:r w:rsidRPr="002E4DC8">
        <w:rPr>
          <w:shd w:val="clear" w:color="auto" w:fill="FFFF00"/>
        </w:rPr>
        <w:t xml:space="preserve"> to a method’s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w:t>
      </w:r>
      <w:ins w:id="535" w:author="Author">
        <w:r w:rsidR="00A5418D">
          <w:t xml:space="preserve">indicating </w:t>
        </w:r>
      </w:ins>
      <w:r w:rsidRPr="002E4DC8">
        <w:t xml:space="preserve">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p>
    <w:p w14:paraId="1E90A8A1" w14:textId="77777777" w:rsidR="00B32B4B" w:rsidRDefault="00B22160" w:rsidP="00696A18">
      <w:pPr>
        <w:rPr>
          <w:ins w:id="536" w:author="Author"/>
        </w:rPr>
      </w:pPr>
      <w:r>
        <w:t>F</w:t>
      </w:r>
      <w:r w:rsidRPr="006F3D3E">
        <w:t>or balanced binary phenotypes (</w:t>
      </w:r>
      <w:r>
        <w:t xml:space="preserve">i.e., a </w:t>
      </w:r>
      <w:r w:rsidRPr="006F3D3E">
        <w:t>50% case rate), the variance loci and genetic main effect</w:t>
      </w:r>
      <w:r>
        <w:t>s</w:t>
      </w:r>
      <w:r w:rsidRPr="006F3D3E">
        <w:t xml:space="preserve"> bec</w:t>
      </w:r>
      <w:r>
        <w:t>a</w:t>
      </w:r>
      <w:r w:rsidRPr="006F3D3E">
        <w:t>me less distinguishable</w:t>
      </w:r>
      <w:r>
        <w:t xml:space="preserve"> as the sample size increased,</w:t>
      </w:r>
      <w:r w:rsidRPr="006F3D3E">
        <w:t xml:space="preserve"> which </w:t>
      </w:r>
      <w:r>
        <w:t>increased the</w:t>
      </w:r>
      <w:r w:rsidRPr="006F3D3E">
        <w:t xml:space="preserve"> false positive rate (</w:t>
      </w:r>
      <w:del w:id="537" w:author="Author">
        <w:r w:rsidR="00A940FF" w:rsidRPr="006F3D3E" w:rsidDel="00057282">
          <w:delText>panel</w:delText>
        </w:r>
        <w:r w:rsidR="00A940FF" w:rsidDel="00057282">
          <w:delText xml:space="preserve">s </w:delText>
        </w:r>
        <w:r w:rsidR="00A940FF" w:rsidRPr="006F3D3E" w:rsidDel="00057282">
          <w:delText>1</w:delText>
        </w:r>
        <w:r w:rsidRPr="006F3D3E" w:rsidDel="00057282">
          <w:delText xml:space="preserve"> and 3</w:delText>
        </w:r>
        <w:r w:rsidDel="00057282">
          <w:delText xml:space="preserve"> of </w:delText>
        </w:r>
      </w:del>
      <w:r>
        <w:t>Figure 4b</w:t>
      </w:r>
      <w:ins w:id="538" w:author="Author">
        <w:r w:rsidR="00057282">
          <w:t>,</w:t>
        </w:r>
        <w:r w:rsidR="00057282" w:rsidRPr="00057282">
          <w:t xml:space="preserve"> </w:t>
        </w:r>
        <w:r w:rsidR="00057282" w:rsidRPr="006F3D3E">
          <w:t>panel</w:t>
        </w:r>
        <w:r w:rsidR="00057282">
          <w:t xml:space="preserve">s </w:t>
        </w:r>
        <w:r w:rsidR="00057282" w:rsidRPr="006F3D3E">
          <w:t>1 and 3</w:t>
        </w:r>
      </w:ins>
      <w:r w:rsidRPr="006F3D3E">
        <w:t xml:space="preserve">) at the cost of </w:t>
      </w:r>
      <w:r>
        <w:t xml:space="preserve">the </w:t>
      </w:r>
      <w:r w:rsidRPr="006F3D3E">
        <w:t>net positive rate (</w:t>
      </w:r>
      <w:del w:id="539" w:author="Author">
        <w:r w:rsidRPr="006F3D3E" w:rsidDel="00057282">
          <w:delText>panel</w:delText>
        </w:r>
        <w:r w:rsidDel="00057282">
          <w:delText>s</w:delText>
        </w:r>
        <w:r w:rsidRPr="006F3D3E" w:rsidDel="00057282">
          <w:delText xml:space="preserve"> 2 and 4</w:delText>
        </w:r>
        <w:r w:rsidDel="00057282">
          <w:delText xml:space="preserve"> of </w:delText>
        </w:r>
      </w:del>
      <w:r>
        <w:t>Figure 4b</w:t>
      </w:r>
      <w:ins w:id="540" w:author="Author">
        <w:r w:rsidR="00057282">
          <w:t>,</w:t>
        </w:r>
        <w:r w:rsidR="00057282" w:rsidRPr="00057282">
          <w:t xml:space="preserve"> </w:t>
        </w:r>
        <w:r w:rsidR="00057282" w:rsidRPr="006F3D3E">
          <w:t>panel</w:t>
        </w:r>
        <w:r w:rsidR="00057282">
          <w:t>s</w:t>
        </w:r>
        <w:r w:rsidR="00057282" w:rsidRPr="006F3D3E">
          <w:t xml:space="preserve"> 2 and 4</w:t>
        </w:r>
      </w:ins>
      <w:r w:rsidRPr="006F3D3E">
        <w:t>).</w:t>
      </w:r>
      <w:r w:rsidRPr="006F3D3E">
        <w:rPr>
          <w:shd w:val="clear" w:color="auto" w:fill="FFFF00"/>
        </w:rPr>
        <w:t xml:space="preserve"> </w:t>
      </w:r>
      <w:ins w:id="541" w:author="Author">
        <w:r w:rsidR="00057282">
          <w:rPr>
            <w:shd w:val="clear" w:color="auto" w:fill="FFFF00"/>
          </w:rPr>
          <w:t xml:space="preserve">Among the tests, only </w:t>
        </w:r>
      </w:ins>
      <w:del w:id="542" w:author="Author">
        <w:r w:rsidR="00C33EA3" w:rsidDel="00057282">
          <w:rPr>
            <w:shd w:val="clear" w:color="auto" w:fill="FFFF00"/>
          </w:rPr>
          <w:delText>E</w:delText>
        </w:r>
        <w:r w:rsidRPr="006F3D3E" w:rsidDel="00057282">
          <w:rPr>
            <w:shd w:val="clear" w:color="auto" w:fill="FFFF00"/>
          </w:rPr>
          <w:delText>xcept</w:delText>
        </w:r>
        <w:r w:rsidDel="00057282">
          <w:rPr>
            <w:shd w:val="clear" w:color="auto" w:fill="FFFF00"/>
          </w:rPr>
          <w:delText xml:space="preserve"> </w:delText>
        </w:r>
      </w:del>
      <w:r w:rsidRPr="006F3D3E">
        <w:rPr>
          <w:shd w:val="clear" w:color="auto" w:fill="FFFF00"/>
        </w:rPr>
        <w:t>VLA</w:t>
      </w:r>
      <w:ins w:id="543" w:author="Author">
        <w:r w:rsidR="00057282">
          <w:rPr>
            <w:shd w:val="clear" w:color="auto" w:fill="FFFF00"/>
          </w:rPr>
          <w:t xml:space="preserve"> </w:t>
        </w:r>
      </w:ins>
      <w:del w:id="544" w:author="Author">
        <w:r w:rsidDel="00057282">
          <w:rPr>
            <w:shd w:val="clear" w:color="auto" w:fill="FFFF00"/>
          </w:rPr>
          <w:lastRenderedPageBreak/>
          <w:delText xml:space="preserve">, none of the tests were able to </w:delText>
        </w:r>
      </w:del>
      <w:r w:rsidRPr="006F3D3E">
        <w:rPr>
          <w:shd w:val="clear" w:color="auto" w:fill="FFFF00"/>
        </w:rPr>
        <w:t>control</w:t>
      </w:r>
      <w:ins w:id="545" w:author="Author">
        <w:r w:rsidR="00057282">
          <w:rPr>
            <w:shd w:val="clear" w:color="auto" w:fill="FFFF00"/>
          </w:rPr>
          <w:t>led the</w:t>
        </w:r>
      </w:ins>
      <w:r w:rsidRPr="006F3D3E">
        <w:rPr>
          <w:shd w:val="clear" w:color="auto" w:fill="FFFF00"/>
        </w:rPr>
        <w:t xml:space="preserve"> false positive rate. VLA </w:t>
      </w:r>
      <w:del w:id="546" w:author="Author">
        <w:r w:rsidRPr="006F3D3E" w:rsidDel="00057282">
          <w:rPr>
            <w:shd w:val="clear" w:color="auto" w:fill="FFFF00"/>
          </w:rPr>
          <w:delText>again</w:delText>
        </w:r>
        <w:r w:rsidDel="00057282">
          <w:rPr>
            <w:shd w:val="clear" w:color="auto" w:fill="FFFF00"/>
          </w:rPr>
          <w:delText xml:space="preserve"> </w:delText>
        </w:r>
      </w:del>
      <w:ins w:id="547" w:author="Author">
        <w:r w:rsidR="00057282">
          <w:rPr>
            <w:shd w:val="clear" w:color="auto" w:fill="FFFF00"/>
          </w:rPr>
          <w:t xml:space="preserve">also </w:t>
        </w:r>
      </w:ins>
      <w:r>
        <w:rPr>
          <w:shd w:val="clear" w:color="auto" w:fill="FFFF00"/>
        </w:rPr>
        <w:t>had</w:t>
      </w:r>
      <w:r w:rsidRPr="006F3D3E">
        <w:rPr>
          <w:shd w:val="clear" w:color="auto" w:fill="FFFF00"/>
        </w:rPr>
        <w:t xml:space="preserve"> the best </w:t>
      </w:r>
      <w:r>
        <w:rPr>
          <w:shd w:val="clear" w:color="auto" w:fill="FFFF00"/>
        </w:rPr>
        <w:t>performance in detecting</w:t>
      </w:r>
      <w:r w:rsidRPr="006F3D3E">
        <w:rPr>
          <w:shd w:val="clear" w:color="auto" w:fill="FFFF00"/>
        </w:rPr>
        <w:t xml:space="preserve"> true candidate SNPs </w:t>
      </w:r>
      <w:r>
        <w:rPr>
          <w:shd w:val="clear" w:color="auto" w:fill="FFFF00"/>
        </w:rPr>
        <w:t>for</w:t>
      </w:r>
      <w:r w:rsidRPr="006F3D3E">
        <w:rPr>
          <w:shd w:val="clear" w:color="auto" w:fill="FFFF00"/>
        </w:rPr>
        <w:t xml:space="preserve"> pure GxE effect</w:t>
      </w:r>
      <w:r>
        <w:rPr>
          <w:shd w:val="clear" w:color="auto" w:fill="FFFF00"/>
        </w:rPr>
        <w:t>s</w:t>
      </w:r>
      <w:r w:rsidRPr="006F3D3E">
        <w:rPr>
          <w:shd w:val="clear" w:color="auto" w:fill="FFFF00"/>
        </w:rPr>
        <w:t xml:space="preserve"> (</w:t>
      </w:r>
      <w:del w:id="548" w:author="Author">
        <w:r w:rsidRPr="006F3D3E" w:rsidDel="00057282">
          <w:rPr>
            <w:shd w:val="clear" w:color="auto" w:fill="FFFF00"/>
          </w:rPr>
          <w:delText>solid red line in panel 2</w:delText>
        </w:r>
        <w:r w:rsidDel="00057282">
          <w:rPr>
            <w:shd w:val="clear" w:color="auto" w:fill="FFFF00"/>
          </w:rPr>
          <w:delText xml:space="preserve"> of </w:delText>
        </w:r>
      </w:del>
      <w:r w:rsidRPr="006F3D3E">
        <w:t>Figure 4b</w:t>
      </w:r>
      <w:ins w:id="549" w:author="Author">
        <w:r w:rsidR="00057282">
          <w:t>,</w:t>
        </w:r>
        <w:r w:rsidR="00057282" w:rsidRPr="00057282">
          <w:rPr>
            <w:shd w:val="clear" w:color="auto" w:fill="FFFF00"/>
          </w:rPr>
          <w:t xml:space="preserve"> </w:t>
        </w:r>
        <w:r w:rsidR="00057282" w:rsidRPr="006F3D3E">
          <w:rPr>
            <w:shd w:val="clear" w:color="auto" w:fill="FFFF00"/>
          </w:rPr>
          <w:t>panel 2</w:t>
        </w:r>
        <w:r w:rsidR="00057282">
          <w:rPr>
            <w:shd w:val="clear" w:color="auto" w:fill="FFFF00"/>
          </w:rPr>
          <w:t>,</w:t>
        </w:r>
        <w:r w:rsidR="00057282" w:rsidRPr="00057282">
          <w:rPr>
            <w:shd w:val="clear" w:color="auto" w:fill="FFFF00"/>
          </w:rPr>
          <w:t xml:space="preserve"> </w:t>
        </w:r>
        <w:r w:rsidR="00057282" w:rsidRPr="006F3D3E">
          <w:rPr>
            <w:shd w:val="clear" w:color="auto" w:fill="FFFF00"/>
          </w:rPr>
          <w:t>solid red line</w:t>
        </w:r>
      </w:ins>
      <w:r w:rsidRPr="006F3D3E">
        <w:t>). </w:t>
      </w:r>
    </w:p>
    <w:p w14:paraId="08F51355" w14:textId="77777777" w:rsidR="004C7DD6" w:rsidRDefault="00B22160" w:rsidP="00696A18">
      <w:pPr>
        <w:rPr>
          <w:ins w:id="550" w:author="Author"/>
        </w:rPr>
      </w:pPr>
      <w:r>
        <w:t>F</w:t>
      </w:r>
      <w:r w:rsidR="0036634B">
        <w:t>or imbalanced binary phenotypes (</w:t>
      </w:r>
      <w:r w:rsidR="0036634B">
        <w:rPr>
          <w:bCs/>
        </w:rPr>
        <w:t>7.6% case rate)</w:t>
      </w:r>
      <w:r w:rsidR="00B51DC5">
        <w:t xml:space="preserve">, </w:t>
      </w:r>
      <w:r>
        <w:t xml:space="preserve">for </w:t>
      </w:r>
      <w:r w:rsidR="00B51DC5">
        <w:t xml:space="preserve">which </w:t>
      </w:r>
      <w:r w:rsidR="00916732">
        <w:t xml:space="preserve">it is difficult to distinguish </w:t>
      </w:r>
      <w:r>
        <w:t xml:space="preserve">an </w:t>
      </w:r>
      <w:r w:rsidR="0036634B">
        <w:t xml:space="preserve">SNP main effect on </w:t>
      </w:r>
      <w:r w:rsidR="00B51DC5">
        <w:t xml:space="preserve">the </w:t>
      </w:r>
      <w:r w:rsidR="0036634B">
        <w:t xml:space="preserve">phenotypic mean </w:t>
      </w:r>
      <w:r w:rsidR="00916732">
        <w:t>from</w:t>
      </w:r>
      <w:r w:rsidR="0036634B">
        <w:t xml:space="preserve"> </w:t>
      </w:r>
      <w:r>
        <w:t xml:space="preserve">the </w:t>
      </w:r>
      <w:r w:rsidR="0036634B">
        <w:t xml:space="preserve">effect on </w:t>
      </w:r>
      <w:del w:id="551" w:author="Author">
        <w:r w:rsidR="0036634B" w:rsidDel="00057282">
          <w:delText xml:space="preserve">the </w:delText>
        </w:r>
      </w:del>
      <w:r w:rsidR="0036634B">
        <w:t xml:space="preserve">phenotypic variance, </w:t>
      </w:r>
      <w:del w:id="552" w:author="Author">
        <w:r w:rsidDel="00057282">
          <w:delText xml:space="preserve">causing </w:delText>
        </w:r>
      </w:del>
      <w:ins w:id="553" w:author="Author">
        <w:r w:rsidR="00057282">
          <w:t xml:space="preserve">resulting in </w:t>
        </w:r>
      </w:ins>
      <w:r>
        <w:t xml:space="preserve">overall inflation </w:t>
      </w:r>
      <w:r w:rsidR="008B22AF">
        <w:t>o</w:t>
      </w:r>
      <w:r>
        <w:t xml:space="preserve">f the false positive rate, </w:t>
      </w:r>
      <w:r w:rsidR="0036634B">
        <w:t xml:space="preserve">VLA </w:t>
      </w:r>
      <w:r>
        <w:t xml:space="preserve">had the best performance in </w:t>
      </w:r>
      <w:r w:rsidR="0036634B">
        <w:t>detect</w:t>
      </w:r>
      <w:r>
        <w:t>ing</w:t>
      </w:r>
      <w:r w:rsidR="0036634B">
        <w:t xml:space="preserve"> true GxE candidates</w:t>
      </w:r>
      <w:r w:rsidRPr="00B22160">
        <w:t xml:space="preserve"> </w:t>
      </w:r>
      <w:r>
        <w:t>(Figure 2c).</w:t>
      </w:r>
      <w:r w:rsidR="008B22AF">
        <w:t xml:space="preserve"> </w:t>
      </w:r>
    </w:p>
    <w:p w14:paraId="4F6D4718" w14:textId="3CF348AB" w:rsidR="00AE739C" w:rsidDel="004C7DD6" w:rsidRDefault="0036634B" w:rsidP="00696A18">
      <w:pPr>
        <w:rPr>
          <w:del w:id="554" w:author="Author"/>
        </w:rPr>
      </w:pPr>
      <w:r>
        <w:t>Overall, the simulation</w:t>
      </w:r>
      <w:ins w:id="555" w:author="Author">
        <w:r w:rsidR="00057282">
          <w:t xml:space="preserve"> result</w:t>
        </w:r>
      </w:ins>
      <w:r>
        <w:t xml:space="preserve">s </w:t>
      </w:r>
      <w:del w:id="556" w:author="Author">
        <w:r w:rsidDel="00057282">
          <w:delText xml:space="preserve">showed </w:delText>
        </w:r>
      </w:del>
      <w:ins w:id="557" w:author="Author">
        <w:r w:rsidR="00057282">
          <w:t>indicate</w:t>
        </w:r>
      </w:ins>
      <w:del w:id="558" w:author="Author">
        <w:r w:rsidDel="00057282">
          <w:delText>that</w:delText>
        </w:r>
      </w:del>
      <w:r>
        <w:t xml:space="preserve"> </w:t>
      </w:r>
      <w:del w:id="559" w:author="Author">
        <w:r w:rsidDel="00A5418D">
          <w:delText xml:space="preserve">the </w:delText>
        </w:r>
      </w:del>
      <w:r>
        <w:t xml:space="preserve">VLA </w:t>
      </w:r>
      <w:del w:id="560" w:author="Author">
        <w:r w:rsidDel="00A5418D">
          <w:delText xml:space="preserve">was </w:delText>
        </w:r>
      </w:del>
      <w:ins w:id="561" w:author="Author">
        <w:r w:rsidR="00A5418D">
          <w:t>ha</w:t>
        </w:r>
        <w:del w:id="562" w:author="Author">
          <w:r w:rsidR="00A5418D" w:rsidDel="00057282">
            <w:delText>d</w:delText>
          </w:r>
        </w:del>
        <w:r w:rsidR="00057282">
          <w:t>s</w:t>
        </w:r>
        <w:r w:rsidR="00A5418D">
          <w:t xml:space="preserve"> </w:t>
        </w:r>
      </w:ins>
      <w:r w:rsidR="00B22160">
        <w:t xml:space="preserve">better </w:t>
      </w:r>
      <w:ins w:id="563" w:author="Author">
        <w:r w:rsidR="00A5418D">
          <w:t>performance for</w:t>
        </w:r>
      </w:ins>
      <w:del w:id="564" w:author="Author">
        <w:r w:rsidR="00B22160" w:rsidDel="00A5418D">
          <w:delText>at</w:delText>
        </w:r>
      </w:del>
      <w:r>
        <w:t xml:space="preserve"> detecting </w:t>
      </w:r>
      <w:r w:rsidR="00FA3426">
        <w:t xml:space="preserve">additive </w:t>
      </w:r>
      <w:r>
        <w:t>variance loci induced by pure GxE effect</w:t>
      </w:r>
      <w:r w:rsidR="00B22160">
        <w:t>s</w:t>
      </w:r>
      <w:r>
        <w:t xml:space="preserve"> and </w:t>
      </w:r>
      <w:ins w:id="565" w:author="Author">
        <w:del w:id="566" w:author="Author">
          <w:r w:rsidR="00A5418D" w:rsidDel="00057282">
            <w:delText>was</w:delText>
          </w:r>
        </w:del>
        <w:r w:rsidR="00057282">
          <w:t>is</w:t>
        </w:r>
        <w:r w:rsidR="00A5418D">
          <w:t xml:space="preserve"> </w:t>
        </w:r>
      </w:ins>
      <w:r>
        <w:t xml:space="preserve">more robust </w:t>
      </w:r>
      <w:r w:rsidR="00B22160">
        <w:t>in the presence of</w:t>
      </w:r>
      <w:r>
        <w:t xml:space="preserve"> false positives caused by imbalanced, non-Gaussian phenotype</w:t>
      </w:r>
      <w:r w:rsidR="008B22AF">
        <w:t>s</w:t>
      </w:r>
      <w:r>
        <w:t xml:space="preserve">. As expected, VLA underperformed </w:t>
      </w:r>
      <w:r w:rsidR="00B22160">
        <w:t>with</w:t>
      </w:r>
      <w:r w:rsidR="00B22160" w:rsidRPr="006F3D3E">
        <w:t xml:space="preserve"> multiplicative</w:t>
      </w:r>
      <w:r w:rsidR="00B22160">
        <w:t xml:space="preserve"> </w:t>
      </w:r>
      <w:r w:rsidR="00B22160" w:rsidRPr="006F3D3E">
        <w:t xml:space="preserve">variance loci because </w:t>
      </w:r>
      <w:r w:rsidR="00B22160">
        <w:t>a</w:t>
      </w:r>
      <w:r w:rsidR="00B22160" w:rsidRPr="006F3D3E">
        <w:t xml:space="preserve"> negative allele effect on logged variance corresponds </w:t>
      </w:r>
      <w:r w:rsidR="00B22160">
        <w:t>with</w:t>
      </w:r>
      <w:r w:rsidR="00B22160" w:rsidRPr="006F3D3E">
        <w:t xml:space="preserve"> an improper, </w:t>
      </w:r>
      <w:r w:rsidR="00B22160">
        <w:t>non-</w:t>
      </w:r>
      <w:r w:rsidR="00B22160" w:rsidRPr="006F3D3E">
        <w:t>real</w:t>
      </w:r>
      <w:r w:rsidR="00B22160">
        <w:t>-</w:t>
      </w:r>
      <w:r w:rsidR="00B22160" w:rsidRPr="006F3D3E">
        <w:t>valued additive GxE effect</w:t>
      </w:r>
      <w:r>
        <w:t xml:space="preserve">. </w:t>
      </w:r>
    </w:p>
    <w:p w14:paraId="730686C8" w14:textId="1B195C99"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Pr="006F3D3E">
        <w:t>true positive rate</w:t>
      </w:r>
      <w:r>
        <w:t>s</w:t>
      </w:r>
      <w:r w:rsidRPr="006F3D3E">
        <w:t xml:space="preserve"> and </w:t>
      </w:r>
      <w:r>
        <w:t xml:space="preserve">values for </w:t>
      </w:r>
      <w:r w:rsidRPr="006F3D3E">
        <w:t>multiplicative variance loci. </w:t>
      </w:r>
    </w:p>
    <w:p w14:paraId="7E7DDAD0" w14:textId="56513B92" w:rsidR="009364BF" w:rsidRDefault="006A74AF" w:rsidP="00EA2BBE">
      <w:pPr>
        <w:pStyle w:val="Heading2"/>
      </w:pPr>
      <w:r>
        <w:t xml:space="preserve">UKBB </w:t>
      </w:r>
      <w:ins w:id="567" w:author="Author">
        <w:r w:rsidR="003F0A14">
          <w:t>genome-wide variance loci analysis</w:t>
        </w:r>
      </w:ins>
      <w:del w:id="568" w:author="Author">
        <w:r w:rsidR="00F0322D" w:rsidDel="003F0A14">
          <w:delText>Genome</w:delText>
        </w:r>
      </w:del>
      <w:ins w:id="569" w:author="Author">
        <w:del w:id="570" w:author="Author">
          <w:r w:rsidR="00DA5FCD" w:rsidDel="003F0A14">
            <w:delText>-</w:delText>
          </w:r>
        </w:del>
      </w:ins>
      <w:del w:id="571" w:author="Author">
        <w:r w:rsidR="00F0322D" w:rsidDel="003F0A14">
          <w:delText xml:space="preserve"> Wide </w:delText>
        </w:r>
        <w:r w:rsidR="00AC547F" w:rsidDel="003F0A14">
          <w:delText xml:space="preserve">Variance Loci </w:delText>
        </w:r>
        <w:r w:rsidR="00F0322D" w:rsidDel="003F0A14">
          <w:delText>Analysis</w:delText>
        </w:r>
      </w:del>
    </w:p>
    <w:p w14:paraId="05852D25" w14:textId="218C22A8" w:rsidR="00133179" w:rsidRDefault="002B6437" w:rsidP="003003F1">
      <w:del w:id="572" w:author="Author">
        <w:r w:rsidDel="00DA5FCD">
          <w:delText>To examine</w:delText>
        </w:r>
        <w:r w:rsidR="00CF238A" w:rsidDel="00DA5FCD">
          <w:delText xml:space="preserve"> </w:delText>
        </w:r>
      </w:del>
      <w:ins w:id="573" w:author="Author">
        <w:del w:id="574" w:author="Author">
          <w:r w:rsidR="00D7089C" w:rsidDel="00DA5FCD">
            <w:delText xml:space="preserve">their </w:delText>
          </w:r>
          <w:r w:rsidR="00974A42" w:rsidDel="00DA5FCD">
            <w:delText>selection</w:delText>
          </w:r>
          <w:r w:rsidR="00D7089C" w:rsidDel="00DA5FCD">
            <w:delText xml:space="preserve"> of </w:delText>
          </w:r>
        </w:del>
      </w:ins>
      <w:del w:id="575" w:author="Author">
        <w:r w:rsidR="00CF238A" w:rsidDel="00DA5FCD">
          <w:delText xml:space="preserve">how each </w:delText>
        </w:r>
        <w:r w:rsidR="004B36BB" w:rsidDel="00DA5FCD">
          <w:delText xml:space="preserve">test </w:delText>
        </w:r>
        <w:r w:rsidR="00FE789D" w:rsidDel="00DA5FCD">
          <w:delText>select</w:delText>
        </w:r>
        <w:r w:rsidR="00852293" w:rsidDel="00DA5FCD">
          <w:delText>s</w:delText>
        </w:r>
        <w:r w:rsidR="00FE789D" w:rsidDel="00DA5FCD">
          <w:delText xml:space="preserve"> </w:delText>
        </w:r>
        <w:r w:rsidR="00CF238A" w:rsidDel="00DA5FCD">
          <w:delText>variance loci</w:delText>
        </w:r>
        <w:r w:rsidDel="00DA5FCD">
          <w:delText>, w</w:delText>
        </w:r>
      </w:del>
      <w:ins w:id="576" w:author="Author">
        <w:r w:rsidR="00DA5FCD">
          <w:t>W</w:t>
        </w:r>
      </w:ins>
      <w:r>
        <w:t>e applied</w:t>
      </w:r>
      <w:del w:id="577" w:author="Author">
        <w:r w:rsidDel="00DA5FCD">
          <w:delText xml:space="preserve"> </w:delText>
        </w:r>
      </w:del>
      <w:ins w:id="578" w:author="Author">
        <w:r w:rsidR="00DA5FCD">
          <w:t xml:space="preserve"> DLM,</w:t>
        </w:r>
        <w:r w:rsidR="00DA5FCD" w:rsidDel="00974A42">
          <w:t xml:space="preserve"> </w:t>
        </w:r>
      </w:ins>
      <w:del w:id="579" w:author="Author">
        <w:r w:rsidR="00235E15" w:rsidDel="00974A42">
          <w:delText xml:space="preserve">all </w:delText>
        </w:r>
        <w:r w:rsidDel="00DA5FCD">
          <w:delText xml:space="preserve">the </w:delText>
        </w:r>
      </w:del>
      <w:ins w:id="580" w:author="Author">
        <w:del w:id="581" w:author="Author">
          <w:r w:rsidR="00A5418D" w:rsidDel="00DA5FCD">
            <w:delText xml:space="preserve">considered </w:delText>
          </w:r>
        </w:del>
      </w:ins>
      <w:del w:id="582" w:author="Author">
        <w:r w:rsidDel="00DA5FCD">
          <w:delText>tests</w:delText>
        </w:r>
      </w:del>
      <w:ins w:id="583" w:author="Author">
        <w:r w:rsidR="00DA5FCD">
          <w:t>VLA, LVT, and DRM (</w:t>
        </w:r>
        <w:del w:id="584" w:author="Author">
          <w:r w:rsidR="00974A42" w:rsidDel="00DA5FCD">
            <w:delText>,</w:delText>
          </w:r>
        </w:del>
      </w:ins>
      <w:del w:id="585" w:author="Author">
        <w:r w:rsidR="00235E15" w:rsidDel="00DA5FCD">
          <w:delText xml:space="preserve"> </w:delText>
        </w:r>
        <w:r w:rsidDel="00DA5FCD">
          <w:delText>except</w:delText>
        </w:r>
      </w:del>
      <w:ins w:id="586" w:author="Author">
        <w:r w:rsidR="00DA5FCD">
          <w:t>excluding</w:t>
        </w:r>
      </w:ins>
      <w:r>
        <w:t xml:space="preserve"> DGLM due to </w:t>
      </w:r>
      <w:ins w:id="587" w:author="Author">
        <w:r w:rsidR="00A5418D">
          <w:t xml:space="preserve">its </w:t>
        </w:r>
      </w:ins>
      <w:r>
        <w:t>low speed and instability</w:t>
      </w:r>
      <w:ins w:id="588" w:author="Author">
        <w:del w:id="589" w:author="Author">
          <w:r w:rsidR="00974A42" w:rsidDel="00DA5FCD">
            <w:delText>,</w:delText>
          </w:r>
        </w:del>
        <w:r w:rsidR="00DA5FCD">
          <w:t>)</w:t>
        </w:r>
      </w:ins>
      <w:r>
        <w:t xml:space="preserve"> in </w:t>
      </w:r>
      <w:ins w:id="590" w:author="Author">
        <w:del w:id="591" w:author="Author">
          <w:r w:rsidR="00A5418D" w:rsidDel="00974A42">
            <w:delText xml:space="preserve">data on </w:delText>
          </w:r>
        </w:del>
      </w:ins>
      <w:r w:rsidR="007F056F">
        <w:t>BMI and T2D</w:t>
      </w:r>
      <w:r w:rsidR="00235E15" w:rsidRPr="00235E15">
        <w:t xml:space="preserve"> </w:t>
      </w:r>
      <w:r w:rsidR="00235E15">
        <w:t>data</w:t>
      </w:r>
      <w:r>
        <w:t xml:space="preserve"> from </w:t>
      </w:r>
      <w:ins w:id="592" w:author="Author">
        <w:r w:rsidR="00A5418D">
          <w:t xml:space="preserve">the </w:t>
        </w:r>
      </w:ins>
      <w:r w:rsidR="007F056F">
        <w:t>UK</w:t>
      </w:r>
      <w:r>
        <w:t>BB</w:t>
      </w:r>
      <w:ins w:id="593" w:author="Author">
        <w:r w:rsidR="00DA5FCD" w:rsidRPr="00DA5FCD">
          <w:t xml:space="preserve"> </w:t>
        </w:r>
        <w:r w:rsidR="00DA5FCD">
          <w:t>to examine</w:t>
        </w:r>
        <w:r w:rsidR="00DA5FCD" w:rsidRPr="00DA5FCD">
          <w:t xml:space="preserve"> </w:t>
        </w:r>
        <w:r w:rsidR="00DA5FCD">
          <w:t>each test’s selection of variance loci</w:t>
        </w:r>
      </w:ins>
      <w:r w:rsidR="00B10FCD">
        <w:t xml:space="preserve">. </w:t>
      </w:r>
      <w:r>
        <w:t>W</w:t>
      </w:r>
      <w:r w:rsidR="0066293C">
        <w:t xml:space="preserve">e </w:t>
      </w:r>
      <w:r w:rsidR="00235E15">
        <w:t xml:space="preserve">also </w:t>
      </w:r>
      <w:r w:rsidR="0066293C">
        <w:t>performed GWAS with linear and logistic regression for BMI and T2D, respectively</w:t>
      </w:r>
      <w:ins w:id="594" w:author="Author">
        <w:r w:rsidR="00974A42">
          <w:t xml:space="preserve">, and </w:t>
        </w:r>
      </w:ins>
      <w:del w:id="595" w:author="Author">
        <w:r w:rsidR="00DF6771" w:rsidDel="00974A42">
          <w:delText>. In total</w:delText>
        </w:r>
        <w:r w:rsidR="00800BE7" w:rsidDel="00974A42">
          <w:delText>,</w:delText>
        </w:r>
        <w:r w:rsidR="00DF6771" w:rsidDel="00974A42">
          <w:delText xml:space="preserve"> we </w:delText>
        </w:r>
      </w:del>
      <w:r w:rsidR="00800BE7">
        <w:t>recorded</w:t>
      </w:r>
      <w:r w:rsidR="00150252">
        <w:t xml:space="preserve"> </w:t>
      </w:r>
      <w:r>
        <w:t xml:space="preserve">five </w:t>
      </w:r>
      <w:r w:rsidR="00150252">
        <w:t xml:space="preserve">test statistics </w:t>
      </w:r>
      <w:r w:rsidR="00DB4AF4">
        <w:t>for each SNP</w:t>
      </w:r>
      <w:r w:rsidR="00150252">
        <w:t>.</w:t>
      </w:r>
      <w:r w:rsidR="0033029C">
        <w:t xml:space="preserve"> </w:t>
      </w:r>
      <w:r w:rsidR="00133179">
        <w:t xml:space="preserve">We </w:t>
      </w:r>
      <w:r w:rsidR="001E0A2D">
        <w:t>assembled</w:t>
      </w:r>
      <w:r w:rsidR="00133179">
        <w:t xml:space="preserve"> two populations</w:t>
      </w:r>
      <w:r w:rsidR="00716C4E">
        <w:t>:</w:t>
      </w:r>
      <w:r w:rsidR="00133179">
        <w:t xml:space="preserve"> </w:t>
      </w:r>
      <w:r w:rsidR="007336CF">
        <w:t xml:space="preserve">1) </w:t>
      </w:r>
      <w:r w:rsidR="00133179" w:rsidRPr="002D676C">
        <w:t>353</w:t>
      </w:r>
      <w:r w:rsidR="00133179">
        <w:t>,</w:t>
      </w:r>
      <w:r w:rsidR="00133179" w:rsidRPr="002D676C">
        <w:t xml:space="preserve">605 </w:t>
      </w:r>
      <w:r w:rsidR="00133179">
        <w:t>unrelated</w:t>
      </w:r>
      <w:r w:rsidR="00133179" w:rsidRPr="002D676C">
        <w:t xml:space="preserve"> British Whites</w:t>
      </w:r>
      <w:r>
        <w:t xml:space="preserve"> and</w:t>
      </w:r>
      <w:r w:rsidR="006B58AA">
        <w:t xml:space="preserve"> </w:t>
      </w:r>
      <w:r w:rsidR="007336CF">
        <w:t xml:space="preserve">2) </w:t>
      </w:r>
      <w:r w:rsidR="00133179" w:rsidRPr="00C149E2">
        <w:t>379</w:t>
      </w:r>
      <w:r w:rsidR="00133179">
        <w:t>,</w:t>
      </w:r>
      <w:r w:rsidR="00133179" w:rsidRPr="00C149E2">
        <w:t xml:space="preserve">561 </w:t>
      </w:r>
      <w:r w:rsidR="00133179">
        <w:t>unrelated individuals</w:t>
      </w:r>
      <w:ins w:id="596" w:author="Author">
        <w:r w:rsidR="00A5418D">
          <w:t>,</w:t>
        </w:r>
      </w:ins>
      <w:r w:rsidR="00133179">
        <w:t xml:space="preserve"> </w:t>
      </w:r>
      <w:r w:rsidRPr="00974A42">
        <w:t>including</w:t>
      </w:r>
      <w:r w:rsidR="006B58AA" w:rsidRPr="00974A42">
        <w:t xml:space="preserve"> </w:t>
      </w:r>
      <w:ins w:id="597" w:author="Author">
        <w:r w:rsidR="00974A42">
          <w:t>a</w:t>
        </w:r>
        <w:r w:rsidR="00974A42" w:rsidRPr="00974A42">
          <w:t>ll individuals in the first selection population</w:t>
        </w:r>
        <w:r w:rsidR="00974A42">
          <w:t xml:space="preserve"> in addition to </w:t>
        </w:r>
      </w:ins>
      <w:del w:id="598" w:author="Author">
        <w:r w:rsidR="00FA0B78" w:rsidRPr="008F2A07" w:rsidDel="00974A42">
          <w:delText xml:space="preserve">the </w:delText>
        </w:r>
        <w:r w:rsidR="00D6044C" w:rsidRPr="008F2A07" w:rsidDel="00974A42">
          <w:delText>British, the</w:delText>
        </w:r>
        <w:r w:rsidRPr="008F2A07" w:rsidDel="00974A42">
          <w:delText xml:space="preserve"> </w:delText>
        </w:r>
      </w:del>
      <w:r w:rsidR="00535172" w:rsidRPr="008F2A07">
        <w:t>Irish</w:t>
      </w:r>
      <w:del w:id="599" w:author="Author">
        <w:r w:rsidR="00967E85" w:rsidRPr="008F2A07" w:rsidDel="00974A42">
          <w:delText>,</w:delText>
        </w:r>
      </w:del>
      <w:r w:rsidR="000A14D8">
        <w:t xml:space="preserve"> </w:t>
      </w:r>
      <w:r w:rsidR="002104A7">
        <w:t xml:space="preserve">and </w:t>
      </w:r>
      <w:ins w:id="600" w:author="Author">
        <w:r w:rsidR="00974A42">
          <w:t>other</w:t>
        </w:r>
        <w:r w:rsidR="00DA5FCD">
          <w:t xml:space="preserve"> individual</w:t>
        </w:r>
        <w:r w:rsidR="00974A42">
          <w:t xml:space="preserve">s </w:t>
        </w:r>
      </w:ins>
      <w:del w:id="601" w:author="Author">
        <w:r w:rsidR="00D6044C" w:rsidDel="00974A42">
          <w:delText>those</w:delText>
        </w:r>
        <w:r w:rsidR="002C7936" w:rsidDel="00974A42">
          <w:delText xml:space="preserve"> </w:delText>
        </w:r>
      </w:del>
      <w:r>
        <w:t>with any European ancestry</w:t>
      </w:r>
      <w:r w:rsidR="000A14D8">
        <w:t>.</w:t>
      </w:r>
      <w:del w:id="602" w:author="Author">
        <w:r w:rsidR="000A14D8" w:rsidDel="00974A42">
          <w:delText xml:space="preserve"> </w:delText>
        </w:r>
      </w:del>
      <w:ins w:id="603" w:author="Author">
        <w:r w:rsidR="00974A42" w:rsidRPr="00974A42">
          <w:t xml:space="preserve"> </w:t>
        </w:r>
      </w:ins>
      <w:r>
        <w:t xml:space="preserve">The two populations included </w:t>
      </w:r>
      <w:r w:rsidRPr="00DF1269">
        <w:t>9</w:t>
      </w:r>
      <w:r w:rsidR="00462276">
        <w:t>.</w:t>
      </w:r>
      <w:r w:rsidRPr="00DF1269">
        <w:t>2</w:t>
      </w:r>
      <w:r w:rsidR="00462276">
        <w:t xml:space="preserve"> </w:t>
      </w:r>
      <w:r w:rsidR="00F503F7">
        <w:t xml:space="preserve">million </w:t>
      </w:r>
      <w:r w:rsidR="000A14D8">
        <w:t>SNPs on chromosome</w:t>
      </w:r>
      <w:r>
        <w:t>s</w:t>
      </w:r>
      <w:r w:rsidR="000A14D8">
        <w:t xml:space="preserve"> 1-22 and X</w:t>
      </w:r>
      <w:r w:rsidR="001F7D5F">
        <w:t xml:space="preserve"> with MAF &gt;</w:t>
      </w:r>
      <w:del w:id="604" w:author="Author">
        <w:r w:rsidR="001F7D5F" w:rsidDel="00A5418D">
          <w:delText xml:space="preserve"> </w:delText>
        </w:r>
      </w:del>
      <w:r w:rsidR="00975810">
        <w:t>0.01</w:t>
      </w:r>
      <w:r w:rsidR="003238C5">
        <w:t xml:space="preserve">. </w:t>
      </w:r>
      <w:r w:rsidR="00020686">
        <w:t xml:space="preserve">The </w:t>
      </w:r>
      <w:r w:rsidR="00404771" w:rsidRPr="002D676C">
        <w:t>covariates</w:t>
      </w:r>
      <w:r w:rsidR="00404771">
        <w:t xml:space="preserve"> were</w:t>
      </w:r>
      <w:r w:rsidR="00020686">
        <w:t xml:space="preserve"> </w:t>
      </w:r>
      <w:r w:rsidR="00020686" w:rsidRPr="002D676C">
        <w:t>age, sex, age</w:t>
      </w:r>
      <w:r w:rsidR="00020686" w:rsidRPr="00BC2D47">
        <w:rPr>
          <w:sz w:val="16"/>
          <w:szCs w:val="16"/>
          <w:vertAlign w:val="superscript"/>
        </w:rPr>
        <w:t>2</w:t>
      </w:r>
      <w:r w:rsidR="00020686" w:rsidRPr="002D676C">
        <w:t>, age</w:t>
      </w:r>
      <w:r w:rsidR="00020686">
        <w:rPr>
          <w:rFonts w:ascii="Symbol" w:eastAsia="Symbol" w:hAnsi="Symbol" w:cs="Symbol"/>
        </w:rPr>
        <w:t>´</w:t>
      </w:r>
      <w:r w:rsidR="00020686" w:rsidRPr="002D676C">
        <w:t>sex,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ins w:id="605" w:author="Author">
        <w:r w:rsidR="006651FF">
          <w:t xml:space="preserve">for </w:t>
        </w:r>
      </w:ins>
      <w:del w:id="606" w:author="Author">
        <w:r w:rsidR="00020686" w:rsidDel="006651FF">
          <w:delText>(</w:delText>
        </w:r>
      </w:del>
      <w:r w:rsidRPr="006651FF">
        <w:t xml:space="preserve">a total of </w:t>
      </w:r>
      <w:r w:rsidR="00020686" w:rsidRPr="006651FF">
        <w:t>26</w:t>
      </w:r>
      <w:ins w:id="607" w:author="Author">
        <w:r w:rsidR="006651FF">
          <w:t xml:space="preserve"> covariates</w:t>
        </w:r>
      </w:ins>
      <w:r w:rsidR="00020686" w:rsidRPr="006651FF">
        <w:t>,</w:t>
      </w:r>
      <w:r>
        <w:t xml:space="preserve"> including the</w:t>
      </w:r>
      <w:r w:rsidR="00020686">
        <w:t xml:space="preserve"> intercep</w:t>
      </w:r>
      <w:del w:id="608" w:author="Author">
        <w:r w:rsidR="00020686" w:rsidDel="006651FF">
          <w:delText>t)</w:delText>
        </w:r>
      </w:del>
      <w:ins w:id="609" w:author="Author">
        <w:r w:rsidR="006651FF">
          <w:t>t</w:t>
        </w:r>
      </w:ins>
      <w:r w:rsidR="00020686" w:rsidRPr="002D676C">
        <w:t>.</w:t>
      </w:r>
      <w:r w:rsidR="00020686">
        <w:t xml:space="preserve"> </w:t>
      </w:r>
      <w:r w:rsidR="00C51968">
        <w:t>Figure 3</w:t>
      </w:r>
      <w:r w:rsidR="00D6598A">
        <w:t xml:space="preserve"> shows </w:t>
      </w:r>
      <w:r w:rsidR="00120D4B">
        <w:t>Manhattan plots</w:t>
      </w:r>
      <w:ins w:id="610" w:author="Author">
        <w:r w:rsidR="00A5418D">
          <w:t xml:space="preserve"> and</w:t>
        </w:r>
      </w:ins>
      <w:del w:id="611" w:author="Author">
        <w:r w:rsidR="006A1CC3" w:rsidDel="00A5418D">
          <w:delText>,</w:delText>
        </w:r>
      </w:del>
      <w:r w:rsidR="006A1CC3">
        <w:t xml:space="preserve">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r w:rsidR="000C6A7F">
        <w:rPr>
          <w:rFonts w:cstheme="minorHAnsi"/>
        </w:rPr>
        <w:t>λ</w:t>
      </w:r>
      <w:r w:rsidR="000C6A7F" w:rsidRPr="005932FC">
        <w:rPr>
          <w:vertAlign w:val="subscript"/>
        </w:rPr>
        <w:t>GC</w:t>
      </w:r>
      <w:r w:rsidR="000C6A7F">
        <w:t>)</w:t>
      </w:r>
      <w:r w:rsidR="00D6598A">
        <w:t xml:space="preserve">, </w:t>
      </w:r>
      <w:r w:rsidR="00133179">
        <w:t xml:space="preserve">based on </w:t>
      </w:r>
      <w:r w:rsidR="001E7A00">
        <w:t xml:space="preserve">the </w:t>
      </w:r>
      <w:ins w:id="612" w:author="Author">
        <w:r w:rsidR="000E0411">
          <w:t xml:space="preserve">second, </w:t>
        </w:r>
      </w:ins>
      <w:r w:rsidR="00887315">
        <w:t xml:space="preserve">larger </w:t>
      </w:r>
      <w:r>
        <w:t>population</w:t>
      </w:r>
      <w:r w:rsidR="003C6103">
        <w:t xml:space="preserve">. </w:t>
      </w:r>
      <w:del w:id="613" w:author="Author">
        <w:r w:rsidR="003C6103" w:rsidDel="00A5418D">
          <w:delText>T</w:delText>
        </w:r>
        <w:r w:rsidR="00220A77" w:rsidDel="00A5418D">
          <w:delText xml:space="preserve">he </w:delText>
        </w:r>
        <w:r w:rsidR="008B22AF" w:rsidDel="00A5418D">
          <w:delText>supplement</w:delText>
        </w:r>
        <w:r w:rsidR="00A46093" w:rsidDel="00A5418D">
          <w:delText xml:space="preserve"> </w:delText>
        </w:r>
      </w:del>
      <w:r w:rsidR="00911D31">
        <w:t xml:space="preserve">Table </w:t>
      </w:r>
      <w:r w:rsidR="00A5418D">
        <w:t>S</w:t>
      </w:r>
      <w:r w:rsidR="00911D31">
        <w:t xml:space="preserve">2 </w:t>
      </w:r>
      <w:r w:rsidR="008B22AF">
        <w:t xml:space="preserve">lists the </w:t>
      </w:r>
      <w:r w:rsidR="00220A77">
        <w:t>most significant SNP</w:t>
      </w:r>
      <w:r w:rsidR="003C6103">
        <w:t>s</w:t>
      </w:r>
      <w:r w:rsidR="00220A77">
        <w:t xml:space="preserve"> </w:t>
      </w:r>
      <w:r>
        <w:t xml:space="preserve">for each </w:t>
      </w:r>
      <w:r w:rsidR="00220A77">
        <w:t>test.</w:t>
      </w:r>
    </w:p>
    <w:p w14:paraId="7E8774C9" w14:textId="451A7D62" w:rsidR="00A73430" w:rsidDel="00A5418D" w:rsidRDefault="00A73430" w:rsidP="003003F1">
      <w:pPr>
        <w:rPr>
          <w:del w:id="614" w:author="Author"/>
        </w:rPr>
      </w:pPr>
      <w:r w:rsidRPr="00A73430">
        <w:t xml:space="preserve">LVT and DRM were abnormally positive on the X chromosome </w:t>
      </w:r>
      <w:r>
        <w:t xml:space="preserve">(Figure 3, orange circles) </w:t>
      </w:r>
      <w:r w:rsidRPr="00A73430">
        <w:t>because the lower frequency of the heterozygous genotype in men cause</w:t>
      </w:r>
      <w:r w:rsidR="005E028E">
        <w:t>s</w:t>
      </w:r>
      <w:r w:rsidRPr="00A73430">
        <w:t xml:space="preserve"> the</w:t>
      </w:r>
      <w:ins w:id="615" w:author="Author">
        <w:r w:rsidR="00D722FD">
          <w:t>se</w:t>
        </w:r>
      </w:ins>
      <w:del w:id="616" w:author="Author">
        <w:r w:rsidRPr="00A73430" w:rsidDel="00D722FD">
          <w:delText xml:space="preserve"> two</w:delText>
        </w:r>
      </w:del>
      <w:r w:rsidRPr="00A73430">
        <w:t xml:space="preserve"> tests to erroneously attribute changes of phenotypic variance due to sex as due to genotype.</w:t>
      </w:r>
      <w:ins w:id="617" w:author="Author">
        <w:r w:rsidR="00A5418D">
          <w:t xml:space="preserve"> </w:t>
        </w:r>
      </w:ins>
    </w:p>
    <w:p w14:paraId="25E132B2" w14:textId="2BF7AC2B"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more significant SNP</w:t>
      </w:r>
      <w:r w:rsidR="00A96D12" w:rsidRPr="00501A37">
        <w:t>s</w:t>
      </w:r>
      <w:r w:rsidR="00172B45" w:rsidRPr="00501A37">
        <w:t xml:space="preserve"> </w:t>
      </w:r>
      <w:r w:rsidR="00172B45" w:rsidRPr="006651FF">
        <w:t>with over-confidence</w:t>
      </w:r>
      <w:r w:rsidR="00172B45" w:rsidRPr="00501A37">
        <w:t xml:space="preserve"> (</w:t>
      </w:r>
      <w:bookmarkStart w:id="618" w:name="_Hlk102400984"/>
      <w:r w:rsidR="00172B45" w:rsidRPr="00501A37">
        <w:t>λ</w:t>
      </w:r>
      <w:r w:rsidR="00172B45" w:rsidRPr="001A51BD">
        <w:rPr>
          <w:vertAlign w:val="subscript"/>
        </w:rPr>
        <w:t>GC</w:t>
      </w:r>
      <w:r w:rsidR="00172B45" w:rsidRPr="00501A37">
        <w:t>=</w:t>
      </w:r>
      <w:r w:rsidR="00FF3F84" w:rsidRPr="00501A37">
        <w:t>1.998</w:t>
      </w:r>
      <w:bookmarkEnd w:id="618"/>
      <w:r w:rsidR="00172B45" w:rsidRPr="00501A37">
        <w:t>)</w:t>
      </w:r>
      <w:r w:rsidR="00FF74C8" w:rsidRPr="00501A37">
        <w:t>.</w:t>
      </w:r>
      <w:r w:rsidR="006C7ED2" w:rsidRPr="00501A37">
        <w:t xml:space="preserve"> </w:t>
      </w:r>
      <w:r w:rsidR="00E7526A" w:rsidRPr="00E7526A">
        <w:t xml:space="preserve">The </w:t>
      </w:r>
      <w:del w:id="619" w:author="Author">
        <w:r w:rsidR="00E7526A" w:rsidRPr="00E7526A" w:rsidDel="000E0411">
          <w:delText xml:space="preserve">four </w:delText>
        </w:r>
      </w:del>
      <w:r w:rsidR="00E7526A" w:rsidRPr="00E7526A">
        <w:t xml:space="preserve">variance loci tests </w:t>
      </w:r>
      <w:del w:id="620" w:author="Author">
        <w:r w:rsidR="00E7526A" w:rsidRPr="00E7526A" w:rsidDel="000E0411">
          <w:delText xml:space="preserve">could </w:delText>
        </w:r>
        <w:r w:rsidR="00E7526A" w:rsidRPr="00E7526A" w:rsidDel="00A5418D">
          <w:delText xml:space="preserve">tell apart </w:delText>
        </w:r>
      </w:del>
      <w:ins w:id="621" w:author="Author">
        <w:r w:rsidR="00A5418D">
          <w:t>distinguish</w:t>
        </w:r>
        <w:r w:rsidR="000E0411">
          <w:t>ed</w:t>
        </w:r>
        <w:r w:rsidR="00A5418D">
          <w:t xml:space="preserve"> </w:t>
        </w:r>
      </w:ins>
      <w:r w:rsidR="00E7526A" w:rsidRPr="00E7526A">
        <w:t xml:space="preserve">genetic effects on the phenotypic mean and variance </w:t>
      </w:r>
      <w:commentRangeStart w:id="622"/>
      <w:r w:rsidR="00E7526A" w:rsidRPr="006651FF">
        <w:t>with relative eas</w:t>
      </w:r>
      <w:r w:rsidR="00E7526A" w:rsidRPr="00E7526A">
        <w:t>e</w:t>
      </w:r>
      <w:commentRangeEnd w:id="622"/>
      <w:r w:rsidR="006651FF">
        <w:rPr>
          <w:rStyle w:val="CommentReference"/>
        </w:rPr>
        <w:commentReference w:id="622"/>
      </w:r>
      <w:r w:rsidR="00E7526A" w:rsidRPr="00E7526A">
        <w:t>.</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247EC0" w:rsidRPr="00501A37">
        <w:t xml:space="preserve">reflecting the </w:t>
      </w:r>
      <w:r w:rsidR="00640783" w:rsidRPr="00501A37">
        <w:t xml:space="preserve">interchangeability of </w:t>
      </w:r>
      <w:r w:rsidR="00247EC0" w:rsidRPr="00501A37">
        <w:t>genetic effect</w:t>
      </w:r>
      <w:ins w:id="623" w:author="Author">
        <w:r w:rsidR="00A5418D">
          <w:t>s</w:t>
        </w:r>
      </w:ins>
      <w:r w:rsidR="00247EC0" w:rsidRPr="00501A37">
        <w:t xml:space="preserve"> on </w:t>
      </w:r>
      <w:r w:rsidR="005666CD" w:rsidRPr="00501A37">
        <w:t xml:space="preserve">the </w:t>
      </w:r>
      <w:r w:rsidR="00C0301A" w:rsidRPr="00501A37">
        <w:t xml:space="preserve">phenotypic </w:t>
      </w:r>
      <w:r w:rsidR="00247EC0" w:rsidRPr="00501A37">
        <w:t xml:space="preserve">mean and variance </w:t>
      </w:r>
      <w:r w:rsidR="00235E15" w:rsidRPr="00501A37">
        <w:t>for</w:t>
      </w:r>
      <w:r w:rsidR="00247EC0" w:rsidRPr="00501A37">
        <w:t xml:space="preserve"> binary outcome</w:t>
      </w:r>
      <w:r w:rsidR="00235E15" w:rsidRPr="00501A37">
        <w:t>s</w:t>
      </w:r>
      <w:r w:rsidR="00247EC0" w:rsidRPr="00501A37">
        <w:t>.</w:t>
      </w:r>
      <w:r w:rsidR="00C0301A" w:rsidRPr="00501A37">
        <w:t xml:space="preserve"> However, </w:t>
      </w:r>
      <w:r w:rsidR="00271DE9" w:rsidRPr="00501A37">
        <w:t xml:space="preserve">VLA </w:t>
      </w:r>
      <w:r w:rsidR="00271DE9" w:rsidRPr="000E0411">
        <w:t>show</w:t>
      </w:r>
      <w:r w:rsidR="00714285" w:rsidRPr="000E0411">
        <w:t>ed the least genomic inflatio</w:t>
      </w:r>
      <w:r w:rsidR="00714285" w:rsidRPr="00501A37">
        <w:t>n (λ</w:t>
      </w:r>
      <w:r w:rsidR="00714285" w:rsidRPr="001A51BD">
        <w:rPr>
          <w:vertAlign w:val="subscript"/>
        </w:rPr>
        <w:t>GC</w:t>
      </w:r>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ins w:id="624" w:author="Author">
        <w:r w:rsidR="00CF1D91">
          <w:t xml:space="preserve">identified </w:t>
        </w:r>
      </w:ins>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10207310" w:rsidR="00A2111F" w:rsidRPr="00AF3206" w:rsidRDefault="00A2111F" w:rsidP="00A2111F">
      <w:pPr>
        <w:pStyle w:val="Heading2"/>
      </w:pPr>
      <w:r>
        <w:t xml:space="preserve">GxE </w:t>
      </w:r>
      <w:ins w:id="625" w:author="Author">
        <w:r w:rsidR="003F0A14">
          <w:t>e</w:t>
        </w:r>
      </w:ins>
      <w:del w:id="626" w:author="Author">
        <w:r w:rsidDel="003F0A14">
          <w:delText>E</w:delText>
        </w:r>
      </w:del>
      <w:r>
        <w:t xml:space="preserve">nrichment </w:t>
      </w:r>
      <w:ins w:id="627" w:author="Author">
        <w:r w:rsidR="003F0A14">
          <w:t>a</w:t>
        </w:r>
      </w:ins>
      <w:del w:id="628" w:author="Author">
        <w:r w:rsidDel="003F0A14">
          <w:delText>A</w:delText>
        </w:r>
      </w:del>
      <w:r>
        <w:t>nalysis</w:t>
      </w:r>
    </w:p>
    <w:p w14:paraId="70E5D5D5" w14:textId="5FD6C1B3" w:rsidR="00A2111F" w:rsidRDefault="00CF1D91" w:rsidP="00A2111F">
      <w:ins w:id="629" w:author="Author">
        <w:r>
          <w:t xml:space="preserve">We conducted GxE enrichment analysis </w:t>
        </w:r>
      </w:ins>
      <w:del w:id="630" w:author="Author">
        <w:r w:rsidR="009F1C78" w:rsidRPr="009F1C78" w:rsidDel="00CF1D91">
          <w:delText xml:space="preserve">The aim is </w:delText>
        </w:r>
      </w:del>
      <w:r w:rsidR="009F1C78" w:rsidRPr="009F1C78">
        <w:t xml:space="preserve">to gauge how well the top-ranked SNPs from a variance loci test in </w:t>
      </w:r>
      <w:r w:rsidR="009F1C78" w:rsidRPr="000E0411">
        <w:t>one population</w:t>
      </w:r>
      <w:r w:rsidR="009F1C78" w:rsidRPr="009F1C78">
        <w:t xml:space="preserve"> enrich the detection of significant GxE interactions in a discovery population. </w:t>
      </w:r>
      <w:r w:rsidR="009F1C78" w:rsidRPr="000E0411">
        <w:t>In</w:t>
      </w:r>
      <w:ins w:id="631" w:author="Author">
        <w:r w:rsidR="000E0411">
          <w:t xml:space="preserve"> </w:t>
        </w:r>
      </w:ins>
      <w:del w:id="632" w:author="Author">
        <w:r w:rsidR="009F1C78" w:rsidRPr="000E0411" w:rsidDel="000E0411">
          <w:delText xml:space="preserve"> the former</w:delText>
        </w:r>
      </w:del>
      <w:ins w:id="633" w:author="Author">
        <w:r w:rsidR="000E0411">
          <w:t>one population</w:t>
        </w:r>
      </w:ins>
      <w:r w:rsidR="009F1C78" w:rsidRPr="009F1C78">
        <w:t xml:space="preserve">, we ranked SNPs by </w:t>
      </w:r>
      <w:ins w:id="634" w:author="Author">
        <w:r>
          <w:t>1</w:t>
        </w:r>
        <w:del w:id="635" w:author="Author">
          <w:r w:rsidDel="000E0411">
            <w:delText>-</w:delText>
          </w:r>
        </w:del>
        <w:r w:rsidR="000E0411">
          <w:t>–</w:t>
        </w:r>
      </w:ins>
      <w:del w:id="636" w:author="Author">
        <w:r w:rsidR="009F1C78" w:rsidRPr="009F1C78" w:rsidDel="00CF1D91">
          <w:delText xml:space="preserve">one minus the </w:delText>
        </w:r>
      </w:del>
      <w:r w:rsidR="009F1C78" w:rsidRPr="009F1C78">
        <w:t xml:space="preserve">p-value </w:t>
      </w:r>
      <w:del w:id="637" w:author="Author">
        <w:r w:rsidR="009F1C78" w:rsidRPr="009F1C78" w:rsidDel="00CF1D91">
          <w:delText xml:space="preserve">of </w:delText>
        </w:r>
      </w:del>
      <w:ins w:id="638" w:author="Author">
        <w:r>
          <w:t>for</w:t>
        </w:r>
        <w:r w:rsidRPr="009F1C78">
          <w:t xml:space="preserve"> </w:t>
        </w:r>
      </w:ins>
      <w:r w:rsidR="009F1C78" w:rsidRPr="009F1C78">
        <w:t xml:space="preserve">each test’s primary statistics. In the </w:t>
      </w:r>
      <w:del w:id="639" w:author="Author">
        <w:r w:rsidR="009F1C78" w:rsidRPr="009F1C78" w:rsidDel="00CF1D91">
          <w:delText>latter</w:delText>
        </w:r>
      </w:del>
      <w:ins w:id="640" w:author="Author">
        <w:r>
          <w:t>discovery population</w:t>
        </w:r>
      </w:ins>
      <w:r w:rsidR="009F1C78" w:rsidRPr="009F1C78">
        <w:t>, we scored SNPs by the number of two-way GxE p-values below a series of cut-offs and the overall sum of negative p-values.</w:t>
      </w:r>
      <w:r w:rsidR="009F1C78">
        <w:t xml:space="preserve"> </w:t>
      </w:r>
      <w:r w:rsidR="00463345">
        <w:t>By regressing the scores on the ranks</w:t>
      </w:r>
      <w:r w:rsidR="00A02E26">
        <w:t>,</w:t>
      </w:r>
      <w:r w:rsidR="004647CE" w:rsidRPr="004647CE">
        <w:t xml:space="preserve"> the coefficient acted as a measure of GxE enrichment.</w:t>
      </w:r>
      <w:r w:rsidR="004647CE">
        <w:t xml:space="preserve"> </w:t>
      </w:r>
      <w:r w:rsidR="001100FF">
        <w:t xml:space="preserve">We </w:t>
      </w:r>
      <w:r w:rsidR="00A2111F">
        <w:t xml:space="preserve">performed an internal GxE enrichment assessment </w:t>
      </w:r>
      <w:r w:rsidR="00513139">
        <w:t>among</w:t>
      </w:r>
      <w:r w:rsidR="008B22AF">
        <w:t xml:space="preserve"> </w:t>
      </w:r>
      <w:r w:rsidR="00A2111F">
        <w:t>sub-populations in the UKBB</w:t>
      </w:r>
      <w:r w:rsidR="00640783">
        <w:t xml:space="preserve"> </w:t>
      </w:r>
      <w:r w:rsidR="00A2111F">
        <w:t xml:space="preserve">and an external </w:t>
      </w:r>
      <w:r w:rsidR="00A2111F" w:rsidRPr="00037983">
        <w:t>assessment</w:t>
      </w:r>
      <w:r w:rsidR="00A2111F">
        <w:t xml:space="preserve"> </w:t>
      </w:r>
      <w:del w:id="641" w:author="Author">
        <w:r w:rsidR="00513139" w:rsidDel="00CF1D91">
          <w:delText>involving</w:delText>
        </w:r>
        <w:r w:rsidR="00640783" w:rsidDel="00CF1D91">
          <w:delText xml:space="preserve"> </w:delText>
        </w:r>
      </w:del>
      <w:ins w:id="642" w:author="Author">
        <w:r>
          <w:t xml:space="preserve">in </w:t>
        </w:r>
      </w:ins>
      <w:r w:rsidR="00A2111F">
        <w:t xml:space="preserve">the </w:t>
      </w:r>
      <w:del w:id="643" w:author="Author">
        <w:r w:rsidR="00A2111F" w:rsidDel="00621F69">
          <w:delText>NC</w:delText>
        </w:r>
        <w:r w:rsidR="00640783" w:rsidDel="00621F69">
          <w:delText>-</w:delText>
        </w:r>
        <w:r w:rsidR="00A2111F" w:rsidDel="00621F69">
          <w:delText xml:space="preserve">based </w:delText>
        </w:r>
      </w:del>
      <w:r w:rsidR="00A2111F">
        <w:t>PEGS cohort.</w:t>
      </w:r>
    </w:p>
    <w:p w14:paraId="7E6AE4B0" w14:textId="77777777" w:rsidR="0036634B" w:rsidRDefault="0036634B" w:rsidP="0014369D">
      <w:pPr>
        <w:pStyle w:val="Heading3"/>
      </w:pPr>
      <w:r>
        <w:t>Internal GxE enrichment</w:t>
      </w:r>
    </w:p>
    <w:p w14:paraId="74C38AB0" w14:textId="175E608C" w:rsidR="00C750C1" w:rsidRDefault="00631193" w:rsidP="00C750C1">
      <w:bookmarkStart w:id="644" w:name="_Hlk103763305"/>
      <w:del w:id="645" w:author="Author">
        <w:r w:rsidDel="00CF1D91">
          <w:delText xml:space="preserve">Within </w:delText>
        </w:r>
      </w:del>
      <w:ins w:id="646" w:author="Author">
        <w:r w:rsidR="00CF1D91">
          <w:t>In</w:t>
        </w:r>
      </w:ins>
      <w:del w:id="647" w:author="Author">
        <w:r w:rsidDel="00CF1D91">
          <w:delText>the</w:delText>
        </w:r>
      </w:del>
      <w:r>
        <w:t xml:space="preserve"> UK</w:t>
      </w:r>
      <w:ins w:id="648" w:author="Author">
        <w:r w:rsidR="00CF1D91">
          <w:t>BB</w:t>
        </w:r>
      </w:ins>
      <w:del w:id="649" w:author="Author">
        <w:r w:rsidDel="00CF1D91">
          <w:delText xml:space="preserve"> Biobank</w:delText>
        </w:r>
      </w:del>
      <w:ins w:id="650" w:author="Author">
        <w:r w:rsidR="00CF1D91">
          <w:t xml:space="preserve"> data</w:t>
        </w:r>
      </w:ins>
      <w:r>
        <w:t xml:space="preserve">, we ranked SNPs using test statistics (i.e., </w:t>
      </w:r>
      <w:bookmarkStart w:id="651" w:name="_Hlk112223928"/>
      <w:r>
        <w:t>DLM, LVT, DRM, VLA, and GWAS</w:t>
      </w:r>
      <w:bookmarkEnd w:id="651"/>
      <w:r>
        <w:t xml:space="preserve">) based on </w:t>
      </w:r>
      <w:commentRangeStart w:id="652"/>
      <w:r w:rsidR="00E66408" w:rsidRPr="002D676C">
        <w:t>353</w:t>
      </w:r>
      <w:r w:rsidR="00E66408">
        <w:t>,</w:t>
      </w:r>
      <w:r w:rsidR="00E66408" w:rsidRPr="002D676C">
        <w:t>605</w:t>
      </w:r>
      <w:commentRangeEnd w:id="652"/>
      <w:r w:rsidR="00315200">
        <w:rPr>
          <w:rStyle w:val="CommentReference"/>
        </w:rPr>
        <w:commentReference w:id="652"/>
      </w:r>
      <w:r w:rsidR="00E66408" w:rsidRPr="002D676C">
        <w:t xml:space="preserve"> </w:t>
      </w:r>
      <w:r>
        <w:t>British</w:t>
      </w:r>
      <w:r w:rsidR="00DD4021">
        <w:t xml:space="preserve"> Whites</w:t>
      </w:r>
      <w:r>
        <w:t xml:space="preserve"> and scored SNPs using </w:t>
      </w:r>
      <w:del w:id="653" w:author="Author">
        <w:r w:rsidDel="00041758">
          <w:delText>2</w:delText>
        </w:r>
      </w:del>
      <w:ins w:id="654" w:author="Author">
        <w:r w:rsidR="00041758">
          <w:t>two</w:t>
        </w:r>
      </w:ins>
      <w:r>
        <w:t xml:space="preserve">-way GxE statistics based on </w:t>
      </w:r>
      <w:commentRangeStart w:id="655"/>
      <w:r w:rsidR="00DD4021" w:rsidRPr="006651FF">
        <w:t xml:space="preserve">25,481 </w:t>
      </w:r>
      <w:r w:rsidRPr="006651FF">
        <w:t>non-British</w:t>
      </w:r>
      <w:r w:rsidR="00DD4021" w:rsidRPr="006651FF">
        <w:t xml:space="preserve"> Whites</w:t>
      </w:r>
      <w:commentRangeEnd w:id="655"/>
      <w:r w:rsidR="006651FF">
        <w:rPr>
          <w:rStyle w:val="CommentReference"/>
        </w:rPr>
        <w:commentReference w:id="655"/>
      </w:r>
      <w:r>
        <w:t xml:space="preserve">. </w:t>
      </w:r>
      <w:r w:rsidR="008767C3" w:rsidRPr="002D676C">
        <w:t xml:space="preserve">For BMI, </w:t>
      </w:r>
      <w:r w:rsidR="008767C3">
        <w:t xml:space="preserve">VLA was the most efficient </w:t>
      </w:r>
      <w:ins w:id="656" w:author="Author">
        <w:r w:rsidR="000E0411">
          <w:t xml:space="preserve">for </w:t>
        </w:r>
      </w:ins>
      <w:r w:rsidR="008B22AF">
        <w:t xml:space="preserve">SNP </w:t>
      </w:r>
      <w:r w:rsidR="00A0279B">
        <w:t>select</w:t>
      </w:r>
      <w:ins w:id="657" w:author="Author">
        <w:r w:rsidR="000E0411">
          <w:t>ion</w:t>
        </w:r>
      </w:ins>
      <w:del w:id="658" w:author="Author">
        <w:r w:rsidR="00A0279B" w:rsidDel="000E0411">
          <w:delText>or</w:delText>
        </w:r>
      </w:del>
      <w:r w:rsidR="00A0279B">
        <w:t xml:space="preserve"> </w:t>
      </w:r>
      <w:r w:rsidR="008767C3">
        <w:t>overall</w:t>
      </w:r>
      <w:r w:rsidR="00480BD2">
        <w:t xml:space="preserve"> (Figure 4a, red)</w:t>
      </w:r>
      <w:r w:rsidR="007B6EF6">
        <w:t xml:space="preserve"> and </w:t>
      </w:r>
      <w:del w:id="659" w:author="Author">
        <w:r w:rsidR="00166FE8" w:rsidRPr="006651FF" w:rsidDel="00041758">
          <w:delText>has</w:delText>
        </w:r>
        <w:r w:rsidR="00A0279B" w:rsidRPr="006651FF" w:rsidDel="00041758">
          <w:delText xml:space="preserve"> </w:delText>
        </w:r>
      </w:del>
      <w:ins w:id="660" w:author="Author">
        <w:r w:rsidR="00041758" w:rsidRPr="006651FF">
          <w:t xml:space="preserve">exhibited </w:t>
        </w:r>
      </w:ins>
      <w:commentRangeStart w:id="661"/>
      <w:r w:rsidR="00A0279B" w:rsidRPr="006651FF">
        <w:t>pronounced</w:t>
      </w:r>
      <w:r w:rsidR="00480BD2" w:rsidRPr="006651FF">
        <w:t xml:space="preserve"> </w:t>
      </w:r>
      <w:r w:rsidR="00166FE8" w:rsidRPr="006651FF">
        <w:t xml:space="preserve">advantages </w:t>
      </w:r>
      <w:del w:id="662" w:author="Author">
        <w:r w:rsidR="00166FE8" w:rsidRPr="006651FF" w:rsidDel="00041758">
          <w:delText xml:space="preserve">over </w:delText>
        </w:r>
      </w:del>
      <w:ins w:id="663" w:author="Author">
        <w:r w:rsidR="00041758" w:rsidRPr="006651FF">
          <w:t xml:space="preserve">compared to </w:t>
        </w:r>
      </w:ins>
      <w:r w:rsidR="00166FE8" w:rsidRPr="006651FF">
        <w:t>the other tests</w:t>
      </w:r>
      <w:commentRangeEnd w:id="661"/>
      <w:r w:rsidR="006651FF">
        <w:rPr>
          <w:rStyle w:val="CommentReference"/>
        </w:rPr>
        <w:commentReference w:id="661"/>
      </w:r>
      <w:r w:rsidR="00166FE8">
        <w:t xml:space="preserve"> </w:t>
      </w:r>
      <w:r w:rsidR="00480BD2">
        <w:t>(Figure 4b, red)</w:t>
      </w:r>
      <w:r w:rsidR="00166FE8">
        <w:t>. VLA</w:t>
      </w:r>
      <w:r w:rsidR="007B6EF6">
        <w:t xml:space="preserve"> </w:t>
      </w:r>
      <w:r w:rsidR="00B724EE">
        <w:t>was</w:t>
      </w:r>
      <w:r w:rsidR="0036634B">
        <w:t xml:space="preserve"> </w:t>
      </w:r>
      <w:r w:rsidR="00A0279B">
        <w:t xml:space="preserve">also </w:t>
      </w:r>
      <w:commentRangeStart w:id="664"/>
      <w:r w:rsidR="0036634B">
        <w:t>more efficient</w:t>
      </w:r>
      <w:commentRangeEnd w:id="664"/>
      <w:r w:rsidR="006B202B">
        <w:rPr>
          <w:rStyle w:val="CommentReference"/>
        </w:rPr>
        <w:commentReference w:id="664"/>
      </w:r>
      <w:r w:rsidR="0036634B">
        <w:t xml:space="preserve"> for </w:t>
      </w:r>
      <w:r w:rsidR="00A0279B">
        <w:t>GxE SNPs</w:t>
      </w:r>
      <w:r w:rsidR="0036634B">
        <w:t xml:space="preserve"> </w:t>
      </w:r>
      <w:r w:rsidR="00480BD2">
        <w:t xml:space="preserve">with </w:t>
      </w:r>
      <w:r w:rsidR="0036634B">
        <w:t>p-values &lt;</w:t>
      </w:r>
      <w:del w:id="665" w:author="Author">
        <w:r w:rsidR="0036634B" w:rsidDel="000E0411">
          <w:delText xml:space="preserve"> </w:delText>
        </w:r>
      </w:del>
      <w:r w:rsidR="0036634B">
        <w:t>5e-</w:t>
      </w:r>
      <w:r w:rsidR="0036634B">
        <w:lastRenderedPageBreak/>
        <w:t xml:space="preserve">7. </w:t>
      </w:r>
      <w:r w:rsidR="00235E15">
        <w:t xml:space="preserve">The supplement </w:t>
      </w:r>
      <w:r w:rsidR="00A96B45">
        <w:t>provide</w:t>
      </w:r>
      <w:r w:rsidR="00235E15">
        <w:t>s</w:t>
      </w:r>
      <w:r w:rsidR="00A96B45">
        <w:t xml:space="preserve"> </w:t>
      </w:r>
      <w:ins w:id="666" w:author="Author">
        <w:r w:rsidR="00831CC4">
          <w:t xml:space="preserve">the </w:t>
        </w:r>
        <w:r w:rsidR="00370A41">
          <w:t xml:space="preserve">score-rank </w:t>
        </w:r>
        <w:r w:rsidR="000319BC">
          <w:t xml:space="preserve">GxE </w:t>
        </w:r>
        <w:del w:id="667" w:author="Author">
          <w:r w:rsidR="00AA4E4F" w:rsidDel="000319BC">
            <w:delText xml:space="preserve">GxE </w:delText>
          </w:r>
          <w:r w:rsidR="00831CC4" w:rsidDel="00AB4E61">
            <w:delText>score-rank</w:delText>
          </w:r>
        </w:del>
        <w:r w:rsidR="00AB4E61">
          <w:t>enrichment</w:t>
        </w:r>
        <w:r w:rsidR="00831CC4">
          <w:t xml:space="preserve"> regression </w:t>
        </w:r>
      </w:ins>
      <w:r w:rsidR="00A96B45" w:rsidRPr="002D676C">
        <w:t>coefficient</w:t>
      </w:r>
      <w:ins w:id="668" w:author="Author">
        <w:r w:rsidR="002C5BE5">
          <w:t>s</w:t>
        </w:r>
      </w:ins>
      <w:r w:rsidR="00A96B45">
        <w:t xml:space="preserve"> </w:t>
      </w:r>
      <w:ins w:id="669" w:author="Author">
        <w:r w:rsidR="002C5BE5">
          <w:t>(Table?) and</w:t>
        </w:r>
        <w:r w:rsidR="00041758">
          <w:t xml:space="preserve"> a</w:t>
        </w:r>
        <w:r w:rsidR="002C5BE5">
          <w:t xml:space="preserve"> </w:t>
        </w:r>
        <w:del w:id="670" w:author="Author">
          <w:r w:rsidR="000020FA" w:rsidDel="00FE0BA2">
            <w:delText xml:space="preserve">the </w:delText>
          </w:r>
          <w:r w:rsidR="002C5BE5" w:rsidDel="000020FA">
            <w:delText xml:space="preserve">data </w:delText>
          </w:r>
        </w:del>
        <w:r w:rsidR="002C5BE5">
          <w:t xml:space="preserve">flowchart of </w:t>
        </w:r>
        <w:del w:id="671" w:author="Author">
          <w:r w:rsidR="002C5BE5" w:rsidDel="00F6600A">
            <w:delText xml:space="preserve">the </w:delText>
          </w:r>
          <w:r w:rsidR="00F6600A" w:rsidDel="00FE0BA2">
            <w:delText>UKBB internal GxE enrichment</w:delText>
          </w:r>
        </w:del>
        <w:r w:rsidR="00FE0BA2">
          <w:t>the</w:t>
        </w:r>
        <w:r w:rsidR="00F6600A">
          <w:t xml:space="preserve"> </w:t>
        </w:r>
        <w:r w:rsidR="002C5BE5">
          <w:t>analysis (Figure?)</w:t>
        </w:r>
      </w:ins>
      <w:del w:id="672" w:author="Author">
        <w:r w:rsidR="00235E15" w:rsidDel="002C5BE5">
          <w:delText xml:space="preserve">values </w:delText>
        </w:r>
        <w:r w:rsidR="00A109F4" w:rsidDel="002C5BE5">
          <w:delText>and standard error</w:delText>
        </w:r>
        <w:r w:rsidR="00166FE8" w:rsidDel="002C5BE5">
          <w:delText>s</w:delText>
        </w:r>
      </w:del>
      <w:r w:rsidR="00A96B45">
        <w:t>.</w:t>
      </w:r>
      <w:r w:rsidR="007B6EF6">
        <w:t xml:space="preserve"> </w:t>
      </w:r>
    </w:p>
    <w:p w14:paraId="0FB7F006" w14:textId="7C7D48F2" w:rsidR="00C750C1" w:rsidRPr="00D54C85" w:rsidRDefault="00166FE8" w:rsidP="00C750C1">
      <w:pPr>
        <w:rPr>
          <w:color w:val="FF0000"/>
        </w:rPr>
      </w:pPr>
      <w:bookmarkStart w:id="673" w:name="_Hlk103763431"/>
      <w:bookmarkEnd w:id="644"/>
      <w:r>
        <w:t>F</w:t>
      </w:r>
      <w:r w:rsidR="00C750C1">
        <w:t xml:space="preserve">or </w:t>
      </w:r>
      <w:r>
        <w:t>T2</w:t>
      </w:r>
      <w:r w:rsidR="006B57C5">
        <w:t>D,</w:t>
      </w:r>
      <w:r w:rsidR="00C750C1">
        <w:t xml:space="preserve"> DLM </w:t>
      </w:r>
      <w:ins w:id="674" w:author="Author">
        <w:r w:rsidR="006B202B">
          <w:t xml:space="preserve">has similar </w:t>
        </w:r>
      </w:ins>
      <w:r w:rsidR="00235E15">
        <w:t>perform</w:t>
      </w:r>
      <w:ins w:id="675" w:author="Author">
        <w:r w:rsidR="006B202B">
          <w:t>ance</w:t>
        </w:r>
      </w:ins>
      <w:del w:id="676" w:author="Author">
        <w:r w:rsidR="00235E15" w:rsidDel="006B202B">
          <w:delText>ed similarly</w:delText>
        </w:r>
      </w:del>
      <w:r w:rsidR="00235E15">
        <w:t xml:space="preserve"> as </w:t>
      </w:r>
      <w:r w:rsidR="00C750C1">
        <w:t>GWAS (</w:t>
      </w:r>
      <w:r w:rsidR="001B5CC8">
        <w:t xml:space="preserve">Figure 4b, </w:t>
      </w:r>
      <w:r w:rsidR="00A94EE5">
        <w:t>gray and green</w:t>
      </w:r>
      <w:r w:rsidR="00C750C1">
        <w:t>)</w:t>
      </w:r>
      <w:ins w:id="677" w:author="Author">
        <w:r w:rsidR="00041758">
          <w:t xml:space="preserve">. </w:t>
        </w:r>
      </w:ins>
      <w:del w:id="678" w:author="Author">
        <w:r w:rsidR="00C750C1" w:rsidDel="00041758">
          <w:delText xml:space="preserve">, </w:delText>
        </w:r>
        <w:r w:rsidR="007E625B" w:rsidDel="00041758">
          <w:delText xml:space="preserve">so were </w:delText>
        </w:r>
        <w:r w:rsidR="00C750C1" w:rsidDel="00041758">
          <w:delText xml:space="preserve">LVT and DRM at </w:delText>
        </w:r>
      </w:del>
      <w:ins w:id="679" w:author="Author">
        <w:r w:rsidR="00041758">
          <w:t xml:space="preserve">At </w:t>
        </w:r>
      </w:ins>
      <w:r w:rsidR="006A5AF9">
        <w:t xml:space="preserve">stricter GxE </w:t>
      </w:r>
      <w:r w:rsidR="00C750C1">
        <w:t>p-value thresholds</w:t>
      </w:r>
      <w:ins w:id="680" w:author="Author">
        <w:r w:rsidR="00041758">
          <w:t>, LVT and DRM also had similar performance</w:t>
        </w:r>
      </w:ins>
      <w:r w:rsidR="00C750C1">
        <w:t>.</w:t>
      </w:r>
      <w:r w:rsidR="00235E15">
        <w:t xml:space="preserve"> </w:t>
      </w:r>
      <w:r w:rsidR="00D15052">
        <w:t>The</w:t>
      </w:r>
      <w:ins w:id="681" w:author="Author">
        <w:r w:rsidR="00041758">
          <w:t>re were</w:t>
        </w:r>
      </w:ins>
      <w:r w:rsidR="00D15052">
        <w:t xml:space="preserve"> </w:t>
      </w:r>
      <w:r w:rsidR="002F3581">
        <w:t>redundanc</w:t>
      </w:r>
      <w:r w:rsidR="000D1873">
        <w:t>ies</w:t>
      </w:r>
      <w:r w:rsidR="002F3581">
        <w:t xml:space="preserve"> </w:t>
      </w:r>
      <w:del w:id="682" w:author="Author">
        <w:r w:rsidR="000D1873" w:rsidDel="00041758">
          <w:delText xml:space="preserve">are </w:delText>
        </w:r>
        <w:r w:rsidR="00DC4497" w:rsidDel="00041758">
          <w:delText>reflected by</w:delText>
        </w:r>
      </w:del>
      <w:ins w:id="683" w:author="Author">
        <w:r w:rsidR="00041758">
          <w:t>due to the</w:t>
        </w:r>
      </w:ins>
      <w:r w:rsidR="00DC4497">
        <w:t xml:space="preserve"> </w:t>
      </w:r>
      <w:r w:rsidR="00A50D5E">
        <w:t>high</w:t>
      </w:r>
      <w:r w:rsidR="000D1873">
        <w:t xml:space="preserve"> </w:t>
      </w:r>
      <w:r w:rsidR="00D15052">
        <w:t xml:space="preserve">correlation </w:t>
      </w:r>
      <w:r w:rsidR="00A93134">
        <w:t xml:space="preserve">between </w:t>
      </w:r>
      <w:r w:rsidR="00C750C1">
        <w:t>SNP rank</w:t>
      </w:r>
      <w:r w:rsidR="00A50D5E">
        <w:t>s</w:t>
      </w:r>
      <w:r w:rsidR="00A93134">
        <w:t xml:space="preserve"> </w:t>
      </w:r>
      <w:r w:rsidR="000428C2">
        <w:t>(i.e., 1</w:t>
      </w:r>
      <w:del w:id="684" w:author="Author">
        <w:r w:rsidR="000428C2" w:rsidDel="00041758">
          <w:delText xml:space="preserve"> </w:delText>
        </w:r>
      </w:del>
      <w:r w:rsidR="000428C2">
        <w:t>–</w:t>
      </w:r>
      <w:del w:id="685" w:author="Author">
        <w:r w:rsidR="000428C2" w:rsidDel="00041758">
          <w:delText xml:space="preserve"> </w:delText>
        </w:r>
      </w:del>
      <w:r w:rsidR="000428C2">
        <w:t>p</w:t>
      </w:r>
      <w:ins w:id="686" w:author="Author">
        <w:r w:rsidR="00041758">
          <w:t>-</w:t>
        </w:r>
      </w:ins>
      <w:del w:id="687" w:author="Author">
        <w:r w:rsidR="000428C2" w:rsidDel="00041758">
          <w:delText xml:space="preserve"> </w:delText>
        </w:r>
      </w:del>
      <w:r w:rsidR="000428C2">
        <w:t>value)</w:t>
      </w:r>
      <w:r w:rsidR="00A93134">
        <w:t xml:space="preserve"> </w:t>
      </w:r>
      <w:r w:rsidR="00A50D5E">
        <w:t>from</w:t>
      </w:r>
      <w:r w:rsidR="00DC4497">
        <w:t xml:space="preserve"> </w:t>
      </w:r>
      <w:r w:rsidR="005C595E">
        <w:t xml:space="preserve">GWAS and non-GWAS tests, </w:t>
      </w:r>
      <w:ins w:id="688" w:author="Author">
        <w:r w:rsidR="00041758">
          <w:t>namely</w:t>
        </w:r>
      </w:ins>
      <w:del w:id="689" w:author="Author">
        <w:r w:rsidR="00DC4497" w:rsidDel="00041758">
          <w:delText>which were</w:delText>
        </w:r>
      </w:del>
      <w:r w:rsidR="00DC4497">
        <w:t xml:space="preserve"> </w:t>
      </w:r>
      <w:r w:rsidR="00235E15">
        <w:t>DLM</w:t>
      </w:r>
      <w:r w:rsidR="00C750C1">
        <w:t xml:space="preserve"> </w:t>
      </w:r>
      <w:r w:rsidR="00A640C6">
        <w:t>(</w:t>
      </w:r>
      <w:r w:rsidR="00C750C1" w:rsidRPr="00922942">
        <w:t>0.985</w:t>
      </w:r>
      <w:r w:rsidR="00A640C6">
        <w:t>),</w:t>
      </w:r>
      <w:r w:rsidR="00235E15">
        <w:t xml:space="preserve"> LVT</w:t>
      </w:r>
      <w:r w:rsidR="00A640C6">
        <w:t xml:space="preserve"> (</w:t>
      </w:r>
      <w:r w:rsidR="00C750C1" w:rsidRPr="00922942">
        <w:t>0.61</w:t>
      </w:r>
      <w:r w:rsidR="00C750C1">
        <w:t>3</w:t>
      </w:r>
      <w:r w:rsidR="00A640C6">
        <w:t xml:space="preserve">), </w:t>
      </w:r>
      <w:r w:rsidR="00235E15">
        <w:t>DRM</w:t>
      </w:r>
      <w:r w:rsidR="00A640C6">
        <w:t xml:space="preserve"> (</w:t>
      </w:r>
      <w:r w:rsidR="00C750C1" w:rsidRPr="00922942">
        <w:t>0.8871</w:t>
      </w:r>
      <w:r w:rsidR="00A640C6">
        <w:t xml:space="preserve">), and </w:t>
      </w:r>
      <w:r w:rsidR="00235E15">
        <w:t>VLA</w:t>
      </w:r>
      <w:r w:rsidR="00A640C6">
        <w:t xml:space="preserve"> (</w:t>
      </w:r>
      <w:r w:rsidR="00C750C1">
        <w:t>0.004</w:t>
      </w:r>
      <w:r w:rsidR="00235E15">
        <w:t>)</w:t>
      </w:r>
      <w:r w:rsidR="00C750C1">
        <w:t xml:space="preserve">. In contrast, </w:t>
      </w:r>
      <w:ins w:id="690" w:author="Author">
        <w:r w:rsidR="00041758">
          <w:t xml:space="preserve">for </w:t>
        </w:r>
      </w:ins>
      <w:r w:rsidR="00625A3F">
        <w:t>BMI</w:t>
      </w:r>
      <w:ins w:id="691" w:author="Author">
        <w:r w:rsidR="00041758">
          <w:t>, which is</w:t>
        </w:r>
      </w:ins>
      <w:del w:id="692" w:author="Author">
        <w:r w:rsidR="00625A3F" w:rsidDel="00041758">
          <w:delText xml:space="preserve"> as</w:delText>
        </w:r>
      </w:del>
      <w:r w:rsidR="00625A3F">
        <w:t xml:space="preserve"> a </w:t>
      </w:r>
      <w:r w:rsidR="00C750C1">
        <w:t xml:space="preserve">quantitative </w:t>
      </w:r>
      <w:r>
        <w:t xml:space="preserve">phenotype </w:t>
      </w:r>
      <w:r w:rsidR="00C750C1">
        <w:t xml:space="preserve">(Figure </w:t>
      </w:r>
      <w:r w:rsidR="001B5CC8">
        <w:t>4a</w:t>
      </w:r>
      <w:r w:rsidR="00C750C1">
        <w:t>)</w:t>
      </w:r>
      <w:ins w:id="693" w:author="Author">
        <w:r w:rsidR="00041758">
          <w:t>,</w:t>
        </w:r>
      </w:ins>
      <w:r w:rsidR="008277D2">
        <w:t xml:space="preserve"> </w:t>
      </w:r>
      <w:del w:id="694" w:author="Author">
        <w:r w:rsidR="008277D2" w:rsidDel="00041758">
          <w:delText>allowed</w:delText>
        </w:r>
        <w:r w:rsidR="00C750C1" w:rsidDel="00041758">
          <w:delText xml:space="preserve"> </w:delText>
        </w:r>
      </w:del>
      <w:r w:rsidR="001B5CC8">
        <w:t>the</w:t>
      </w:r>
      <w:r w:rsidR="00C750C1">
        <w:t xml:space="preserve"> </w:t>
      </w:r>
      <w:r>
        <w:t xml:space="preserve">four </w:t>
      </w:r>
      <w:r w:rsidR="001B5CC8">
        <w:t xml:space="preserve">variance loci tests </w:t>
      </w:r>
      <w:ins w:id="695" w:author="Author">
        <w:r w:rsidR="00041758">
          <w:t xml:space="preserve">exhibited </w:t>
        </w:r>
      </w:ins>
      <w:commentRangeStart w:id="696"/>
      <w:del w:id="697" w:author="Author">
        <w:r w:rsidRPr="006651FF" w:rsidDel="000E0411">
          <w:delText xml:space="preserve">distinct </w:delText>
        </w:r>
      </w:del>
      <w:r w:rsidR="00C750C1" w:rsidRPr="006651FF">
        <w:t>selection patterns</w:t>
      </w:r>
      <w:commentRangeEnd w:id="696"/>
      <w:r w:rsidR="006651FF">
        <w:rPr>
          <w:rStyle w:val="CommentReference"/>
        </w:rPr>
        <w:commentReference w:id="696"/>
      </w:r>
      <w:r w:rsidR="00531F5E">
        <w:t xml:space="preserve"> </w:t>
      </w:r>
      <w:ins w:id="698" w:author="Author">
        <w:r w:rsidR="000E0411">
          <w:t xml:space="preserve">distinct </w:t>
        </w:r>
      </w:ins>
      <w:r w:rsidR="00531F5E">
        <w:t xml:space="preserve">from </w:t>
      </w:r>
      <w:ins w:id="699" w:author="Author">
        <w:r w:rsidR="000E0411">
          <w:t xml:space="preserve">those of </w:t>
        </w:r>
      </w:ins>
      <w:r w:rsidR="001B5CC8">
        <w:t>GWAS</w:t>
      </w:r>
      <w:r w:rsidR="00531F5E">
        <w:t>,</w:t>
      </w:r>
      <w:r w:rsidR="005C595E">
        <w:t xml:space="preserve"> </w:t>
      </w:r>
      <w:del w:id="700" w:author="Author">
        <w:r w:rsidR="005C595E" w:rsidDel="00041758">
          <w:delText xml:space="preserve">and </w:delText>
        </w:r>
      </w:del>
      <w:ins w:id="701" w:author="Author">
        <w:r w:rsidR="00041758">
          <w:t>with the following</w:t>
        </w:r>
      </w:ins>
      <w:del w:id="702" w:author="Author">
        <w:r w:rsidR="005C595E" w:rsidDel="00041758">
          <w:delText>t</w:delText>
        </w:r>
        <w:r w:rsidR="00C750C1" w:rsidDel="00041758">
          <w:delText>he</w:delText>
        </w:r>
      </w:del>
      <w:r w:rsidR="00C750C1">
        <w:t xml:space="preserve"> correlation</w:t>
      </w:r>
      <w:r w:rsidR="005C595E">
        <w:t>s</w:t>
      </w:r>
      <w:ins w:id="703" w:author="Author">
        <w:r w:rsidR="00041758">
          <w:t>:</w:t>
        </w:r>
      </w:ins>
      <w:del w:id="704" w:author="Author">
        <w:r w:rsidR="00C750C1" w:rsidDel="00041758">
          <w:delText xml:space="preserve"> </w:delText>
        </w:r>
        <w:r w:rsidR="001914AF" w:rsidDel="00041758">
          <w:rPr>
            <w:color w:val="FF0000"/>
          </w:rPr>
          <w:delText>were</w:delText>
        </w:r>
      </w:del>
      <w:r w:rsidR="001914AF">
        <w:rPr>
          <w:color w:val="FF0000"/>
        </w:rPr>
        <w:t xml:space="preserve"> </w:t>
      </w:r>
      <w:r w:rsidR="00235E15" w:rsidRPr="00D54C85">
        <w:rPr>
          <w:color w:val="FF0000"/>
        </w:rPr>
        <w:t xml:space="preserve">DLM </w:t>
      </w:r>
      <w:r w:rsidR="00235E15">
        <w:rPr>
          <w:color w:val="FF0000"/>
        </w:rPr>
        <w:t>(</w:t>
      </w:r>
      <w:r w:rsidR="00C750C1" w:rsidRPr="00D54C85">
        <w:rPr>
          <w:color w:val="FF0000"/>
        </w:rPr>
        <w:t xml:space="preserve">0.053), </w:t>
      </w:r>
      <w:r w:rsidR="00235E15" w:rsidRPr="00D54C85">
        <w:rPr>
          <w:color w:val="FF0000"/>
        </w:rPr>
        <w:t xml:space="preserve">LVT </w:t>
      </w:r>
      <w:r w:rsidR="00C750C1" w:rsidRPr="00D54C85">
        <w:rPr>
          <w:color w:val="FF0000"/>
        </w:rPr>
        <w:t>(</w:t>
      </w:r>
      <w:r w:rsidR="00235E15" w:rsidRPr="00D54C85">
        <w:rPr>
          <w:color w:val="FF0000"/>
        </w:rPr>
        <w:t>0.032</w:t>
      </w:r>
      <w:r w:rsidR="00C750C1" w:rsidRPr="00D54C85">
        <w:rPr>
          <w:color w:val="FF0000"/>
        </w:rPr>
        <w:t>), DRM</w:t>
      </w:r>
      <w:r w:rsidR="00235E15">
        <w:rPr>
          <w:color w:val="FF0000"/>
        </w:rPr>
        <w:t>,</w:t>
      </w:r>
      <w:r w:rsidR="00235E15" w:rsidRPr="00D54C85">
        <w:rPr>
          <w:color w:val="FF0000"/>
        </w:rPr>
        <w:t xml:space="preserve"> </w:t>
      </w:r>
      <w:r w:rsidR="00235E15">
        <w:rPr>
          <w:color w:val="FF0000"/>
        </w:rPr>
        <w:t>(</w:t>
      </w:r>
      <w:r w:rsidR="00235E15" w:rsidRPr="00D54C85">
        <w:rPr>
          <w:color w:val="FF0000"/>
        </w:rPr>
        <w:t>0.012</w:t>
      </w:r>
      <w:r w:rsidR="00235E15">
        <w:rPr>
          <w:color w:val="FF0000"/>
        </w:rPr>
        <w:t>)</w:t>
      </w:r>
      <w:r w:rsidR="00C750C1" w:rsidRPr="00D54C85">
        <w:rPr>
          <w:color w:val="FF0000"/>
        </w:rPr>
        <w:t xml:space="preserve">, and </w:t>
      </w:r>
      <w:r w:rsidR="00235E15" w:rsidRPr="00D54C85">
        <w:rPr>
          <w:color w:val="FF0000"/>
        </w:rPr>
        <w:t>VLA</w:t>
      </w:r>
      <w:r w:rsidR="00235E15">
        <w:rPr>
          <w:color w:val="FF0000"/>
        </w:rPr>
        <w:t xml:space="preserve"> (</w:t>
      </w:r>
      <w:r w:rsidR="00C750C1" w:rsidRPr="00D54C85">
        <w:rPr>
          <w:color w:val="FF0000"/>
        </w:rPr>
        <w:t>0.007).</w:t>
      </w:r>
    </w:p>
    <w:bookmarkEnd w:id="673"/>
    <w:p w14:paraId="490D07D2" w14:textId="1A57954A" w:rsidR="0036634B" w:rsidRPr="008E0B50" w:rsidRDefault="0036634B" w:rsidP="0079704D">
      <w:pPr>
        <w:pStyle w:val="Heading3"/>
      </w:pPr>
      <w:r w:rsidRPr="008E0B50">
        <w:t xml:space="preserve">External GxE </w:t>
      </w:r>
      <w:ins w:id="705" w:author="Author">
        <w:r w:rsidR="003F0A14">
          <w:t>e</w:t>
        </w:r>
      </w:ins>
      <w:del w:id="706" w:author="Author">
        <w:r w:rsidRPr="008E0B50" w:rsidDel="003F0A14">
          <w:delText>E</w:delText>
        </w:r>
      </w:del>
      <w:r w:rsidRPr="008E0B50">
        <w:t>nrichment</w:t>
      </w:r>
    </w:p>
    <w:p w14:paraId="54A6760B" w14:textId="27D1B19F" w:rsidR="00D01B9D" w:rsidRDefault="00B5457B" w:rsidP="00C750C1">
      <w:bookmarkStart w:id="707" w:name="_Hlk103763858"/>
      <w:del w:id="708" w:author="Author">
        <w:r w:rsidDel="00B914A7">
          <w:delText>In PEGS</w:delText>
        </w:r>
      </w:del>
      <w:ins w:id="709" w:author="Author">
        <w:del w:id="710" w:author="Author">
          <w:r w:rsidR="000E0411" w:rsidDel="00B914A7">
            <w:delText xml:space="preserve"> data</w:delText>
          </w:r>
        </w:del>
      </w:ins>
      <w:del w:id="711" w:author="Author">
        <w:r w:rsidDel="00B914A7">
          <w:delText>, w</w:delText>
        </w:r>
      </w:del>
      <w:ins w:id="712" w:author="Author">
        <w:r w:rsidR="00B914A7">
          <w:t>W</w:t>
        </w:r>
      </w:ins>
      <w:r w:rsidRPr="002D676C">
        <w:t xml:space="preserve">e </w:t>
      </w:r>
      <w:r w:rsidR="0036634B">
        <w:t>performed two-way GxE-WAS</w:t>
      </w:r>
      <w:r w:rsidR="00201930">
        <w:t xml:space="preserve"> </w:t>
      </w:r>
      <w:ins w:id="713" w:author="Author">
        <w:r w:rsidR="00B914A7">
          <w:t>in PEGS data</w:t>
        </w:r>
        <w:r w:rsidR="00B914A7" w:rsidDel="00B914A7">
          <w:t xml:space="preserve"> </w:t>
        </w:r>
      </w:ins>
      <w:del w:id="714" w:author="Author">
        <w:r w:rsidR="00201930" w:rsidDel="00B914A7">
          <w:delText>in</w:delText>
        </w:r>
        <w:r w:rsidR="0036634B" w:rsidDel="00B914A7">
          <w:delText xml:space="preserve"> </w:delText>
        </w:r>
      </w:del>
      <w:r w:rsidR="00B34926">
        <w:t>for</w:t>
      </w:r>
      <w:r w:rsidR="00EB0E04">
        <w:t xml:space="preserve"> 4,603 </w:t>
      </w:r>
      <w:r w:rsidR="003E222F">
        <w:t xml:space="preserve">individuals </w:t>
      </w:r>
      <w:r w:rsidR="00201930">
        <w:t xml:space="preserve">with </w:t>
      </w:r>
      <w:bookmarkEnd w:id="707"/>
      <w:r w:rsidR="0036634B">
        <w:t xml:space="preserve">age, sex, income level, the first 10 principal components, and </w:t>
      </w:r>
      <w:commentRangeStart w:id="715"/>
      <w:ins w:id="716" w:author="Author">
        <w:r w:rsidR="000E0411">
          <w:t xml:space="preserve">ethnicity coded as a </w:t>
        </w:r>
      </w:ins>
      <w:del w:id="717" w:author="Author">
        <w:r w:rsidR="00480BD2" w:rsidDel="000E0411">
          <w:delText xml:space="preserve">nominal </w:delText>
        </w:r>
      </w:del>
      <w:ins w:id="718" w:author="Author">
        <w:r w:rsidR="000E0411">
          <w:t xml:space="preserve">categorical </w:t>
        </w:r>
      </w:ins>
      <w:r w:rsidR="00480BD2">
        <w:t xml:space="preserve">variable </w:t>
      </w:r>
      <w:del w:id="719" w:author="Author">
        <w:r w:rsidR="00480BD2" w:rsidDel="000E0411">
          <w:delText xml:space="preserve">coded </w:delText>
        </w:r>
        <w:r w:rsidR="0036634B" w:rsidDel="000E0411">
          <w:delText xml:space="preserve">ethnicity </w:delText>
        </w:r>
      </w:del>
      <w:r w:rsidR="0036634B">
        <w:t>(European American, African American, Asian, and other</w:t>
      </w:r>
      <w:del w:id="720" w:author="Author">
        <w:r w:rsidR="0036634B" w:rsidDel="000E0411">
          <w:delText>s</w:delText>
        </w:r>
      </w:del>
      <w:r w:rsidR="0036634B">
        <w:t>)</w:t>
      </w:r>
      <w:r w:rsidR="00201930">
        <w:t xml:space="preserve"> as covariates</w:t>
      </w:r>
      <w:r w:rsidR="0036634B">
        <w:t xml:space="preserve">. </w:t>
      </w:r>
      <w:commentRangeEnd w:id="715"/>
      <w:r w:rsidR="00AE3BCE">
        <w:rPr>
          <w:rStyle w:val="CommentReference"/>
        </w:rPr>
        <w:commentReference w:id="715"/>
      </w:r>
      <w:ins w:id="721" w:author="Author">
        <w:r w:rsidR="000E0411">
          <w:t xml:space="preserve">For the T2D analyses, we </w:t>
        </w:r>
        <w:r w:rsidR="00B914A7">
          <w:t xml:space="preserve">also </w:t>
        </w:r>
        <w:r w:rsidR="000E0411">
          <w:t xml:space="preserve">included </w:t>
        </w:r>
      </w:ins>
      <w:r w:rsidR="0036634B">
        <w:t xml:space="preserve">BMI </w:t>
      </w:r>
      <w:del w:id="722" w:author="Author">
        <w:r w:rsidR="00470E5A" w:rsidDel="000E0411">
          <w:delText xml:space="preserve">was </w:delText>
        </w:r>
        <w:r w:rsidR="0036634B" w:rsidDel="000E0411">
          <w:delText>also</w:delText>
        </w:r>
      </w:del>
      <w:ins w:id="723" w:author="Author">
        <w:r w:rsidR="000E0411">
          <w:t>as</w:t>
        </w:r>
      </w:ins>
      <w:r w:rsidR="0036634B">
        <w:t xml:space="preserve"> </w:t>
      </w:r>
      <w:r w:rsidR="00201930">
        <w:t>a</w:t>
      </w:r>
      <w:r w:rsidR="00480BD2">
        <w:t xml:space="preserve"> </w:t>
      </w:r>
      <w:r w:rsidR="0036634B">
        <w:t>covariate</w:t>
      </w:r>
      <w:del w:id="724" w:author="Author">
        <w:r w:rsidR="0036634B" w:rsidDel="000E0411">
          <w:delText xml:space="preserve"> </w:delText>
        </w:r>
        <w:r w:rsidR="00470E5A" w:rsidDel="000E0411">
          <w:delText xml:space="preserve">for </w:delText>
        </w:r>
        <w:r w:rsidR="00201930" w:rsidDel="000E0411">
          <w:delText xml:space="preserve">the </w:delText>
        </w:r>
        <w:r w:rsidR="0036634B" w:rsidDel="000E0411">
          <w:delText>T2D analy</w:delText>
        </w:r>
        <w:r w:rsidR="00470E5A" w:rsidDel="000E0411">
          <w:delText>ses</w:delText>
        </w:r>
      </w:del>
      <w:r w:rsidR="0036634B">
        <w:t>.</w:t>
      </w:r>
      <w:r w:rsidR="000256F0">
        <w:t xml:space="preserve"> </w:t>
      </w:r>
      <w:r w:rsidR="00F95029" w:rsidRPr="00F95029">
        <w:t>We scored SNPs by the number of two-way GxE p-values</w:t>
      </w:r>
      <w:del w:id="725" w:author="Author">
        <w:r w:rsidR="00F95029" w:rsidRPr="00F95029" w:rsidDel="00380585">
          <w:delText xml:space="preserve"> </w:delText>
        </w:r>
        <w:r w:rsidR="00F95029" w:rsidRPr="00380585" w:rsidDel="00380585">
          <w:delText>(i.e., up to 728)</w:delText>
        </w:r>
      </w:del>
      <w:r w:rsidR="00F95029" w:rsidRPr="00F95029">
        <w:t xml:space="preserve"> below a series of cut-offs and the overall sum of negative p-values. </w:t>
      </w:r>
      <w:r w:rsidR="00F95029">
        <w:t xml:space="preserve">In </w:t>
      </w:r>
      <w:del w:id="726" w:author="Author">
        <w:r w:rsidR="00F95029" w:rsidDel="000E0411">
          <w:delText xml:space="preserve">the </w:delText>
        </w:r>
      </w:del>
      <w:r w:rsidR="00F95029">
        <w:t>UKBB</w:t>
      </w:r>
      <w:ins w:id="727" w:author="Author">
        <w:r w:rsidR="000E0411">
          <w:t xml:space="preserve"> data</w:t>
        </w:r>
      </w:ins>
      <w:r w:rsidR="00F95029">
        <w:t>, w</w:t>
      </w:r>
      <w:r w:rsidR="00201930">
        <w:t xml:space="preserve">e </w:t>
      </w:r>
      <w:ins w:id="728" w:author="Author">
        <w:r w:rsidR="00B914A7">
          <w:t xml:space="preserve">used the five tests (i.e., DLM, LVT, DRM, VLA, and GWAS) to </w:t>
        </w:r>
      </w:ins>
      <w:r w:rsidR="00201930">
        <w:t>rank</w:t>
      </w:r>
      <w:del w:id="729" w:author="Author">
        <w:r w:rsidR="00201930" w:rsidDel="00B914A7">
          <w:delText>ed</w:delText>
        </w:r>
      </w:del>
      <w:r w:rsidR="0036634B">
        <w:t xml:space="preserve"> SNP</w:t>
      </w:r>
      <w:r w:rsidR="008B22AF">
        <w:t>s</w:t>
      </w:r>
      <w:r w:rsidR="00201930">
        <w:t xml:space="preserve"> </w:t>
      </w:r>
      <w:del w:id="730" w:author="Author">
        <w:r w:rsidR="003210A4" w:rsidDel="00B914A7">
          <w:delText xml:space="preserve">by the five </w:delText>
        </w:r>
        <w:r w:rsidR="00201930" w:rsidDel="00B914A7">
          <w:delText xml:space="preserve">tests </w:delText>
        </w:r>
      </w:del>
      <w:r w:rsidR="00201930">
        <w:t>b</w:t>
      </w:r>
      <w:r w:rsidR="00E81BB4">
        <w:t>ased on</w:t>
      </w:r>
      <w:r w:rsidR="00201930">
        <w:t xml:space="preserve"> </w:t>
      </w:r>
      <w:r w:rsidR="00F95029">
        <w:t xml:space="preserve">the </w:t>
      </w:r>
      <w:ins w:id="731" w:author="Author">
        <w:r w:rsidR="000E0411">
          <w:t xml:space="preserve">population of </w:t>
        </w:r>
      </w:ins>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ins w:id="732" w:author="Author">
        <w:r w:rsidR="00B914A7">
          <w:t xml:space="preserve">PEGS and UKBB </w:t>
        </w:r>
      </w:ins>
      <w:del w:id="733" w:author="Author">
        <w:r w:rsidR="00E56003" w:rsidDel="00B914A7">
          <w:delText>two</w:delText>
        </w:r>
        <w:r w:rsidR="00201930" w:rsidDel="00B914A7">
          <w:delText xml:space="preserve"> </w:delText>
        </w:r>
      </w:del>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w:t>
      </w:r>
      <w:del w:id="734" w:author="Author">
        <w:r w:rsidR="0036634B" w:rsidDel="000E0411">
          <w:delText xml:space="preserve"> </w:delText>
        </w:r>
      </w:del>
      <w:r w:rsidR="0036634B">
        <w:t>0.</w:t>
      </w:r>
      <w:r w:rsidR="00E56003">
        <w:t>0</w:t>
      </w:r>
      <w:r w:rsidR="0036634B">
        <w:t xml:space="preserve">1 in the </w:t>
      </w:r>
      <w:r w:rsidR="00470E5A">
        <w:t>UKBB</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w:t>
      </w:r>
      <w:ins w:id="735" w:author="Author">
        <w:r w:rsidR="000319BC">
          <w:t xml:space="preserve">GxE </w:t>
        </w:r>
        <w:r w:rsidR="000020FA">
          <w:t xml:space="preserve">enrichment </w:t>
        </w:r>
      </w:ins>
      <w:r w:rsidR="00B75F8C">
        <w:t xml:space="preserve">regression </w:t>
      </w:r>
      <w:r w:rsidR="00631601" w:rsidRPr="002D676C">
        <w:t>coefficient</w:t>
      </w:r>
      <w:r w:rsidR="00B741D0">
        <w:t>s</w:t>
      </w:r>
      <w:ins w:id="736" w:author="Author">
        <w:r w:rsidR="00166605">
          <w:t xml:space="preserve"> </w:t>
        </w:r>
        <w:r w:rsidR="00166605" w:rsidRPr="00217784">
          <w:t xml:space="preserve">(Table?) and </w:t>
        </w:r>
        <w:r w:rsidR="000C4DA2">
          <w:t xml:space="preserve">a </w:t>
        </w:r>
        <w:del w:id="737" w:author="Author">
          <w:r w:rsidR="000020FA" w:rsidDel="00FE0BA2">
            <w:delText xml:space="preserve">the </w:delText>
          </w:r>
        </w:del>
        <w:r w:rsidR="00166605" w:rsidRPr="00217784">
          <w:t xml:space="preserve">flowchart of </w:t>
        </w:r>
        <w:del w:id="738" w:author="Author">
          <w:r w:rsidR="00166605" w:rsidRPr="00217784" w:rsidDel="00F6600A">
            <w:delText>the</w:delText>
          </w:r>
          <w:r w:rsidR="00F6600A" w:rsidDel="00FE0BA2">
            <w:delText>external GxE enrichment</w:delText>
          </w:r>
        </w:del>
        <w:r w:rsidR="00FE0BA2">
          <w:t>the</w:t>
        </w:r>
        <w:r w:rsidR="00166605" w:rsidRPr="00217784">
          <w:t xml:space="preserve"> analysis (Figure?).</w:t>
        </w:r>
      </w:ins>
      <w:del w:id="739" w:author="Author">
        <w:r w:rsidR="00217784" w:rsidDel="00166605">
          <w:delText>.</w:delText>
        </w:r>
      </w:del>
    </w:p>
    <w:p w14:paraId="12A3CC61" w14:textId="66AACBD3" w:rsidR="0036634B" w:rsidRDefault="0036634B" w:rsidP="00C750C1">
      <w:del w:id="740" w:author="Author">
        <w:r w:rsidDel="00F2603C">
          <w:delText xml:space="preserve">For </w:delText>
        </w:r>
      </w:del>
      <w:ins w:id="741" w:author="Author">
        <w:del w:id="742" w:author="Author">
          <w:r w:rsidR="00F2603C" w:rsidDel="000C4DA2">
            <w:delText>In</w:delText>
          </w:r>
          <w:r w:rsidR="000C4DA2" w:rsidDel="00B914A7">
            <w:delText>For</w:delText>
          </w:r>
        </w:del>
        <w:r w:rsidR="00B914A7">
          <w:t>In</w:t>
        </w:r>
        <w:r w:rsidR="00F2603C">
          <w:t xml:space="preserve"> </w:t>
        </w:r>
      </w:ins>
      <w:r>
        <w:t>BMI</w:t>
      </w:r>
      <w:ins w:id="743" w:author="Author">
        <w:r w:rsidR="00F2603C">
          <w:t xml:space="preserve"> </w:t>
        </w:r>
        <w:r w:rsidR="00B914A7">
          <w:t xml:space="preserve">data </w:t>
        </w:r>
        <w:r w:rsidR="00F2603C">
          <w:t>from PEGS</w:t>
        </w:r>
        <w:del w:id="744" w:author="Author">
          <w:r w:rsidR="000C4DA2" w:rsidDel="00B914A7">
            <w:delText xml:space="preserve"> data</w:delText>
          </w:r>
        </w:del>
      </w:ins>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commentRangeStart w:id="745"/>
      <w:r w:rsidR="005C13C0" w:rsidRPr="00380585">
        <w:t>chance</w:t>
      </w:r>
      <w:r w:rsidR="005C13C0" w:rsidRPr="00C74079">
        <w:t xml:space="preserv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ins w:id="746" w:author="Author">
        <w:r w:rsidR="00F2603C">
          <w:t>s</w:t>
        </w:r>
      </w:ins>
      <w:r w:rsidR="00EF26CB" w:rsidRPr="00C74079">
        <w:t xml:space="preserve"> (p-value &lt; 5e-</w:t>
      </w:r>
      <w:r w:rsidR="00687FD4" w:rsidRPr="00C74079">
        <w:t>7</w:t>
      </w:r>
      <w:r w:rsidR="00EF26CB" w:rsidRPr="00C74079">
        <w:t>, …, 5e-9)</w:t>
      </w:r>
      <w:del w:id="747" w:author="Author">
        <w:r w:rsidR="00F205CD" w:rsidRPr="00C74079" w:rsidDel="00F2603C">
          <w:delText>,</w:delText>
        </w:r>
      </w:del>
      <w:r w:rsidR="005F3BAE" w:rsidRPr="00C74079">
        <w:t xml:space="preserve"> and</w:t>
      </w:r>
      <w:r w:rsidR="00345833" w:rsidRPr="00C74079">
        <w:t xml:space="preserve"> </w:t>
      </w:r>
      <w:r w:rsidR="00C56CEA" w:rsidRPr="00C74079">
        <w:t xml:space="preserve">the </w:t>
      </w:r>
      <w:r w:rsidR="00FF19ED" w:rsidRPr="00C74079">
        <w:t xml:space="preserve">second-best </w:t>
      </w:r>
      <w:r w:rsidR="00FF19ED" w:rsidRPr="00380585">
        <w:t>chance</w:t>
      </w:r>
      <w:commentRangeEnd w:id="745"/>
      <w:r w:rsidR="00380585">
        <w:rPr>
          <w:rStyle w:val="CommentReference"/>
        </w:rPr>
        <w:commentReference w:id="745"/>
      </w:r>
      <w:r w:rsidR="00FF19ED" w:rsidRPr="00C74079">
        <w:t xml:space="preserve"> of detecting</w:t>
      </w:r>
      <w:r w:rsidR="00FF19ED">
        <w:t xml:space="preserve"> </w:t>
      </w:r>
      <w:r w:rsidR="00AC352B">
        <w:t xml:space="preserve">overall </w:t>
      </w:r>
      <w:r w:rsidR="00EF26CB">
        <w:t>G</w:t>
      </w:r>
      <w:ins w:id="748" w:author="Author">
        <w:r w:rsidR="00621F69">
          <w:t>x</w:t>
        </w:r>
      </w:ins>
      <w:del w:id="749" w:author="Author">
        <w:r w:rsidR="00EF26CB" w:rsidDel="00621F69">
          <w:delText>X</w:delText>
        </w:r>
      </w:del>
      <w:r w:rsidR="00EF26CB">
        <w:t>E</w:t>
      </w:r>
      <w:r w:rsidR="00470E5A">
        <w:t>s</w:t>
      </w:r>
      <w:r w:rsidR="00EF26CB">
        <w:t xml:space="preserve"> </w:t>
      </w:r>
      <w:r w:rsidR="0064561F">
        <w:t>(3.82, se=0.34)</w:t>
      </w:r>
      <w:del w:id="750" w:author="Author">
        <w:r w:rsidR="0064561F" w:rsidDel="00F2603C">
          <w:delText xml:space="preserve"> </w:delText>
        </w:r>
        <w:r w:rsidR="007D27BE" w:rsidDel="00F2603C">
          <w:delText>in PEGS</w:delText>
        </w:r>
      </w:del>
      <w:r w:rsidR="008B22AF">
        <w:t xml:space="preserve"> (Figures 4c and 4d)</w:t>
      </w:r>
      <w:r>
        <w:t xml:space="preserve">. </w:t>
      </w:r>
      <w:r w:rsidR="007D27BE">
        <w:t xml:space="preserve">Interestingly, </w:t>
      </w:r>
      <w:r w:rsidR="00115B41">
        <w:t xml:space="preserve">while </w:t>
      </w:r>
      <w:r w:rsidR="00A67C75">
        <w:t>DRM</w:t>
      </w:r>
      <w:r w:rsidR="00470E5A">
        <w:t xml:space="preserve"> </w:t>
      </w:r>
      <w:del w:id="751" w:author="Author">
        <w:r w:rsidR="00470E5A" w:rsidDel="00F2603C">
          <w:delText>had</w:delText>
        </w:r>
        <w:r w:rsidR="0064561F" w:rsidDel="00F2603C">
          <w:delText xml:space="preserve"> </w:delText>
        </w:r>
      </w:del>
      <w:ins w:id="752" w:author="Author">
        <w:r w:rsidR="00F2603C">
          <w:t xml:space="preserve">produced </w:t>
        </w:r>
      </w:ins>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medium</w:t>
      </w:r>
      <w:del w:id="753" w:author="Author">
        <w:r w:rsidR="00CE0C79" w:rsidDel="00B914A7">
          <w:delText>-</w:delText>
        </w:r>
      </w:del>
      <w:ins w:id="754" w:author="Author">
        <w:r w:rsidR="00B914A7">
          <w:t xml:space="preserve"> </w:t>
        </w:r>
      </w:ins>
      <w:r w:rsidR="00CE0C79">
        <w:t>to</w:t>
      </w:r>
      <w:del w:id="755" w:author="Author">
        <w:r w:rsidR="00CE0C79" w:rsidDel="00B914A7">
          <w:delText>-</w:delText>
        </w:r>
      </w:del>
      <w:ins w:id="756" w:author="Author">
        <w:r w:rsidR="00B914A7">
          <w:t xml:space="preserve"> </w:t>
        </w:r>
      </w:ins>
      <w:r w:rsidR="00CE0C79">
        <w:t>highly significant GxE</w:t>
      </w:r>
      <w:ins w:id="757" w:author="Author">
        <w:r w:rsidR="00F2603C">
          <w:t>s</w:t>
        </w:r>
      </w:ins>
      <w:r w:rsidR="00CE0C79">
        <w:t xml:space="preserve"> </w:t>
      </w:r>
      <w:r w:rsidR="00937C77">
        <w:t xml:space="preserve">with </w:t>
      </w:r>
      <w:r w:rsidR="00CE0C79">
        <w:t>p-value</w:t>
      </w:r>
      <w:r w:rsidR="00937C77">
        <w:t>s</w:t>
      </w:r>
      <w:r w:rsidR="00CE0C79">
        <w:t xml:space="preserve"> &lt;</w:t>
      </w:r>
      <w:del w:id="758" w:author="Author">
        <w:r w:rsidR="00CE0C79" w:rsidDel="00F2603C">
          <w:delText xml:space="preserve"> </w:delText>
        </w:r>
      </w:del>
      <w:r w:rsidR="00CE0C79">
        <w:t>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w:t>
      </w:r>
      <w:del w:id="759" w:author="Author">
        <w:r w:rsidR="0020638D" w:rsidDel="00F2603C">
          <w:delText xml:space="preserve">of </w:delText>
        </w:r>
      </w:del>
      <w:ins w:id="760" w:author="Author">
        <w:r w:rsidR="00F2603C">
          <w:t xml:space="preserve">from </w:t>
        </w:r>
      </w:ins>
      <w:r w:rsidR="0020638D">
        <w:t xml:space="preserve">DLM </w:t>
      </w:r>
      <w:ins w:id="761" w:author="Author">
        <w:r w:rsidR="00F2603C">
          <w:t xml:space="preserve">were highly similar to </w:t>
        </w:r>
      </w:ins>
      <w:del w:id="762" w:author="Author">
        <w:r w:rsidR="0020638D" w:rsidDel="00F2603C">
          <w:delText>closely follow</w:delText>
        </w:r>
        <w:r w:rsidR="00470E5A" w:rsidDel="00F2603C">
          <w:delText>ed</w:delText>
        </w:r>
        <w:r w:rsidR="0020638D" w:rsidDel="00F2603C">
          <w:delText xml:space="preserve"> </w:delText>
        </w:r>
      </w:del>
      <w:r w:rsidR="00115B41">
        <w:t xml:space="preserve">those </w:t>
      </w:r>
      <w:ins w:id="763" w:author="Author">
        <w:r w:rsidR="00F2603C">
          <w:t xml:space="preserve">from </w:t>
        </w:r>
      </w:ins>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684E1194"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ins w:id="764" w:author="Author">
        <w:r w:rsidR="00156D5E">
          <w:t xml:space="preserve"> to examine </w:t>
        </w:r>
      </w:ins>
      <w:del w:id="765" w:author="Author">
        <w:r w:rsidDel="00156D5E">
          <w:delText xml:space="preserve">, that is, </w:delText>
        </w:r>
      </w:del>
      <w:r w:rsidR="002372AD">
        <w:t xml:space="preserve">which classes </w:t>
      </w:r>
      <w:r>
        <w:t>of SNPs</w:t>
      </w:r>
      <w:r w:rsidR="002372AD">
        <w:t xml:space="preserve"> </w:t>
      </w:r>
      <w:r>
        <w:t xml:space="preserve">were </w:t>
      </w:r>
      <w:r w:rsidR="003C34EC">
        <w:t>over</w:t>
      </w:r>
      <w:ins w:id="766" w:author="Author">
        <w:r w:rsidR="00621F69">
          <w:t>-represented</w:t>
        </w:r>
      </w:ins>
      <w:del w:id="767" w:author="Author">
        <w:r w:rsidR="003C34EC" w:rsidDel="00621F69">
          <w:delText>represented</w:delText>
        </w:r>
      </w:del>
      <w:r w:rsidR="003C34EC">
        <w:t xml:space="preserve"> among </w:t>
      </w:r>
      <w:r w:rsidR="006B70EF">
        <w:t xml:space="preserve">the </w:t>
      </w:r>
      <w:r>
        <w:t xml:space="preserve">significant loci </w:t>
      </w:r>
      <w:r w:rsidR="002372AD">
        <w:t xml:space="preserve">identified by each </w:t>
      </w:r>
      <w:r w:rsidR="003C34EC">
        <w:t>test</w:t>
      </w:r>
      <w:r>
        <w:t>.</w:t>
      </w:r>
      <w:r w:rsidR="00470E5A">
        <w:t xml:space="preserve"> </w:t>
      </w:r>
      <w:del w:id="768"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del w:id="769" w:author="Author">
        <w:r w:rsidR="00F06498" w:rsidDel="00E6465D">
          <w:delText xml:space="preserve">GWAS </w:delText>
        </w:r>
      </w:del>
      <w:r w:rsidR="00F06498" w:rsidRPr="002D676C">
        <w:t>loci</w:t>
      </w:r>
      <w:ins w:id="770" w:author="Author">
        <w:r w:rsidR="00E6465D">
          <w:t xml:space="preserve"> identified by</w:t>
        </w:r>
      </w:ins>
      <w:r w:rsidR="00F06498" w:rsidRPr="002D676C">
        <w:t xml:space="preserve"> </w:t>
      </w:r>
      <w:ins w:id="771" w:author="Author">
        <w:r w:rsidR="00E6465D">
          <w:t xml:space="preserve">GWAS </w:t>
        </w:r>
      </w:ins>
      <w:del w:id="772" w:author="Author">
        <w:r w:rsidR="00F06498" w:rsidDel="00E6465D">
          <w:delText>are</w:delText>
        </w:r>
        <w:r w:rsidR="00F06498" w:rsidRPr="002D676C" w:rsidDel="00E6465D">
          <w:delText xml:space="preserve"> </w:delText>
        </w:r>
      </w:del>
      <w:ins w:id="773" w:author="Author">
        <w:r w:rsidR="00E6465D">
          <w:t>were</w:t>
        </w:r>
        <w:r w:rsidR="00E6465D" w:rsidRPr="002D676C">
          <w:t xml:space="preserve"> </w:t>
        </w:r>
      </w:ins>
      <w:r w:rsidR="00F06498" w:rsidRPr="002D676C">
        <w:t xml:space="preserve">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000300">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774" w:name="_Hlk102428930"/>
      <w:r w:rsidR="00F06498" w:rsidRPr="002D676C">
        <w:t>combined annotation dependent depletion</w:t>
      </w:r>
      <w:bookmarkEnd w:id="774"/>
      <w:r w:rsidR="00F06498" w:rsidRPr="002D676C">
        <w:t xml:space="preserve"> (CADD) score </w:t>
      </w:r>
      <w:r w:rsidR="00F06498">
        <w:fldChar w:fldCharType="begin"/>
      </w:r>
      <w:r w:rsidR="00000300">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w:t>
      </w:r>
      <w:del w:id="775" w:author="Author">
        <w:r w:rsidR="00F06498" w:rsidDel="00156D5E">
          <w:delText xml:space="preserve">means </w:delText>
        </w:r>
      </w:del>
      <w:ins w:id="776" w:author="Author">
        <w:r w:rsidR="00156D5E">
          <w:t>indicate</w:t>
        </w:r>
        <w:del w:id="777" w:author="Author">
          <w:r w:rsidR="00156D5E" w:rsidDel="00E6465D">
            <w:delText>s</w:delText>
          </w:r>
        </w:del>
        <w:r w:rsidR="00E6465D">
          <w:t>d</w:t>
        </w:r>
        <w:r w:rsidR="00156D5E">
          <w:t xml:space="preserve"> </w:t>
        </w:r>
      </w:ins>
      <w:del w:id="778" w:author="Author">
        <w:r w:rsidR="00F06498" w:rsidRPr="002D676C" w:rsidDel="00E6465D">
          <w:delText xml:space="preserve">the </w:delText>
        </w:r>
      </w:del>
      <w:r w:rsidR="00F06498">
        <w:t xml:space="preserve">variance </w:t>
      </w:r>
      <w:r w:rsidR="00F06498" w:rsidRPr="002D676C">
        <w:t xml:space="preserve">loci </w:t>
      </w:r>
      <w:del w:id="779" w:author="Author">
        <w:r w:rsidR="00F06498" w:rsidRPr="002D676C" w:rsidDel="00E6465D">
          <w:delText xml:space="preserve">are </w:delText>
        </w:r>
      </w:del>
      <w:ins w:id="780" w:author="Author">
        <w:r w:rsidR="00E6465D">
          <w:t>we</w:t>
        </w:r>
        <w:r w:rsidR="00E6465D" w:rsidRPr="002D676C">
          <w:t xml:space="preserve">re </w:t>
        </w:r>
      </w:ins>
      <w:r w:rsidR="00F06498">
        <w:t xml:space="preserve">over-represented among </w:t>
      </w:r>
      <w:ins w:id="781" w:author="Author">
        <w:r w:rsidR="00E6465D">
          <w:t xml:space="preserve">certain types of </w:t>
        </w:r>
      </w:ins>
      <w:r w:rsidR="00F06498">
        <w:t xml:space="preserve">SNPs </w:t>
      </w:r>
      <w:del w:id="782" w:author="Author">
        <w:r w:rsidR="00F06498" w:rsidDel="00E6465D">
          <w:delText xml:space="preserve">of certain types </w:delText>
        </w:r>
      </w:del>
      <w:r w:rsidR="00F06498">
        <w:t xml:space="preserve">or </w:t>
      </w:r>
      <w:ins w:id="783" w:author="Author">
        <w:r w:rsidR="00E6465D">
          <w:t xml:space="preserve">those </w:t>
        </w:r>
      </w:ins>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ins w:id="784" w:author="Author">
        <w:r w:rsidR="00450126">
          <w:t xml:space="preserve"> (Table?) and </w:t>
        </w:r>
        <w:r w:rsidR="00156D5E">
          <w:t xml:space="preserve">a </w:t>
        </w:r>
        <w:r w:rsidR="00450126">
          <w:t>flowchart of the analysis (Figure?).</w:t>
        </w:r>
      </w:ins>
      <w:del w:id="785" w:author="Author">
        <w:r w:rsidR="00C217ED" w:rsidDel="00450126">
          <w:delText>.</w:delText>
        </w:r>
      </w:del>
    </w:p>
    <w:p w14:paraId="01AB650B" w14:textId="11361C0A" w:rsidR="008E07B0" w:rsidRDefault="00512A04" w:rsidP="002A1669">
      <w:r>
        <w:t xml:space="preserve">For both </w:t>
      </w:r>
      <w:del w:id="786" w:author="Author">
        <w:r w:rsidDel="008264A3">
          <w:delText>phenotypes</w:delText>
        </w:r>
      </w:del>
      <w:ins w:id="787" w:author="Author">
        <w:r w:rsidR="008264A3">
          <w:t>BMI and T2D</w:t>
        </w:r>
      </w:ins>
      <w:r>
        <w:t xml:space="preserve">,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788" w:author="Author">
        <w:r w:rsidR="00D93842" w:rsidDel="00CF772E">
          <w:delText>in</w:delText>
        </w:r>
        <w:r w:rsidR="0006328B" w:rsidDel="00CF772E">
          <w:delText>side</w:delText>
        </w:r>
        <w:r w:rsidR="00194421" w:rsidDel="00CF772E">
          <w:delText xml:space="preserve"> or near </w:delText>
        </w:r>
      </w:del>
      <w:ins w:id="789"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ins w:id="790" w:author="Author">
        <w:r w:rsidR="008F2A07">
          <w:t>GWAS, DLM, and LVT</w:t>
        </w:r>
      </w:ins>
      <w:del w:id="791" w:author="Author">
        <w:r w:rsidR="009C6162" w:rsidRPr="00156D5E" w:rsidDel="008F2A07">
          <w:rPr>
            <w:highlight w:val="cyan"/>
            <w:rPrChange w:id="792" w:author="Author">
              <w:rPr/>
            </w:rPrChange>
          </w:rPr>
          <w:delText>the</w:delText>
        </w:r>
        <w:r w:rsidR="002A54F7" w:rsidRPr="00156D5E" w:rsidDel="008F2A07">
          <w:rPr>
            <w:highlight w:val="cyan"/>
            <w:rPrChange w:id="793" w:author="Author">
              <w:rPr/>
            </w:rPrChange>
          </w:rPr>
          <w:delText xml:space="preserve"> </w:delText>
        </w:r>
        <w:r w:rsidR="009C6162" w:rsidRPr="00156D5E" w:rsidDel="008F2A07">
          <w:rPr>
            <w:highlight w:val="cyan"/>
            <w:rPrChange w:id="794" w:author="Author">
              <w:rPr/>
            </w:rPrChange>
          </w:rPr>
          <w:delText>o</w:delText>
        </w:r>
        <w:r w:rsidR="00D10F95" w:rsidRPr="00156D5E" w:rsidDel="008F2A07">
          <w:rPr>
            <w:highlight w:val="cyan"/>
            <w:rPrChange w:id="795" w:author="Author">
              <w:rPr/>
            </w:rPrChange>
          </w:rPr>
          <w:delText xml:space="preserve">ther </w:delText>
        </w:r>
        <w:r w:rsidR="001664A0" w:rsidRPr="00156D5E" w:rsidDel="008F2A07">
          <w:rPr>
            <w:highlight w:val="cyan"/>
            <w:rPrChange w:id="796" w:author="Author">
              <w:rPr/>
            </w:rPrChange>
          </w:rPr>
          <w:delText xml:space="preserve">three </w:delText>
        </w:r>
        <w:r w:rsidR="00D10F95" w:rsidRPr="00156D5E" w:rsidDel="008F2A07">
          <w:rPr>
            <w:highlight w:val="cyan"/>
            <w:rPrChange w:id="797" w:author="Author">
              <w:rPr/>
            </w:rPrChange>
          </w:rPr>
          <w:delText>tests</w:delText>
        </w:r>
      </w:del>
      <w:r w:rsidR="00D10F95">
        <w:t xml:space="preserve"> </w:t>
      </w:r>
      <w:r w:rsidR="008E07B0">
        <w:t>prioritiz</w:t>
      </w:r>
      <w:r w:rsidR="0022373D">
        <w:t>ed</w:t>
      </w:r>
      <w:r w:rsidR="008E07B0">
        <w:t xml:space="preserve"> </w:t>
      </w:r>
      <w:r w:rsidR="00AF389E">
        <w:t xml:space="preserve">intronic </w:t>
      </w:r>
      <w:r w:rsidR="008E07B0">
        <w:t xml:space="preserve">SNPs </w:t>
      </w:r>
      <w:r w:rsidR="00007D75">
        <w:t xml:space="preserve">and </w:t>
      </w:r>
      <w:r w:rsidR="00007D75" w:rsidRPr="008F2A07">
        <w:t>those</w:t>
      </w:r>
      <w:r w:rsidR="00007D75">
        <w:t xml:space="preserv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w:t>
      </w:r>
      <w:del w:id="798" w:author="Author">
        <w:r w:rsidR="00977FA9" w:rsidDel="00156D5E">
          <w:delText xml:space="preserve">largely </w:delText>
        </w:r>
      </w:del>
      <w:r w:rsidR="00B97765">
        <w:t>produced</w:t>
      </w:r>
      <w:ins w:id="799" w:author="Author">
        <w:r w:rsidR="00156D5E" w:rsidRPr="00156D5E">
          <w:t xml:space="preserve"> </w:t>
        </w:r>
        <w:r w:rsidR="00156D5E">
          <w:t>largely</w:t>
        </w:r>
      </w:ins>
      <w:r w:rsidR="00B97765">
        <w:t xml:space="preserve">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del w:id="800" w:author="Author">
        <w:r w:rsidR="00A235FB" w:rsidDel="00156D5E">
          <w:delText xml:space="preserve">regarding </w:delText>
        </w:r>
      </w:del>
      <w:ins w:id="801" w:author="Author">
        <w:r w:rsidR="00156D5E">
          <w:t>with</w:t>
        </w:r>
      </w:ins>
      <w:del w:id="802" w:author="Author">
        <w:r w:rsidR="005D3F87" w:rsidDel="00156D5E">
          <w:delText>a</w:delText>
        </w:r>
      </w:del>
      <w:r w:rsidR="00B608B3">
        <w:t xml:space="preserve"> binary phenotype</w:t>
      </w:r>
      <w:ins w:id="803" w:author="Author">
        <w:r w:rsidR="00156D5E">
          <w:t>s</w:t>
        </w:r>
      </w:ins>
      <w:r w:rsidR="00B608B3">
        <w:t>.</w:t>
      </w:r>
    </w:p>
    <w:p w14:paraId="58AF8611" w14:textId="39CE1255" w:rsidR="00197FAE" w:rsidRDefault="00197FAE" w:rsidP="00197FAE">
      <w:pPr>
        <w:pStyle w:val="Heading2"/>
      </w:pPr>
      <w:r>
        <w:t xml:space="preserve">PEGS GxE adjusted by UKBB </w:t>
      </w:r>
      <w:r w:rsidR="00156D5E">
        <w:t>variance loci</w:t>
      </w:r>
    </w:p>
    <w:p w14:paraId="60B72EEA" w14:textId="2B8D8DDB" w:rsidR="00197FAE" w:rsidRPr="00026AE0" w:rsidRDefault="008264A3" w:rsidP="00197FAE">
      <w:ins w:id="804" w:author="Author">
        <w:r>
          <w:t>We performed a</w:t>
        </w:r>
      </w:ins>
      <w:del w:id="805" w:author="Author">
        <w:r w:rsidR="00C87900" w:rsidDel="008264A3">
          <w:delText>A</w:delText>
        </w:r>
      </w:del>
      <w:r w:rsidR="00197FAE" w:rsidRPr="00651681">
        <w:t xml:space="preserve">n exhaustive </w:t>
      </w:r>
      <w:r w:rsidR="001F6BC4">
        <w:t>two</w:t>
      </w:r>
      <w:r w:rsidR="00197FAE" w:rsidRPr="00651681">
        <w:t xml:space="preserve">-way GxE-WAS for </w:t>
      </w:r>
      <w:r w:rsidR="00C87900">
        <w:t xml:space="preserve">T2D in the </w:t>
      </w:r>
      <w:r w:rsidR="00902550">
        <w:t>PEGS</w:t>
      </w:r>
      <w:r w:rsidR="00C87900">
        <w:t xml:space="preserve"> cohort</w:t>
      </w:r>
      <w:r w:rsidR="00197FAE" w:rsidRPr="00651681">
        <w:t xml:space="preserve"> </w:t>
      </w:r>
      <w:ins w:id="806" w:author="Author">
        <w:r>
          <w:t xml:space="preserve">that </w:t>
        </w:r>
      </w:ins>
      <w:r w:rsidR="00197FAE" w:rsidRPr="00651681">
        <w:t>result</w:t>
      </w:r>
      <w:r w:rsidR="00C87900">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t>
      </w:r>
      <w:r w:rsidR="001F6BC4">
        <w:lastRenderedPageBreak/>
        <w:t xml:space="preserve">were </w:t>
      </w:r>
      <w:r w:rsidR="00197FAE">
        <w:t>1) of or beyond moderate significance (P &lt; 5e-4) and 2) matched by coordinate</w:t>
      </w:r>
      <w:r w:rsidR="00C87900">
        <w:t>s</w:t>
      </w:r>
      <w:r w:rsidR="00197FAE">
        <w:t xml:space="preserve"> and alleles with variance loci from </w:t>
      </w:r>
      <w:r w:rsidR="00C87900">
        <w:t xml:space="preserve">the </w:t>
      </w:r>
      <w:r w:rsidR="00197FAE">
        <w:t xml:space="preserve">previous analysis </w:t>
      </w:r>
      <w:r w:rsidR="00224031">
        <w:t>of UKBB</w:t>
      </w:r>
      <w:r w:rsidR="00C87900">
        <w:t xml:space="preserve"> </w:t>
      </w:r>
      <w:r w:rsidR="00AA04EA">
        <w:t>White Europeans</w:t>
      </w:r>
      <w:r w:rsidR="00197FAE" w:rsidRPr="00651681">
        <w:t xml:space="preserve">. </w:t>
      </w:r>
      <w:r w:rsidR="00C87900">
        <w:t>After binning t</w:t>
      </w:r>
      <w:r w:rsidR="00197FAE">
        <w:t xml:space="preserve">he GxE and matched variance loci into </w:t>
      </w:r>
      <w:r w:rsidR="00C87900">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w:t>
      </w:r>
      <w:ins w:id="807" w:author="Author">
        <w:r>
          <w:t>,</w:t>
        </w:r>
      </w:ins>
      <w:r w:rsidR="00F400EB" w:rsidRPr="00026AE0">
        <w:t xml:space="preserve"> considering 0.47 billion selectable GxE</w:t>
      </w:r>
      <w:r w:rsidR="00634EB5" w:rsidRPr="00026AE0">
        <w:t xml:space="preserve"> tests</w:t>
      </w:r>
      <w:ins w:id="808" w:author="Author">
        <w:r>
          <w:t>,</w:t>
        </w:r>
        <w:r w:rsidR="008F2A07">
          <w:t xml:space="preserve"> and</w:t>
        </w:r>
      </w:ins>
      <w:del w:id="809" w:author="Author">
        <w:r w:rsidR="00F400EB" w:rsidRPr="00026AE0" w:rsidDel="008F2A07">
          <w:delText>, we</w:delText>
        </w:r>
      </w:del>
      <w:r w:rsidR="00F400EB" w:rsidRPr="00026AE0">
        <w:t xml:space="preserve"> then adjusted the </w:t>
      </w:r>
      <w:r w:rsidR="001F0EF2" w:rsidRPr="00026AE0">
        <w:t>correct</w:t>
      </w:r>
      <w:r w:rsidR="001F0EF2">
        <w:t>ed</w:t>
      </w:r>
      <w:r w:rsidR="001F0EF2" w:rsidRPr="00026AE0">
        <w:t xml:space="preserve"> </w:t>
      </w:r>
      <w:r w:rsidR="00F400EB" w:rsidRPr="00026AE0">
        <w:t>p-values</w:t>
      </w:r>
      <w:ins w:id="810" w:author="Author">
        <w:r w:rsidR="008F2A07">
          <w:t>,</w:t>
        </w:r>
      </w:ins>
      <w:r w:rsidR="00F400EB" w:rsidRPr="00026AE0">
        <w:t xml:space="preserve">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312D62C7" w:rsidR="00197FAE" w:rsidRDefault="00197FAE" w:rsidP="00197FAE">
      <w:pPr>
        <w:pStyle w:val="Heading2"/>
      </w:pPr>
      <w:commentRangeStart w:id="811"/>
      <w:r w:rsidRPr="00651681">
        <w:t xml:space="preserve">ABCB7 × </w:t>
      </w:r>
      <w:r w:rsidR="00156D5E">
        <w:t>print material</w:t>
      </w:r>
      <w:r w:rsidRPr="00651681">
        <w:t xml:space="preserve"> on T2D</w:t>
      </w:r>
    </w:p>
    <w:p w14:paraId="48CBC622" w14:textId="6CED2FC8" w:rsidR="001E3599" w:rsidRDefault="00F117D1" w:rsidP="001E3599">
      <w:commentRangeStart w:id="812"/>
      <w:r>
        <w:t xml:space="preserve">For each exposure in PEGS, we </w:t>
      </w:r>
      <w:ins w:id="813" w:author="Author">
        <w:r w:rsidR="008264A3">
          <w:t>used VLA to detect</w:t>
        </w:r>
      </w:ins>
      <w:del w:id="814" w:author="Author">
        <w:r w:rsidDel="008264A3">
          <w:delText xml:space="preserve">checked </w:delText>
        </w:r>
      </w:del>
      <w:ins w:id="815" w:author="Author">
        <w:del w:id="816" w:author="Author">
          <w:r w:rsidR="008F2A07" w:rsidDel="008264A3">
            <w:delText>for</w:delText>
          </w:r>
        </w:del>
        <w:r w:rsidR="008F2A07">
          <w:t xml:space="preserve"> </w:t>
        </w:r>
      </w:ins>
      <w:del w:id="817" w:author="Author">
        <w:r w:rsidDel="008A420D">
          <w:delText xml:space="preserve">the </w:delText>
        </w:r>
      </w:del>
      <w:r>
        <w:t>GxE</w:t>
      </w:r>
      <w:ins w:id="818" w:author="Author">
        <w:r w:rsidR="008A420D">
          <w:t>s</w:t>
        </w:r>
      </w:ins>
      <w:r>
        <w:t xml:space="preserve"> </w:t>
      </w:r>
      <w:ins w:id="819" w:author="Author">
        <w:del w:id="820" w:author="Author">
          <w:r w:rsidR="008A420D" w:rsidDel="008264A3">
            <w:delText xml:space="preserve">for T2D </w:delText>
          </w:r>
        </w:del>
      </w:ins>
      <w:del w:id="821" w:author="Author">
        <w:r w:rsidDel="008264A3">
          <w:delText xml:space="preserve">with </w:delText>
        </w:r>
      </w:del>
      <w:ins w:id="822" w:author="Author">
        <w:del w:id="823" w:author="Author">
          <w:r w:rsidR="008F2A07" w:rsidDel="008264A3">
            <w:delText xml:space="preserve">using </w:delText>
          </w:r>
        </w:del>
      </w:ins>
      <w:del w:id="824" w:author="Author">
        <w:r w:rsidDel="008264A3">
          <w:delText xml:space="preserve">VLA </w:delText>
        </w:r>
      </w:del>
      <w:ins w:id="825" w:author="Author">
        <w:r w:rsidR="008A420D">
          <w:t xml:space="preserve">with an </w:t>
        </w:r>
      </w:ins>
      <w:r>
        <w:t xml:space="preserve">adjusted </w:t>
      </w:r>
      <w:del w:id="826" w:author="Author">
        <w:r w:rsidR="001E6473" w:rsidDel="008F2A07">
          <w:delText>P</w:delText>
        </w:r>
        <w:r w:rsidDel="008F2A07">
          <w:delText xml:space="preserve"> </w:delText>
        </w:r>
      </w:del>
      <w:ins w:id="827" w:author="Author">
        <w:r w:rsidR="008F2A07">
          <w:t xml:space="preserve">p-value </w:t>
        </w:r>
      </w:ins>
      <w:r>
        <w:t>&lt;</w:t>
      </w:r>
      <w:del w:id="828" w:author="Author">
        <w:r w:rsidDel="008A420D">
          <w:delText xml:space="preserve"> </w:delText>
        </w:r>
      </w:del>
      <w:r>
        <w:t>0.05</w:t>
      </w:r>
      <w:del w:id="829" w:author="Author">
        <w:r w:rsidDel="008A420D">
          <w:delText xml:space="preserve"> for T2D</w:delText>
        </w:r>
      </w:del>
      <w:ins w:id="830" w:author="Author">
        <w:r w:rsidR="008A420D">
          <w:t>. The findings</w:t>
        </w:r>
      </w:ins>
      <w:del w:id="831" w:author="Author">
        <w:r w:rsidR="0071181E" w:rsidDel="008A420D">
          <w:delText>, which</w:delText>
        </w:r>
      </w:del>
      <w:r w:rsidR="0071181E">
        <w:t xml:space="preserve"> </w:t>
      </w:r>
      <w:r w:rsidR="00FF1C04">
        <w:t>re</w:t>
      </w:r>
      <w:r w:rsidR="000D5A5C">
        <w:t xml:space="preserve">vealed </w:t>
      </w:r>
      <w:r w:rsidR="0071181E">
        <w:t xml:space="preserve">significant GxEs </w:t>
      </w:r>
      <w:del w:id="832" w:author="Author">
        <w:r w:rsidR="0071181E" w:rsidDel="008A420D">
          <w:delText xml:space="preserve">between </w:delText>
        </w:r>
      </w:del>
      <w:ins w:id="833" w:author="Author">
        <w:r w:rsidR="008A420D">
          <w:t xml:space="preserve">for </w:t>
        </w:r>
      </w:ins>
      <w:r w:rsidR="0062338F">
        <w:t xml:space="preserve">13 </w:t>
      </w:r>
      <w:del w:id="834" w:author="Author">
        <w:r w:rsidDel="00655454">
          <w:delText xml:space="preserve">protein </w:delText>
        </w:r>
      </w:del>
      <w:ins w:id="835" w:author="Author">
        <w:r w:rsidR="00655454">
          <w:t>protein-</w:t>
        </w:r>
      </w:ins>
      <w:r>
        <w:t>coding genes</w:t>
      </w:r>
      <w:r w:rsidR="0071181E">
        <w:t xml:space="preserve"> (</w:t>
      </w:r>
      <w:r w:rsidRPr="008F2A07">
        <w:rPr>
          <w:i/>
          <w:iCs/>
        </w:rPr>
        <w:t>CTNND2</w:t>
      </w:r>
      <w:r>
        <w:t xml:space="preserve">, </w:t>
      </w:r>
      <w:r w:rsidRPr="008F2A07">
        <w:rPr>
          <w:i/>
          <w:iCs/>
        </w:rPr>
        <w:t>TMEM132D</w:t>
      </w:r>
      <w:r>
        <w:t xml:space="preserve">, </w:t>
      </w:r>
      <w:r w:rsidRPr="008F2A07">
        <w:rPr>
          <w:i/>
          <w:iCs/>
        </w:rPr>
        <w:t>DMD</w:t>
      </w:r>
      <w:r>
        <w:t xml:space="preserve">, </w:t>
      </w:r>
      <w:r w:rsidRPr="008F2A07">
        <w:rPr>
          <w:i/>
          <w:iCs/>
        </w:rPr>
        <w:t>ABCB7</w:t>
      </w:r>
      <w:r>
        <w:t xml:space="preserve">, </w:t>
      </w:r>
      <w:r w:rsidRPr="008F2A07">
        <w:rPr>
          <w:i/>
          <w:iCs/>
        </w:rPr>
        <w:t>NXF3</w:t>
      </w:r>
      <w:r>
        <w:t xml:space="preserve">, </w:t>
      </w:r>
      <w:r w:rsidRPr="008F2A07">
        <w:rPr>
          <w:i/>
          <w:iCs/>
        </w:rPr>
        <w:t>PTPRK</w:t>
      </w:r>
      <w:r>
        <w:t xml:space="preserve">, </w:t>
      </w:r>
      <w:r w:rsidRPr="008F2A07">
        <w:rPr>
          <w:i/>
          <w:iCs/>
        </w:rPr>
        <w:t>ZNF157</w:t>
      </w:r>
      <w:r>
        <w:t xml:space="preserve">, </w:t>
      </w:r>
      <w:r w:rsidRPr="008F2A07">
        <w:rPr>
          <w:i/>
          <w:iCs/>
        </w:rPr>
        <w:t>CYCS</w:t>
      </w:r>
      <w:r>
        <w:t xml:space="preserve">, </w:t>
      </w:r>
      <w:r w:rsidRPr="008F2A07">
        <w:rPr>
          <w:i/>
          <w:iCs/>
        </w:rPr>
        <w:t>C7orf31</w:t>
      </w:r>
      <w:r>
        <w:t xml:space="preserve">, </w:t>
      </w:r>
      <w:r w:rsidRPr="008F2A07">
        <w:rPr>
          <w:i/>
          <w:iCs/>
        </w:rPr>
        <w:t>CNBD2</w:t>
      </w:r>
      <w:r>
        <w:t xml:space="preserve">, </w:t>
      </w:r>
      <w:r w:rsidRPr="008F2A07">
        <w:rPr>
          <w:i/>
          <w:iCs/>
        </w:rPr>
        <w:t>RAPGEF5</w:t>
      </w:r>
      <w:r>
        <w:t xml:space="preserve">, </w:t>
      </w:r>
      <w:r w:rsidRPr="008F2A07">
        <w:rPr>
          <w:i/>
          <w:iCs/>
        </w:rPr>
        <w:t>TRNT1</w:t>
      </w:r>
      <w:r>
        <w:t xml:space="preserve">, </w:t>
      </w:r>
      <w:r w:rsidRPr="008F2A07">
        <w:rPr>
          <w:i/>
          <w:iCs/>
        </w:rPr>
        <w:t>IL5RA</w:t>
      </w:r>
      <w:commentRangeEnd w:id="812"/>
      <w:r w:rsidR="0098647E" w:rsidRPr="008F2A07">
        <w:rPr>
          <w:rStyle w:val="CommentReference"/>
          <w:i/>
          <w:iCs/>
        </w:rPr>
        <w:commentReference w:id="812"/>
      </w:r>
      <w:r w:rsidR="0071181E">
        <w:t xml:space="preserve">) </w:t>
      </w:r>
      <w:r w:rsidR="0062338F">
        <w:t xml:space="preserve">and </w:t>
      </w:r>
      <w:r w:rsidR="0062338F" w:rsidRPr="00C87900">
        <w:t>exposure</w:t>
      </w:r>
      <w:del w:id="836" w:author="Author">
        <w:r w:rsidR="00281D1A" w:rsidDel="008A420D">
          <w:delText>s</w:delText>
        </w:r>
      </w:del>
      <w:r w:rsidR="0062338F" w:rsidRPr="00C87900">
        <w:t xml:space="preserve"> to dyes</w:t>
      </w:r>
      <w:r w:rsidR="00281D1A">
        <w:t>,</w:t>
      </w:r>
      <w:r w:rsidR="0062338F">
        <w:t xml:space="preserve"> </w:t>
      </w:r>
      <w:r w:rsidR="0062338F" w:rsidRPr="00C87900">
        <w:t>inks</w:t>
      </w:r>
      <w:r w:rsidR="00281D1A">
        <w:t>,</w:t>
      </w:r>
      <w:r w:rsidR="0062338F">
        <w:t xml:space="preserve"> and toner</w:t>
      </w:r>
      <w:del w:id="837" w:author="Author">
        <w:r w:rsidR="00AA52CF" w:rsidDel="008A420D">
          <w:delText>s</w:delText>
        </w:r>
      </w:del>
      <w:r w:rsidR="0062338F">
        <w:t xml:space="preserve"> </w:t>
      </w:r>
      <w:r w:rsidR="0062338F" w:rsidRPr="00C87900">
        <w:t>(PEGS ID: A_B194</w:t>
      </w:r>
      <w:r w:rsidR="0062338F">
        <w:t>i</w:t>
      </w:r>
      <w:r w:rsidR="0062338F" w:rsidRPr="00C87900">
        <w:t>)</w:t>
      </w:r>
      <w:r>
        <w:t>.</w:t>
      </w:r>
      <w:r w:rsidR="0098647E">
        <w:t xml:space="preserve"> </w:t>
      </w:r>
      <w:ins w:id="838" w:author="Author">
        <w:r w:rsidR="00D56897">
          <w:t>The top hit in the GxE-WAS was</w:t>
        </w:r>
      </w:ins>
      <w:del w:id="839" w:author="Author">
        <w:r w:rsidR="00C87900" w:rsidRPr="00C87900" w:rsidDel="00D56897">
          <w:delText>Of interest</w:delText>
        </w:r>
        <w:r w:rsidR="007438BB" w:rsidDel="00D56897">
          <w:delText xml:space="preserve"> is</w:delText>
        </w:r>
      </w:del>
      <w:r w:rsidR="00C87900" w:rsidRPr="00C87900">
        <w:t xml:space="preserve"> X</w:t>
      </w:r>
      <w:ins w:id="840" w:author="Author">
        <w:r w:rsidR="00621F69">
          <w:t xml:space="preserve"> </w:t>
        </w:r>
      </w:ins>
      <w:del w:id="841" w:author="Author">
        <w:r w:rsidR="00C87900" w:rsidRPr="00C87900" w:rsidDel="00621F69">
          <w:delText>-</w:delText>
        </w:r>
      </w:del>
      <w:r w:rsidR="00C87900" w:rsidRPr="00C87900">
        <w:t>chromosome gene ABCB7 (ATP binding cassette subfamily B member 7, X:75,051,048 - 75,156,732, ENSG00000131269)</w:t>
      </w:r>
      <w:r w:rsidR="007438BB">
        <w:t xml:space="preserve"> and</w:t>
      </w:r>
      <w:r w:rsidR="00C87900" w:rsidRPr="00C87900">
        <w:t xml:space="preserve"> </w:t>
      </w:r>
      <w:r w:rsidR="00C87900" w:rsidRPr="008F2A07">
        <w:t>its immediate down</w:t>
      </w:r>
      <w:del w:id="842" w:author="Author">
        <w:r w:rsidR="00C87900" w:rsidRPr="008F2A07" w:rsidDel="00DB1221">
          <w:delText>-</w:delText>
        </w:r>
      </w:del>
      <w:r w:rsidR="00C87900" w:rsidRPr="008F2A07">
        <w:t>stream</w:t>
      </w:r>
      <w:ins w:id="843" w:author="Author">
        <w:r w:rsidR="008F2A07" w:rsidRPr="003F0A14">
          <w:t xml:space="preserve"> variant</w:t>
        </w:r>
      </w:ins>
      <w:r w:rsidR="00C87900" w:rsidRPr="008F2A07">
        <w:t xml:space="preserve"> </w:t>
      </w:r>
      <w:r w:rsidR="00C87900" w:rsidRPr="008F2A07">
        <w:rPr>
          <w:i/>
          <w:iCs/>
        </w:rPr>
        <w:t>UPRT</w:t>
      </w:r>
      <w:r w:rsidR="00C87900" w:rsidRPr="00C87900">
        <w:t xml:space="preserve"> (uracil phosphoribosyl transferase homolog, X:75,156,388 - 75,304,885, ENSG00000094841).</w:t>
      </w:r>
      <w:r w:rsidR="00C87900">
        <w:t xml:space="preserve"> </w:t>
      </w:r>
      <w:r w:rsidR="0052693B" w:rsidRPr="00105894">
        <w:t xml:space="preserve">The two genes </w:t>
      </w:r>
      <w:del w:id="844" w:author="Author">
        <w:r w:rsidR="0052693B" w:rsidRPr="00105894" w:rsidDel="00DB1221">
          <w:delText>were</w:delText>
        </w:r>
      </w:del>
      <w:ins w:id="845" w:author="Author">
        <w:r w:rsidR="00DB1221">
          <w:t>are</w:t>
        </w:r>
      </w:ins>
      <w:r w:rsidR="0052693B" w:rsidRPr="00105894">
        <w:t xml:space="preserve"> enclosed by q13.3 and </w:t>
      </w:r>
      <w:r w:rsidR="0052693B" w:rsidRPr="008F2A07">
        <w:t>were suggested by</w:t>
      </w:r>
      <w:r w:rsidR="0052693B" w:rsidRPr="00105894">
        <w:t xml:space="preserve"> nearby SNP rs4409555 with </w:t>
      </w:r>
      <w:del w:id="846" w:author="Author">
        <w:r w:rsidR="00746854" w:rsidDel="00DB1221">
          <w:delText xml:space="preserve">a </w:delText>
        </w:r>
      </w:del>
      <w:r w:rsidR="0052693B" w:rsidRPr="00105894">
        <w:t>raw GxE p-value</w:t>
      </w:r>
      <w:ins w:id="847" w:author="Author">
        <w:r w:rsidR="00DB1221">
          <w:t>s of</w:t>
        </w:r>
      </w:ins>
      <w:r w:rsidR="0052693B" w:rsidRPr="00105894">
        <w:t xml:space="preserve"> 9.25e-12 and 4.39e-2 after Bonferroni correction</w:t>
      </w:r>
      <w:del w:id="848" w:author="Author">
        <w:r w:rsidR="00C926D9" w:rsidDel="00DB1221">
          <w:delText>,</w:delText>
        </w:r>
      </w:del>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ins w:id="849" w:author="Author">
        <w:r w:rsidR="00DB1221">
          <w:t>It should be noted that</w:t>
        </w:r>
      </w:ins>
      <w:del w:id="850" w:author="Author">
        <w:r w:rsidR="001E3599" w:rsidRPr="002A4600" w:rsidDel="00DB1221">
          <w:delText>As a reminder,</w:delText>
        </w:r>
      </w:del>
      <w:r w:rsidR="001E3599" w:rsidRPr="002A4600">
        <w:t xml:space="preserve"> LVT and DRM were </w:t>
      </w:r>
      <w:ins w:id="851" w:author="Author">
        <w:r w:rsidR="00DB1221">
          <w:t xml:space="preserve">not utilized </w:t>
        </w:r>
      </w:ins>
      <w:del w:id="852" w:author="Author">
        <w:r w:rsidR="001E3599" w:rsidRPr="002A4600" w:rsidDel="00DB1221">
          <w:delText xml:space="preserve">absent </w:delText>
        </w:r>
      </w:del>
      <w:r w:rsidR="001E3599" w:rsidRPr="002A4600">
        <w:t xml:space="preserve">because the </w:t>
      </w:r>
      <w:del w:id="853" w:author="Author">
        <w:r w:rsidR="001E3599" w:rsidRPr="002A4600" w:rsidDel="00DB1221">
          <w:delText xml:space="preserve">two </w:delText>
        </w:r>
      </w:del>
      <w:ins w:id="854" w:author="Author">
        <w:r w:rsidR="00DB1221">
          <w:t>methods</w:t>
        </w:r>
        <w:r w:rsidR="00DB1221" w:rsidRPr="002A4600">
          <w:t xml:space="preserve"> </w:t>
        </w:r>
      </w:ins>
      <w:r w:rsidR="001E3599" w:rsidRPr="002A4600">
        <w:t xml:space="preserve">are invalid </w:t>
      </w:r>
      <w:del w:id="855" w:author="Author">
        <w:r w:rsidR="001E3599" w:rsidRPr="002A4600" w:rsidDel="00DB1221">
          <w:delText xml:space="preserve">on </w:delText>
        </w:r>
      </w:del>
      <w:ins w:id="856" w:author="Author">
        <w:r w:rsidR="00DB1221">
          <w:t>for</w:t>
        </w:r>
        <w:r w:rsidR="00DB1221" w:rsidRPr="002A4600">
          <w:t xml:space="preserve"> </w:t>
        </w:r>
      </w:ins>
      <w:r w:rsidR="001E3599" w:rsidRPr="002A4600">
        <w:t>chromosome X.</w:t>
      </w:r>
    </w:p>
    <w:p w14:paraId="78556096" w14:textId="12F90340" w:rsidR="004562E1" w:rsidRDefault="00D56897" w:rsidP="004562E1">
      <w:pPr>
        <w:rPr>
          <w:ins w:id="857" w:author="Author"/>
        </w:rPr>
      </w:pPr>
      <w:ins w:id="858" w:author="Author">
        <w:r>
          <w:rPr>
            <w:rFonts w:ascii="Calibri" w:eastAsia="Times New Roman" w:hAnsi="Calibri" w:cs="Calibri"/>
            <w:color w:val="000000"/>
          </w:rPr>
          <w:t>We downloaded and analyzed gene-expression data to corroborate t</w:t>
        </w:r>
        <w:del w:id="859" w:author="Author">
          <w:r w:rsidR="004562E1" w:rsidDel="00D56897">
            <w:rPr>
              <w:rFonts w:ascii="Calibri" w:eastAsia="Times New Roman" w:hAnsi="Calibri" w:cs="Calibri"/>
              <w:color w:val="000000"/>
            </w:rPr>
            <w:delText>T</w:delText>
          </w:r>
        </w:del>
        <w:r w:rsidR="004562E1">
          <w:rPr>
            <w:rFonts w:ascii="Calibri" w:eastAsia="Times New Roman" w:hAnsi="Calibri" w:cs="Calibri"/>
            <w:color w:val="000000"/>
          </w:rPr>
          <w:t xml:space="preserve">he significant GxE between SNPs around </w:t>
        </w:r>
        <w:r w:rsidR="004562E1" w:rsidRPr="008F2A07">
          <w:rPr>
            <w:rFonts w:ascii="Calibri" w:eastAsia="Times New Roman" w:hAnsi="Calibri" w:cs="Calibri"/>
            <w:i/>
            <w:iCs/>
            <w:color w:val="000000"/>
          </w:rPr>
          <w:t>ABCB7-UPRT</w:t>
        </w:r>
        <w:r w:rsidR="004562E1">
          <w:rPr>
            <w:rFonts w:ascii="Calibri" w:eastAsia="Times New Roman" w:hAnsi="Calibri" w:cs="Calibri"/>
            <w:color w:val="000000"/>
          </w:rPr>
          <w:t xml:space="preserve"> and </w:t>
        </w:r>
        <w:r w:rsidRPr="00D56897">
          <w:rPr>
            <w:rFonts w:ascii="Calibri" w:eastAsia="Times New Roman" w:hAnsi="Calibri" w:cs="Calibri"/>
            <w:color w:val="000000"/>
          </w:rPr>
          <w:t xml:space="preserve">exposure to dyes, inks, and </w:t>
        </w:r>
        <w:r w:rsidR="004562E1">
          <w:rPr>
            <w:rFonts w:ascii="Calibri" w:eastAsia="Times New Roman" w:hAnsi="Calibri" w:cs="Calibri"/>
            <w:color w:val="000000"/>
          </w:rPr>
          <w:t>toner</w:t>
        </w:r>
        <w:r>
          <w:rPr>
            <w:rFonts w:ascii="Calibri" w:eastAsia="Times New Roman" w:hAnsi="Calibri" w:cs="Calibri"/>
            <w:color w:val="000000"/>
          </w:rPr>
          <w:t xml:space="preserve">. </w:t>
        </w:r>
        <w:del w:id="860" w:author="Author">
          <w:r w:rsidR="004562E1" w:rsidDel="007D3A78">
            <w:rPr>
              <w:rFonts w:ascii="Calibri" w:eastAsia="Times New Roman" w:hAnsi="Calibri" w:cs="Calibri"/>
              <w:color w:val="000000"/>
            </w:rPr>
            <w:delText>s</w:delText>
          </w:r>
          <w:r w:rsidR="004562E1" w:rsidDel="000427F7">
            <w:rPr>
              <w:rFonts w:ascii="Calibri" w:eastAsia="Times New Roman" w:hAnsi="Calibri" w:cs="Calibri"/>
              <w:color w:val="000000"/>
            </w:rPr>
            <w:delText xml:space="preserve"> </w:delText>
          </w:r>
          <w:r w:rsidR="00355B82" w:rsidDel="000427F7">
            <w:rPr>
              <w:rFonts w:ascii="Calibri" w:eastAsia="Times New Roman" w:hAnsi="Calibri" w:cs="Calibri"/>
              <w:color w:val="000000"/>
            </w:rPr>
            <w:delText xml:space="preserve">is </w:delText>
          </w:r>
          <w:r w:rsidR="004562E1" w:rsidDel="000427F7">
            <w:delText xml:space="preserve">corroborated </w:delText>
          </w:r>
          <w:r w:rsidR="004562E1" w:rsidDel="00D56897">
            <w:delText>with</w:delText>
          </w:r>
          <w:r w:rsidR="004562E1" w:rsidDel="000427F7">
            <w:delText xml:space="preserve"> t</w:delText>
          </w:r>
        </w:del>
        <w:r w:rsidR="000427F7">
          <w:rPr>
            <w:rFonts w:ascii="Calibri" w:eastAsia="Times New Roman" w:hAnsi="Calibri" w:cs="Calibri"/>
            <w:color w:val="000000"/>
          </w:rPr>
          <w:t>T</w:t>
        </w:r>
        <w:r w:rsidR="004562E1">
          <w:t xml:space="preserve">he differential expression of </w:t>
        </w:r>
        <w:r w:rsidR="004562E1" w:rsidRPr="00272ED1">
          <w:rPr>
            <w:i/>
            <w:iCs/>
          </w:rPr>
          <w:t>ABCB7</w:t>
        </w:r>
        <w:r w:rsidR="004562E1">
          <w:t xml:space="preserve"> among workers occupationally exposed to inkjet printers</w:t>
        </w:r>
        <w:r w:rsidR="000427F7">
          <w:t>,</w:t>
        </w:r>
        <w:del w:id="861" w:author="Author">
          <w:r w:rsidR="004562E1" w:rsidDel="000427F7">
            <w:delText>,</w:delText>
          </w:r>
        </w:del>
        <w:r w:rsidR="004562E1">
          <w:t xml:space="preserve"> archived as GEO dataset </w:t>
        </w:r>
        <w:r w:rsidR="004562E1" w:rsidRPr="008F2A07">
          <w:t>GSE142351</w:t>
        </w:r>
        <w:r w:rsidR="004562E1">
          <w:rPr>
            <w:b/>
            <w:bCs/>
          </w:rPr>
          <w:t xml:space="preserve"> </w:t>
        </w:r>
        <w:r w:rsidR="004562E1"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862" w:author="Author">
        <w:r w:rsidR="004562E1" w:rsidRPr="00D47685">
          <w:fldChar w:fldCharType="separate"/>
        </w:r>
        <w:r w:rsidR="004562E1" w:rsidRPr="00D47685">
          <w:rPr>
            <w:noProof/>
          </w:rPr>
          <w:t>(Guo et al. 2020)</w:t>
        </w:r>
        <w:r w:rsidR="004562E1" w:rsidRPr="00D47685">
          <w:fldChar w:fldCharType="end"/>
        </w:r>
        <w:r w:rsidR="000427F7">
          <w:t>, substantiates the finding</w:t>
        </w:r>
        <w:r w:rsidR="004562E1" w:rsidRPr="00D47685">
          <w:t>.</w:t>
        </w:r>
        <w:r w:rsidR="004562E1">
          <w:t xml:space="preserve"> </w:t>
        </w:r>
        <w:r w:rsidR="004562E1" w:rsidRPr="008F2A07">
          <w:rPr>
            <w:rStyle w:val="Emphasis"/>
            <w:color w:val="0E101A"/>
          </w:rPr>
          <w:t>ABCB7</w:t>
        </w:r>
        <w:r w:rsidR="004562E1">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sidR="004562E1">
          <w:rPr>
            <w:rStyle w:val="Emphasis"/>
            <w:color w:val="0E101A"/>
          </w:rPr>
          <w:t>ABCB7</w:t>
        </w:r>
        <w:r w:rsidR="004562E1">
          <w:t> is also an ATP-dependent mitochondrial transporter implicated in Fe–S cluster assembly</w:t>
        </w:r>
        <w:r w:rsidR="008264A3">
          <w:t>, and the absence of </w:t>
        </w:r>
        <w:r w:rsidR="008264A3">
          <w:rPr>
            <w:rStyle w:val="Emphasis"/>
            <w:color w:val="0E101A"/>
          </w:rPr>
          <w:t>ABCB7</w:t>
        </w:r>
        <w:r w:rsidR="008264A3">
          <w:t> impairs the maturation of cytosolic iron-sulfur proteins and induces iron accumulation in mitochondria. I</w:t>
        </w:r>
        <w:del w:id="863" w:author="Author">
          <w:r w:rsidR="004562E1" w:rsidDel="008264A3">
            <w:delText>. I</w:delText>
          </w:r>
        </w:del>
        <w:r w:rsidR="004562E1">
          <w:t>nherited mutations</w:t>
        </w:r>
        <w:r w:rsidR="008264A3">
          <w:t xml:space="preserve"> in the gene</w:t>
        </w:r>
        <w:del w:id="864" w:author="Author">
          <w:r w:rsidR="004562E1" w:rsidDel="008264A3">
            <w:delText xml:space="preserve"> in </w:delText>
          </w:r>
          <w:r w:rsidR="004562E1" w:rsidDel="008264A3">
            <w:rPr>
              <w:rStyle w:val="Emphasis"/>
              <w:color w:val="0E101A"/>
            </w:rPr>
            <w:delText>ABCB7</w:delText>
          </w:r>
        </w:del>
        <w:r w:rsidR="004562E1">
          <w:t xml:space="preserve"> have been linked to inherited and acquired sideroblastic anemia with cerebellar ataxia </w:t>
        </w:r>
        <w:r w:rsidR="004562E1">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865" w:author="Author">
        <w:r w:rsidR="004562E1">
          <w:fldChar w:fldCharType="separate"/>
        </w:r>
        <w:r w:rsidR="004562E1" w:rsidRPr="00EF7271">
          <w:rPr>
            <w:rFonts w:ascii="Calibri" w:hAnsi="Calibri" w:cs="Calibri"/>
          </w:rPr>
          <w:t>(Pain and Dancis 2016; Allikmets et al. 1999)</w:t>
        </w:r>
        <w:r w:rsidR="004562E1">
          <w:fldChar w:fldCharType="end"/>
        </w:r>
        <w:r w:rsidR="004562E1">
          <w:t xml:space="preserve">. </w:t>
        </w:r>
        <w:del w:id="866" w:author="Author">
          <w:r w:rsidR="004562E1" w:rsidDel="008264A3">
            <w:delText>The absence of </w:delText>
          </w:r>
          <w:r w:rsidR="004562E1" w:rsidDel="008264A3">
            <w:rPr>
              <w:rStyle w:val="Emphasis"/>
              <w:color w:val="0E101A"/>
            </w:rPr>
            <w:delText>ABCB7</w:delText>
          </w:r>
          <w:r w:rsidR="004562E1" w:rsidDel="008264A3">
            <w:delText> impairs the maturation of cytosolic iron-sulfur proteins and induces iron accumulation in mitochondria.</w:delText>
          </w:r>
        </w:del>
      </w:ins>
      <w:commentRangeEnd w:id="811"/>
      <w:del w:id="867" w:author="Author">
        <w:r w:rsidR="009736DE" w:rsidDel="008264A3">
          <w:rPr>
            <w:rStyle w:val="CommentReference"/>
          </w:rPr>
          <w:commentReference w:id="811"/>
        </w:r>
      </w:del>
      <w:ins w:id="868" w:author="Author">
        <w:del w:id="869" w:author="Author">
          <w:r w:rsidR="009736DE" w:rsidDel="008264A3">
            <w:delText>T</w:delText>
          </w:r>
        </w:del>
      </w:ins>
    </w:p>
    <w:p w14:paraId="78F46051" w14:textId="77777777" w:rsidR="0013008E" w:rsidRDefault="004562E1" w:rsidP="0013008E">
      <w:pPr>
        <w:rPr>
          <w:ins w:id="870" w:author="Author"/>
        </w:rPr>
      </w:pPr>
      <w:ins w:id="871" w:author="Author">
        <w:r>
          <w:t>Further, the knockdown of </w:t>
        </w:r>
        <w:r>
          <w:rPr>
            <w:rStyle w:val="Emphasis"/>
            <w:color w:val="0E101A"/>
          </w:rPr>
          <w:t>ABCB7</w:t>
        </w:r>
        <w:r>
          <w:t> in HEK293T cells causes mitochondrial iron accumulation and the activation of SOD enzymes</w:t>
        </w:r>
        <w:r w:rsidR="0013008E">
          <w:t xml:space="preserve"> </w:t>
        </w:r>
        <w:del w:id="872" w:author="Author">
          <w:r w:rsidDel="0013008E">
            <w:delText xml:space="preserve">, </w:delText>
          </w:r>
        </w:del>
        <w:r>
          <w:t>while iron and iron-regulatory proteins and cadmium alter </w:t>
        </w:r>
        <w:r>
          <w:rPr>
            <w:rStyle w:val="Emphasis"/>
            <w:color w:val="0E101A"/>
          </w:rPr>
          <w:t>ABCB7</w:t>
        </w:r>
        <w:r>
          <w:t xml:space="preserve"> expression. </w:t>
        </w:r>
        <w:r w:rsidR="0013008E">
          <w:t>This is notable because s</w:t>
        </w:r>
        <w:del w:id="873" w:author="Author">
          <w:r w:rsidDel="0013008E">
            <w:delText>S</w:delText>
          </w:r>
        </w:del>
        <w:r>
          <w:t xml:space="preserve">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874"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875" w:author="Author">
        <w:r>
          <w:fldChar w:fldCharType="separate"/>
        </w:r>
        <w:r w:rsidRPr="00534FA3">
          <w:rPr>
            <w:rFonts w:ascii="Calibri" w:hAnsi="Calibri" w:cs="Calibri"/>
          </w:rPr>
          <w:t>(SILAGHI et al. 2016; Lonardo et al. 2019)</w:t>
        </w:r>
        <w:r>
          <w:fldChar w:fldCharType="end"/>
        </w:r>
        <w:r>
          <w:t>.</w:t>
        </w:r>
        <w:r w:rsidR="0013008E">
          <w:t xml:space="preserve"> In summary, prior work shows that the region around </w:t>
        </w:r>
        <w:r w:rsidR="0013008E">
          <w:rPr>
            <w:i/>
            <w:iCs/>
          </w:rPr>
          <w:t>ABCB7</w:t>
        </w:r>
        <w:r w:rsidR="0013008E">
          <w:t xml:space="preserve">, </w:t>
        </w:r>
        <w:r w:rsidR="0013008E" w:rsidRPr="003A3FD9">
          <w:t>statistically prioritized by VLA, biologically interact</w:t>
        </w:r>
        <w:r w:rsidR="0013008E">
          <w:t>s</w:t>
        </w:r>
        <w:r w:rsidR="0013008E" w:rsidRPr="003A3FD9">
          <w:t xml:space="preserve"> with exposure to print materials</w:t>
        </w:r>
        <w:r w:rsidR="0013008E">
          <w:t>,</w:t>
        </w:r>
        <w:r w:rsidR="0013008E" w:rsidRPr="003A3FD9">
          <w:t xml:space="preserve"> affect</w:t>
        </w:r>
        <w:r w:rsidR="0013008E">
          <w:t>ing</w:t>
        </w:r>
        <w:r w:rsidR="0013008E" w:rsidRPr="003A3FD9">
          <w:t xml:space="preserve"> the risk of developing </w:t>
        </w:r>
        <w:r w:rsidR="0013008E">
          <w:t>T2D</w:t>
        </w:r>
        <w:r w:rsidR="0013008E" w:rsidRPr="003A3FD9">
          <w:t>.</w:t>
        </w:r>
      </w:ins>
    </w:p>
    <w:p w14:paraId="7E67499B" w14:textId="52200979" w:rsidR="004562E1" w:rsidRDefault="004562E1" w:rsidP="004562E1">
      <w:pPr>
        <w:rPr>
          <w:ins w:id="876" w:author="Author"/>
        </w:rPr>
      </w:pPr>
      <w:ins w:id="877" w:author="Author">
        <w:del w:id="878" w:author="Author">
          <w:r w:rsidDel="00355B82">
            <w:delText>.</w:delText>
          </w:r>
        </w:del>
      </w:ins>
    </w:p>
    <w:p w14:paraId="37E780FD" w14:textId="2818ECA6" w:rsidR="007D4BA8" w:rsidDel="0013008E" w:rsidRDefault="004562E1" w:rsidP="004562E1">
      <w:pPr>
        <w:rPr>
          <w:del w:id="879" w:author="Author"/>
        </w:rPr>
      </w:pPr>
      <w:ins w:id="880" w:author="Author">
        <w:del w:id="881" w:author="Author">
          <w:r w:rsidRPr="003A3FD9" w:rsidDel="0013008E">
            <w:delText xml:space="preserve">The above suggests that the region around </w:delText>
          </w:r>
          <w:r w:rsidRPr="008F2A07" w:rsidDel="0013008E">
            <w:rPr>
              <w:i/>
              <w:iCs/>
            </w:rPr>
            <w:delText>ABCB7</w:delText>
          </w:r>
          <w:r w:rsidRPr="003A3FD9" w:rsidDel="0013008E">
            <w:delText>, statistically prioritized by VLA, is biologically interacting</w:delText>
          </w:r>
          <w:r w:rsidR="00355B82" w:rsidDel="0013008E">
            <w:delText>s</w:delText>
          </w:r>
          <w:r w:rsidRPr="003A3FD9" w:rsidDel="0013008E">
            <w:delText xml:space="preserve"> with exposure to print materials</w:delText>
          </w:r>
          <w:r w:rsidR="00355B82" w:rsidDel="0013008E">
            <w:delText>,</w:delText>
          </w:r>
          <w:r w:rsidRPr="003A3FD9" w:rsidDel="0013008E">
            <w:delText xml:space="preserve"> to affect</w:delText>
          </w:r>
          <w:r w:rsidR="00355B82" w:rsidDel="0013008E">
            <w:delText>ing</w:delText>
          </w:r>
          <w:r w:rsidRPr="003A3FD9" w:rsidDel="0013008E">
            <w:delText xml:space="preserve"> the risk of developing type 2 diabetes</w:delText>
          </w:r>
          <w:r w:rsidR="00355B82" w:rsidDel="0013008E">
            <w:delText>T2D</w:delText>
          </w:r>
          <w:r w:rsidRPr="003A3FD9" w:rsidDel="0013008E">
            <w:delText>.</w:delText>
          </w:r>
        </w:del>
      </w:ins>
    </w:p>
    <w:p w14:paraId="1F62684C" w14:textId="66814672" w:rsidR="00836AD8" w:rsidRPr="002D676C" w:rsidRDefault="00836AD8" w:rsidP="00C750C1">
      <w:pPr>
        <w:pStyle w:val="Heading2"/>
      </w:pPr>
      <w:r w:rsidRPr="002D676C">
        <w:t>UKBB variance loci catalog</w:t>
      </w:r>
    </w:p>
    <w:p w14:paraId="56C9EEB4" w14:textId="53672F0E" w:rsidR="00836AD8" w:rsidRPr="002D676C" w:rsidRDefault="00836AD8" w:rsidP="00C750C1">
      <w:r w:rsidRPr="002D676C">
        <w:t xml:space="preserve">Inspired by the Pan-UK Biobank GWAS catalog at pan.ukbb.broadinstitute.org, </w:t>
      </w:r>
      <w:r w:rsidR="006F3ED7">
        <w:t xml:space="preserve">we </w:t>
      </w:r>
      <w:r w:rsidR="00694F34">
        <w:t xml:space="preserve">created </w:t>
      </w:r>
      <w:del w:id="882" w:author="Author">
        <w:r w:rsidR="00694F34" w:rsidDel="004F27CB">
          <w:delText xml:space="preserve">and </w:delText>
        </w:r>
        <w:r w:rsidR="00C12E1E" w:rsidDel="004F27CB">
          <w:delText>host</w:delText>
        </w:r>
        <w:r w:rsidR="006F3ED7" w:rsidDel="004F27CB">
          <w:delText xml:space="preserve"> </w:delText>
        </w:r>
      </w:del>
      <w:r w:rsidR="006F3ED7">
        <w:t xml:space="preserve">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w:t>
      </w:r>
      <w:ins w:id="883" w:author="Author">
        <w:r w:rsidR="004F27CB">
          <w:t xml:space="preserve">that is hosted </w:t>
        </w:r>
      </w:ins>
      <w:r w:rsidR="00C12E1E">
        <w:t xml:space="preserve">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262BA7B4" w:rsidR="00836AD8" w:rsidRDefault="004F27CB" w:rsidP="00C750C1">
      <w:ins w:id="884" w:author="Author">
        <w:r>
          <w:t>Briefly, w</w:t>
        </w:r>
      </w:ins>
      <w:del w:id="885" w:author="Author">
        <w:r w:rsidR="009B1D64" w:rsidDel="004F27CB">
          <w:delText>W</w:delText>
        </w:r>
      </w:del>
      <w:r w:rsidR="00836AD8" w:rsidRPr="002D676C">
        <w:t xml:space="preserve">e </w:t>
      </w:r>
      <w:commentRangeStart w:id="886"/>
      <w:r w:rsidR="00836AD8" w:rsidRPr="002D676C">
        <w:t>summarize</w:t>
      </w:r>
      <w:r w:rsidR="00EC249C" w:rsidRPr="002D676C">
        <w:t>d</w:t>
      </w:r>
      <w:r w:rsidR="00836AD8" w:rsidRPr="002D676C">
        <w:t xml:space="preserve"> 1,580 health-relevant phenotypes </w:t>
      </w:r>
      <w:commentRangeEnd w:id="886"/>
      <w:r w:rsidR="00AE3BCE">
        <w:rPr>
          <w:rStyle w:val="CommentReference"/>
        </w:rPr>
        <w:commentReference w:id="886"/>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 xml:space="preserve">binomial, multinomial, ordinal, and </w:t>
      </w:r>
      <w:r w:rsidR="00836AD8" w:rsidRPr="002D676C">
        <w:lastRenderedPageBreak/>
        <w:t>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w:t>
      </w:r>
      <w:del w:id="887" w:author="Author">
        <w:r w:rsidR="00836AD8" w:rsidRPr="002D676C" w:rsidDel="004F27CB">
          <w:delText xml:space="preserve">number of </w:delText>
        </w:r>
      </w:del>
      <w:r w:rsidR="00836AD8" w:rsidRPr="002D676C">
        <w:t xml:space="preserve">11,841,785 </w:t>
      </w:r>
      <w:r w:rsidR="00694F34">
        <w:t xml:space="preserve">variants </w:t>
      </w:r>
      <w:r w:rsidR="00836AD8" w:rsidRPr="002D676C">
        <w:t>after quality control</w:t>
      </w:r>
      <w:del w:id="888" w:author="Author">
        <w:r w:rsidR="00836AD8" w:rsidRPr="002D676C" w:rsidDel="004F27CB">
          <w:delText xml:space="preserve"> measures</w:delText>
        </w:r>
      </w:del>
      <w:r w:rsidR="00836AD8" w:rsidRPr="002D676C">
        <w:t>.</w:t>
      </w:r>
      <w:r w:rsidR="00DB447A" w:rsidRPr="00DB447A">
        <w:t xml:space="preserve"> </w:t>
      </w:r>
      <w:r w:rsidR="00DB447A" w:rsidRPr="00380585">
        <w:t xml:space="preserve">The </w:t>
      </w:r>
      <w:del w:id="889" w:author="Author">
        <w:r w:rsidR="006752C3" w:rsidRPr="00380585" w:rsidDel="00380585">
          <w:delText>material</w:delText>
        </w:r>
        <w:r w:rsidR="00694F34" w:rsidRPr="00380585" w:rsidDel="00380585">
          <w:delText>s</w:delText>
        </w:r>
        <w:r w:rsidR="006752C3" w:rsidRPr="00380585" w:rsidDel="00380585">
          <w:delText xml:space="preserve"> </w:delText>
        </w:r>
        <w:r w:rsidR="00DB447A" w:rsidRPr="00380585" w:rsidDel="00380585">
          <w:delText>section</w:delText>
        </w:r>
      </w:del>
      <w:ins w:id="890" w:author="Author">
        <w:r w:rsidR="00380585">
          <w:t>supplement</w:t>
        </w:r>
      </w:ins>
      <w:r w:rsidR="00DB447A" w:rsidRPr="00380585">
        <w:t xml:space="preserve"> provides details of th</w:t>
      </w:r>
      <w:ins w:id="891" w:author="Author">
        <w:r w:rsidRPr="00380585">
          <w:t>is</w:t>
        </w:r>
      </w:ins>
      <w:del w:id="892" w:author="Author">
        <w:r w:rsidR="00DB447A" w:rsidRPr="00380585" w:rsidDel="004F27CB">
          <w:delText>ese</w:delText>
        </w:r>
      </w:del>
      <w:r w:rsidR="00DB447A" w:rsidRPr="00380585">
        <w:t xml:space="preserve"> process</w:t>
      </w:r>
      <w:del w:id="893" w:author="Author">
        <w:r w:rsidR="00DB447A" w:rsidRPr="00380585" w:rsidDel="004F27CB">
          <w:delText>es</w:delText>
        </w:r>
      </w:del>
      <w:r w:rsidR="00DB447A" w:rsidRPr="00380585">
        <w:t>.</w:t>
      </w:r>
    </w:p>
    <w:p w14:paraId="1BACF498" w14:textId="3C2C51B9"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r w:rsidR="00694F34" w:rsidRPr="00664BE9">
        <w:rPr>
          <w:i/>
          <w:iCs/>
        </w:rPr>
        <w:t>plinkFile</w:t>
      </w:r>
      <w:r w:rsidR="00694F34">
        <w:t xml:space="preserve"> and </w:t>
      </w:r>
      <w:r w:rsidR="00694F34" w:rsidRPr="00664BE9">
        <w:rPr>
          <w:i/>
          <w:iCs/>
        </w:rPr>
        <w:t>vla</w:t>
      </w:r>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del w:id="894" w:author="Author">
        <w:r w:rsidR="00694F34" w:rsidDel="004F27CB">
          <w:delText>,</w:delText>
        </w:r>
      </w:del>
      <w:r w:rsidRPr="002D676C">
        <w:t xml:space="preserve"> with a working sample size of 384,000</w:t>
      </w:r>
      <w:ins w:id="895" w:author="Author">
        <w:r w:rsidR="004F27CB">
          <w:t>,</w:t>
        </w:r>
      </w:ins>
      <w:r w:rsidRPr="002D676C">
        <w:t xml:space="preserve"> in 12 hours</w:t>
      </w:r>
      <w:del w:id="896" w:author="Author">
        <w:r w:rsidR="00FC444C" w:rsidDel="004F27CB">
          <w:delText>,</w:delText>
        </w:r>
      </w:del>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C750C1">
      <w:pPr>
        <w:pStyle w:val="Heading1"/>
      </w:pPr>
      <w:r w:rsidRPr="002D676C">
        <w:t>Methods</w:t>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61901DB1" w14:textId="1A9BC872" w:rsidR="00941977" w:rsidRDefault="00D9153A" w:rsidP="00941977">
      <w:pPr>
        <w:spacing w:line="276" w:lineRule="auto"/>
        <w:rPr>
          <w:ins w:id="897" w:author="Author"/>
        </w:rPr>
      </w:pPr>
      <w:ins w:id="898" w:author="Author">
        <w:r>
          <w:t xml:space="preserve">VLA </w:t>
        </w:r>
        <w:del w:id="899" w:author="Author">
          <w:r w:rsidDel="00837972">
            <w:delText>(Figure 10, bottom)</w:delText>
          </w:r>
        </w:del>
        <w:r>
          <w:t xml:space="preserve"> modifies DLM in </w:t>
        </w:r>
        <w:del w:id="900" w:author="Author">
          <w:r w:rsidDel="007F4B77">
            <w:delText>two</w:delText>
          </w:r>
        </w:del>
        <w:r w:rsidR="007F4B77">
          <w:t>several</w:t>
        </w:r>
        <w:r>
          <w:t xml:space="preserve"> important ways.</w:t>
        </w:r>
        <w:r w:rsidR="00837972" w:rsidRPr="00837972">
          <w:t xml:space="preserve"> </w:t>
        </w:r>
        <w:r w:rsidR="00837972">
          <w:t>(Figure 10, bottom)</w:t>
        </w:r>
        <w:r>
          <w:t xml:space="preserve"> First, </w:t>
        </w:r>
        <w:del w:id="901" w:author="Author">
          <w:r w:rsidDel="007F4B77">
            <w:delText xml:space="preserve">instead of using the, </w:delText>
          </w:r>
        </w:del>
        <w:r>
          <w:t>the second linear model for VLA uses the squared SNP. Second, a one-sided t-test is used with the assumption of a non-negat</w:t>
        </w:r>
        <w:r w:rsidR="000951D3">
          <w:t>i</w:t>
        </w:r>
        <w:del w:id="902" w:author="Author">
          <w:r w:rsidDel="000951D3">
            <w:delText>o</w:delText>
          </w:r>
        </w:del>
        <w:r>
          <w:t>ve coefficient.</w:t>
        </w:r>
        <w:r w:rsidR="007F4B77">
          <w:t xml:space="preserve"> Third, VLA fits a curve and tests its positive gradient</w:t>
        </w:r>
        <w:r w:rsidR="000951D3">
          <w:t xml:space="preserve"> </w:t>
        </w:r>
        <w:r w:rsidR="007F4B77">
          <w:t>instead of fitting a slope through the squared residuals as in DLM. The covariates for VLA must be non-confounding yet predictive as t</w:t>
        </w:r>
        <w:r w:rsidR="007F4B77" w:rsidRPr="007F4B77">
          <w:t>he</w:t>
        </w:r>
        <w:r w:rsidR="007F4B77">
          <w:t>ir</w:t>
        </w:r>
        <w:r w:rsidR="007F4B77" w:rsidRPr="007F4B77">
          <w:t xml:space="preserve"> residual </w:t>
        </w:r>
        <w:r w:rsidR="00941977">
          <w:t xml:space="preserve">is a </w:t>
        </w:r>
        <w:r w:rsidR="007F4B77" w:rsidRPr="007F4B77">
          <w:t>quantitative representation of the underlying risk contributed by the genome, exposome, and the</w:t>
        </w:r>
        <w:r w:rsidR="00941977">
          <w:t>ir</w:t>
        </w:r>
        <w:r w:rsidR="007F4B77" w:rsidRPr="007F4B77">
          <w:t xml:space="preserve"> interaction.</w:t>
        </w:r>
        <w:r w:rsidR="00941977">
          <w:t xml:space="preserve"> Replacing a binary phenotype with a smoothed residual enables the detection of candidate GxE variance loci from a positive gradient. </w:t>
        </w:r>
      </w:ins>
    </w:p>
    <w:p w14:paraId="28F15134" w14:textId="6A971500" w:rsidR="00D9153A" w:rsidDel="00941977" w:rsidRDefault="00D9153A" w:rsidP="00C750C1">
      <w:pPr>
        <w:rPr>
          <w:ins w:id="903" w:author="Author"/>
          <w:del w:id="904" w:author="Author"/>
        </w:rPr>
      </w:pPr>
      <w:commentRangeStart w:id="905"/>
    </w:p>
    <w:p w14:paraId="31929082" w14:textId="0CA7CECD" w:rsidR="00D252B9" w:rsidDel="00941977" w:rsidRDefault="00D252B9" w:rsidP="00C750C1">
      <w:pPr>
        <w:rPr>
          <w:del w:id="906" w:author="Author"/>
        </w:rPr>
      </w:pPr>
      <w:commentRangeStart w:id="907"/>
      <w:del w:id="908" w:author="Author">
        <w:r w:rsidDel="00941977">
          <w:delText>Given</w:delText>
        </w:r>
        <w:r w:rsidR="00493FF9" w:rsidDel="00941977">
          <w:delText xml:space="preserve"> </w:delText>
        </w:r>
        <w:commentRangeEnd w:id="907"/>
        <w:r w:rsidR="00355B82" w:rsidDel="00941977">
          <w:rPr>
            <w:rStyle w:val="CommentReference"/>
          </w:rPr>
          <w:commentReference w:id="907"/>
        </w:r>
        <w:r w:rsidR="00493FF9" w:rsidDel="00941977">
          <w:delText>a quantitative</w:delText>
        </w:r>
        <w:r w:rsidR="00FD34E2" w:rsidDel="00941977">
          <w:delText xml:space="preserve"> </w:delText>
        </w:r>
        <w:r w:rsidR="00F34F75" w:rsidDel="00941977">
          <w:delText>trait</w:delText>
        </w:r>
        <w:r w:rsidR="002D3985" w:rsidDel="00941977">
          <w:delText>,</w:delText>
        </w:r>
        <w:r w:rsidR="00493FF9" w:rsidDel="00941977">
          <w:delText xml:space="preserve"> </w:delText>
        </w:r>
        <w:r w:rsidDel="00941977">
          <w:delText>a</w:delText>
        </w:r>
      </w:del>
      <w:ins w:id="909" w:author="Author">
        <w:del w:id="910" w:author="Author">
          <w:r w:rsidR="00355B82" w:rsidDel="00941977">
            <w:delText>n</w:delText>
          </w:r>
        </w:del>
      </w:ins>
      <w:del w:id="911" w:author="Author">
        <w:r w:rsidR="00493FF9" w:rsidDel="00941977">
          <w:delText xml:space="preserve"> SNP</w:delText>
        </w:r>
        <w:r w:rsidR="002D3985" w:rsidDel="00941977">
          <w:delText>, and covariates</w:delText>
        </w:r>
        <w:r w:rsidR="00493FF9" w:rsidDel="00941977">
          <w:delText xml:space="preserve">, </w:delText>
        </w:r>
        <w:r w:rsidR="00C03835" w:rsidDel="00941977">
          <w:delText xml:space="preserve">DLM </w:delText>
        </w:r>
        <w:r w:rsidR="00493FF9" w:rsidDel="00941977">
          <w:delText>fit</w:delText>
        </w:r>
        <w:r w:rsidR="00C03835" w:rsidDel="00941977">
          <w:delText>s</w:delText>
        </w:r>
        <w:r w:rsidR="00493FF9" w:rsidDel="00941977">
          <w:delText xml:space="preserve"> a GWAS linear model</w:delText>
        </w:r>
        <w:r w:rsidR="00F34F75" w:rsidDel="00941977">
          <w:delText>,</w:delText>
        </w:r>
        <w:r w:rsidR="00493FF9" w:rsidDel="00941977">
          <w:delText xml:space="preserve"> adjusting </w:delText>
        </w:r>
        <w:r w:rsidR="008F3927" w:rsidDel="00941977">
          <w:delText xml:space="preserve">the </w:delText>
        </w:r>
        <w:r w:rsidR="00493FF9" w:rsidDel="00941977">
          <w:delText xml:space="preserve">covariates, </w:delText>
        </w:r>
        <w:r w:rsidR="00F34F75" w:rsidDel="00941977">
          <w:delText xml:space="preserve">and </w:delText>
        </w:r>
        <w:r w:rsidR="008F3927" w:rsidDel="00941977">
          <w:delText>treats</w:delText>
        </w:r>
        <w:r w:rsidR="00493FF9" w:rsidDel="00941977">
          <w:delText xml:space="preserve"> the </w:delText>
        </w:r>
        <w:r w:rsidR="00C03835" w:rsidDel="00941977">
          <w:delText xml:space="preserve">squared </w:delText>
        </w:r>
        <w:r w:rsidR="00493FF9" w:rsidDel="00941977">
          <w:delText>residual</w:delText>
        </w:r>
        <w:r w:rsidR="00365D9F" w:rsidDel="00941977">
          <w:delText xml:space="preserve"> as a “</w:delText>
        </w:r>
        <w:r w:rsidR="008F3927" w:rsidDel="00941977">
          <w:delText xml:space="preserve">new </w:delText>
        </w:r>
        <w:r w:rsidR="00365D9F" w:rsidDel="00941977">
          <w:delText>phenotype”</w:delText>
        </w:r>
        <w:r w:rsidR="00F34F75" w:rsidDel="00941977">
          <w:delText>, subsequently</w:delText>
        </w:r>
        <w:r w:rsidR="00365D9F" w:rsidDel="00941977">
          <w:delText xml:space="preserve"> fit</w:delText>
        </w:r>
        <w:r w:rsidR="00F34F75" w:rsidDel="00941977">
          <w:delText>ting</w:delText>
        </w:r>
        <w:r w:rsidR="00365D9F" w:rsidDel="00941977">
          <w:delText xml:space="preserve"> another </w:delText>
        </w:r>
        <w:r w:rsidR="00914E0E" w:rsidDel="00941977">
          <w:delText xml:space="preserve">GWAS </w:delText>
        </w:r>
        <w:r w:rsidR="00365D9F" w:rsidDel="00941977">
          <w:delText xml:space="preserve">linear model with </w:delText>
        </w:r>
        <w:r w:rsidR="00493FF9" w:rsidDel="00941977">
          <w:delText>the same SNP</w:delText>
        </w:r>
        <w:r w:rsidR="00914E0E" w:rsidDel="00941977">
          <w:delText xml:space="preserve"> and covariates</w:delText>
        </w:r>
      </w:del>
      <w:ins w:id="912" w:author="Author">
        <w:del w:id="913" w:author="Author">
          <w:r w:rsidR="00F34F75" w:rsidRPr="00F34F75" w:rsidDel="00941977">
            <w:delText xml:space="preserve"> </w:delText>
          </w:r>
          <w:r w:rsidR="00F34F75" w:rsidDel="00941977">
            <w:delText>(Figure 10</w:delText>
          </w:r>
          <w:r w:rsidR="00355B82" w:rsidDel="00941977">
            <w:delText>,</w:delText>
          </w:r>
          <w:r w:rsidR="00F34F75" w:rsidDel="00941977">
            <w:delText xml:space="preserve"> left</w:delText>
          </w:r>
          <w:r w:rsidR="006C2F56" w:rsidDel="00941977">
            <w:delText>top</w:delText>
          </w:r>
          <w:r w:rsidR="00F34F75" w:rsidDel="00941977">
            <w:delText>)</w:delText>
          </w:r>
        </w:del>
      </w:ins>
      <w:del w:id="914" w:author="Author">
        <w:r w:rsidR="00493FF9" w:rsidDel="00941977">
          <w:delText xml:space="preserve">. If the SNP coefficient </w:delText>
        </w:r>
        <w:r w:rsidR="00914E0E" w:rsidDel="00941977">
          <w:delText xml:space="preserve">of linear model 2 </w:delText>
        </w:r>
        <w:r w:rsidR="00493FF9" w:rsidDel="00941977">
          <w:delText xml:space="preserve">is significant, </w:delText>
        </w:r>
        <w:r w:rsidR="00365D9F" w:rsidDel="00941977">
          <w:delText xml:space="preserve">we </w:delText>
        </w:r>
        <w:r w:rsidR="00914E0E" w:rsidDel="00941977">
          <w:delText>say</w:delText>
        </w:r>
        <w:r w:rsidR="00493FF9" w:rsidDel="00941977">
          <w:delText xml:space="preserve"> the SNP </w:delText>
        </w:r>
        <w:r w:rsidR="00914E0E" w:rsidDel="00941977">
          <w:delText xml:space="preserve">is </w:delText>
        </w:r>
        <w:r w:rsidR="00493FF9" w:rsidDel="00941977">
          <w:delText>a vQTL, that is, a GxE candidate for th</w:delText>
        </w:r>
        <w:r w:rsidR="00914E0E" w:rsidDel="00941977">
          <w:delText>at</w:delText>
        </w:r>
        <w:r w:rsidR="00493FF9" w:rsidDel="00941977">
          <w:delText xml:space="preserve"> </w:delText>
        </w:r>
        <w:r w:rsidR="001D6EC3" w:rsidDel="00941977">
          <w:delText xml:space="preserve">particular </w:delText>
        </w:r>
        <w:r w:rsidR="00914E0E" w:rsidDel="00941977">
          <w:delText xml:space="preserve">quantitative </w:delText>
        </w:r>
        <w:r w:rsidR="00365D9F" w:rsidDel="00941977">
          <w:delText>phenotype</w:delText>
        </w:r>
        <w:r w:rsidR="00493FF9" w:rsidDel="00941977">
          <w:delText xml:space="preserve">. Intuitively, </w:delText>
        </w:r>
        <w:r w:rsidR="00365D9F" w:rsidDel="00941977">
          <w:delText xml:space="preserve">the </w:delText>
        </w:r>
        <w:r w:rsidR="00914E0E" w:rsidDel="00941977">
          <w:delText xml:space="preserve">linear model 2 </w:delText>
        </w:r>
        <w:r w:rsidR="00493FF9" w:rsidDel="00941977">
          <w:delText xml:space="preserve">fits the squared distance from </w:delText>
        </w:r>
        <w:r w:rsidR="00F066D7" w:rsidDel="00941977">
          <w:delText xml:space="preserve">the </w:delText>
        </w:r>
        <w:r w:rsidR="00A91E34" w:rsidDel="00941977">
          <w:delText>fitted values of linear model 1 (i.e., conditional mean given the SNP and covariates)</w:delText>
        </w:r>
        <w:r w:rsidR="00493FF9" w:rsidDel="00941977">
          <w:delText xml:space="preserve">, which amounts to modeling the </w:delText>
        </w:r>
        <w:r w:rsidR="003C5CE7" w:rsidDel="00941977">
          <w:delText>phenotypic</w:delText>
        </w:r>
        <w:r w:rsidR="00493FF9" w:rsidDel="00941977">
          <w:delText xml:space="preserve"> variance</w:delText>
        </w:r>
        <w:r w:rsidR="0000358E" w:rsidDel="00941977">
          <w:delText>,</w:delText>
        </w:r>
        <w:r w:rsidR="00493FF9" w:rsidDel="00941977">
          <w:delText xml:space="preserve"> </w:delText>
        </w:r>
        <w:r w:rsidR="00A91E34" w:rsidDel="00941977">
          <w:delText>since</w:delText>
        </w:r>
        <w:r w:rsidR="00493FF9" w:rsidDel="00941977">
          <w:delText xml:space="preserve"> the mean of squared distance from the mean, is variance.</w:delText>
        </w:r>
        <w:r w:rsidR="00FD34E2" w:rsidDel="00941977">
          <w:delText xml:space="preserve"> </w:delText>
        </w:r>
        <w:r w:rsidR="003A1BA5" w:rsidDel="00941977">
          <w:delText>VLA (variance loci analysis</w:delText>
        </w:r>
        <w:r w:rsidR="002C2731" w:rsidDel="00941977">
          <w:delText>, Figure 10 right</w:delText>
        </w:r>
      </w:del>
      <w:ins w:id="915" w:author="Author">
        <w:del w:id="916" w:author="Author">
          <w:r w:rsidR="006C2F56" w:rsidDel="00941977">
            <w:delText>bottom</w:delText>
          </w:r>
        </w:del>
      </w:ins>
      <w:del w:id="917" w:author="Author">
        <w:r w:rsidR="003A1BA5" w:rsidDel="00941977">
          <w:delText xml:space="preserve">) </w:delText>
        </w:r>
        <w:r w:rsidR="00920FE3" w:rsidDel="00941977">
          <w:delText xml:space="preserve">slightly </w:delText>
        </w:r>
        <w:r w:rsidR="005338AE" w:rsidDel="00941977">
          <w:delText>modifi</w:delText>
        </w:r>
        <w:r w:rsidR="005C7FEA" w:rsidDel="00941977">
          <w:delText>es</w:delText>
        </w:r>
        <w:r w:rsidR="00E53269" w:rsidDel="00941977">
          <w:delText xml:space="preserve"> </w:delText>
        </w:r>
        <w:r w:rsidR="00F65919" w:rsidDel="00941977">
          <w:delText>DLM</w:delText>
        </w:r>
        <w:r w:rsidR="00E53269" w:rsidDel="00941977">
          <w:delText>:</w:delText>
        </w:r>
        <w:r w:rsidR="00F65919" w:rsidDel="00941977">
          <w:delText xml:space="preserve"> </w:delText>
        </w:r>
        <w:r w:rsidR="000A1850" w:rsidDel="00941977">
          <w:delText xml:space="preserve">(1) </w:delText>
        </w:r>
        <w:r w:rsidR="00920FE3" w:rsidDel="00941977">
          <w:delText xml:space="preserve">the </w:delText>
        </w:r>
        <w:r w:rsidR="00E52C56" w:rsidDel="00941977">
          <w:delText>second linear model use</w:delText>
        </w:r>
        <w:r w:rsidR="000A1850" w:rsidDel="00941977">
          <w:delText>s</w:delText>
        </w:r>
        <w:r w:rsidR="00E52C56" w:rsidDel="00941977">
          <w:delText xml:space="preserve"> </w:delText>
        </w:r>
        <w:r w:rsidR="006E5A90" w:rsidDel="00941977">
          <w:delText xml:space="preserve">squared </w:delText>
        </w:r>
        <w:r w:rsidR="00920FE3" w:rsidDel="00941977">
          <w:delText xml:space="preserve">SNP </w:delText>
        </w:r>
        <w:r w:rsidR="00E53269" w:rsidDel="00941977">
          <w:delText>and</w:delText>
        </w:r>
        <w:r w:rsidR="00E52C56" w:rsidDel="00941977">
          <w:delText xml:space="preserve"> </w:delText>
        </w:r>
        <w:r w:rsidR="000A1850" w:rsidDel="00941977">
          <w:delText xml:space="preserve">(2) </w:delText>
        </w:r>
        <w:r w:rsidR="00E52C56" w:rsidDel="00941977">
          <w:delText xml:space="preserve">perform a one-sided t-test assuming </w:delText>
        </w:r>
        <w:r w:rsidR="000A1850" w:rsidDel="00941977">
          <w:delText xml:space="preserve">non-negative </w:delText>
        </w:r>
        <w:r w:rsidR="00C22BE8" w:rsidDel="00941977">
          <w:delText>coefficient.</w:delText>
        </w:r>
        <w:r w:rsidR="00B57FBD" w:rsidDel="00941977">
          <w:delText xml:space="preserve"> </w:delText>
        </w:r>
        <w:r w:rsidR="00A15136" w:rsidDel="00941977">
          <w:delText xml:space="preserve">For </w:delText>
        </w:r>
        <w:r w:rsidR="004A36AF" w:rsidDel="00941977">
          <w:delText xml:space="preserve">a </w:delText>
        </w:r>
        <w:r w:rsidR="002704AA" w:rsidDel="00941977">
          <w:delText>binary</w:delText>
        </w:r>
        <w:r w:rsidR="00B57FBD" w:rsidDel="00941977">
          <w:delText xml:space="preserve"> trait, the </w:delText>
        </w:r>
        <w:r w:rsidR="00E9713C" w:rsidDel="00941977">
          <w:delText>rare</w:delText>
        </w:r>
        <w:r w:rsidR="00B57FBD" w:rsidDel="00941977">
          <w:delText xml:space="preserve"> even</w:delText>
        </w:r>
        <w:r w:rsidR="00111EBA" w:rsidDel="00941977">
          <w:delText xml:space="preserve">t (i.e., </w:delText>
        </w:r>
        <w:r w:rsidR="00E9713C" w:rsidDel="00941977">
          <w:delText>disease</w:delText>
        </w:r>
        <w:r w:rsidR="00111EBA" w:rsidDel="00941977">
          <w:delText xml:space="preserve">) </w:delText>
        </w:r>
        <w:r w:rsidR="00A15136" w:rsidDel="00941977">
          <w:delText>is</w:delText>
        </w:r>
        <w:r w:rsidR="0065196A" w:rsidDel="00941977">
          <w:delText xml:space="preserve"> </w:delText>
        </w:r>
        <w:r w:rsidR="00111EBA" w:rsidDel="00941977">
          <w:delText>coded as 1</w:delText>
        </w:r>
        <w:r w:rsidR="0065196A" w:rsidDel="00941977">
          <w:delText xml:space="preserve"> and the </w:delText>
        </w:r>
        <w:r w:rsidR="005729B6" w:rsidDel="00941977">
          <w:delText>covariate</w:delText>
        </w:r>
        <w:r w:rsidR="004A36AF" w:rsidDel="00941977">
          <w:delText>s</w:delText>
        </w:r>
        <w:r w:rsidR="00F97380" w:rsidDel="00941977">
          <w:delText xml:space="preserve"> </w:delText>
        </w:r>
        <w:r w:rsidR="0072547C" w:rsidDel="00941977">
          <w:delText xml:space="preserve">should </w:delText>
        </w:r>
        <w:r w:rsidR="009E3571" w:rsidDel="00941977">
          <w:delText>choose</w:delText>
        </w:r>
        <w:r w:rsidR="00F97380" w:rsidDel="00941977">
          <w:delText xml:space="preserve"> </w:delText>
        </w:r>
        <w:r w:rsidR="000A1850" w:rsidDel="00941977">
          <w:delText xml:space="preserve">from </w:delText>
        </w:r>
        <w:r w:rsidR="00F97380" w:rsidDel="00941977">
          <w:delText>non-heritable predict</w:delText>
        </w:r>
        <w:r w:rsidR="0072547C" w:rsidDel="00941977">
          <w:delText>or</w:delText>
        </w:r>
        <w:r w:rsidR="004A36AF" w:rsidDel="00941977">
          <w:delText>s</w:delText>
        </w:r>
        <w:r w:rsidR="00DC637F" w:rsidDel="00941977">
          <w:delText>; the</w:delText>
        </w:r>
        <w:r w:rsidR="00186EA6" w:rsidDel="00941977">
          <w:delText>re is no need to replace</w:delText>
        </w:r>
        <w:r w:rsidR="00DC637F" w:rsidDel="00941977">
          <w:delText xml:space="preserve"> linear model 1 </w:delText>
        </w:r>
        <w:r w:rsidR="002D1FD2" w:rsidDel="00941977">
          <w:delText xml:space="preserve">with </w:delText>
        </w:r>
        <w:r w:rsidR="00186EA6" w:rsidDel="00941977">
          <w:delText>GLM (i.e., logistic regression).</w:delText>
        </w:r>
      </w:del>
    </w:p>
    <w:p w14:paraId="17A422B3" w14:textId="1A3D4A02" w:rsidR="00C15389" w:rsidDel="00941977" w:rsidRDefault="00941977" w:rsidP="00C750C1">
      <w:pPr>
        <w:rPr>
          <w:del w:id="918" w:author="Author"/>
        </w:rPr>
      </w:pPr>
      <w:ins w:id="919" w:author="Author">
        <w:r>
          <w:t>W</w:t>
        </w:r>
      </w:ins>
      <w:del w:id="920" w:author="Author">
        <w:r w:rsidR="00E1109B" w:rsidDel="00941977">
          <w:delText xml:space="preserve">In </w:delText>
        </w:r>
        <w:r w:rsidR="004750BF" w:rsidDel="00941977">
          <w:delText>addition,</w:delText>
        </w:r>
        <w:r w:rsidR="00E1109B" w:rsidDel="00941977">
          <w:delText xml:space="preserve"> w</w:delText>
        </w:r>
      </w:del>
      <w:r w:rsidR="00E1109B">
        <w:t xml:space="preserve">e </w:t>
      </w:r>
      <w:r w:rsidR="007C1296">
        <w:t xml:space="preserve">created </w:t>
      </w:r>
      <w:r w:rsidR="005514F4">
        <w:t xml:space="preserve">R-language </w:t>
      </w:r>
      <w:r w:rsidR="007C1296">
        <w:t>wrapper function</w:t>
      </w:r>
      <w:r w:rsidR="005514F4">
        <w:t>s</w:t>
      </w:r>
      <w:r w:rsidR="007C1296">
        <w:t xml:space="preserve"> for</w:t>
      </w:r>
      <w:r w:rsidR="00BF4222">
        <w:t xml:space="preserve"> </w:t>
      </w:r>
      <w:ins w:id="921" w:author="Author">
        <w:del w:id="922" w:author="Author">
          <w:r w:rsidR="00355B82" w:rsidDel="00941977">
            <w:delText xml:space="preserve">a </w:delText>
          </w:r>
        </w:del>
      </w:ins>
      <w:del w:id="923" w:author="Author">
        <w:r w:rsidR="00FF102A" w:rsidDel="00941977">
          <w:delText>dev</w:delText>
        </w:r>
        <w:r w:rsidR="00A612F2" w:rsidDel="00941977">
          <w:delText>iation regression model (</w:delText>
        </w:r>
      </w:del>
      <w:r w:rsidR="00A612F2">
        <w:t>DRM</w:t>
      </w:r>
      <w:ins w:id="924" w:author="Author">
        <w:r>
          <w:t xml:space="preserve"> and </w:t>
        </w:r>
      </w:ins>
      <w:del w:id="925" w:author="Author">
        <w:r w:rsidR="00A612F2" w:rsidDel="00941977">
          <w:delText>)</w:delText>
        </w:r>
        <w:r w:rsidR="007C1296" w:rsidDel="00941977">
          <w:delText xml:space="preserve">, </w:delText>
        </w:r>
        <w:r w:rsidR="00035E6B" w:rsidDel="00941977">
          <w:delText>Levene’s Robust Test (</w:delText>
        </w:r>
      </w:del>
      <w:r w:rsidR="00035E6B">
        <w:t>LVT</w:t>
      </w:r>
      <w:del w:id="926" w:author="Author">
        <w:r w:rsidR="00035E6B" w:rsidDel="00941977">
          <w:delText>)</w:delText>
        </w:r>
      </w:del>
      <w:r w:rsidR="00035E6B">
        <w:t xml:space="preserve"> </w:t>
      </w:r>
      <w:r w:rsidR="00BF4222">
        <w:t>from</w:t>
      </w:r>
      <w:r w:rsidR="00035E6B">
        <w:t xml:space="preserve"> </w:t>
      </w:r>
      <w:ins w:id="927" w:author="Author">
        <w:r w:rsidR="00355B82">
          <w:t xml:space="preserve">the </w:t>
        </w:r>
        <w:del w:id="928" w:author="Author">
          <w:r w:rsidR="00355B82" w:rsidDel="00941977">
            <w:delText>“</w:delText>
          </w:r>
        </w:del>
        <w:r w:rsidR="00355B82" w:rsidRPr="00D252B9">
          <w:rPr>
            <w:i/>
            <w:iCs/>
          </w:rPr>
          <w:t>car</w:t>
        </w:r>
        <w:r>
          <w:rPr>
            <w:i/>
            <w:iCs/>
          </w:rPr>
          <w:t xml:space="preserve"> </w:t>
        </w:r>
        <w:del w:id="929" w:author="Author">
          <w:r w:rsidR="00355B82" w:rsidDel="00941977">
            <w:delText>”</w:delText>
          </w:r>
        </w:del>
      </w:ins>
      <w:r w:rsidR="00035E6B">
        <w:t>R</w:t>
      </w:r>
      <w:del w:id="930" w:author="Author">
        <w:r w:rsidR="00035E6B" w:rsidDel="00355B82">
          <w:delText>-</w:delText>
        </w:r>
      </w:del>
      <w:ins w:id="931" w:author="Author">
        <w:r w:rsidR="00355B82">
          <w:t xml:space="preserve"> </w:t>
        </w:r>
      </w:ins>
      <w:r w:rsidR="00853033">
        <w:t xml:space="preserve">package </w:t>
      </w:r>
      <w:del w:id="932" w:author="Author">
        <w:r w:rsidR="00853033" w:rsidDel="00355B82">
          <w:delText>“</w:delText>
        </w:r>
        <w:r w:rsidR="00853033" w:rsidRPr="00D252B9" w:rsidDel="00355B82">
          <w:rPr>
            <w:i/>
            <w:iCs/>
          </w:rPr>
          <w:delText>car</w:delText>
        </w:r>
        <w:r w:rsidR="00853033" w:rsidDel="00355B82">
          <w:delText>”</w:delText>
        </w:r>
      </w:del>
      <w:r w:rsidR="008E239C">
        <w:t xml:space="preserve"> (cit</w:t>
      </w:r>
      <w:r w:rsidR="00BF4222">
        <w:t>ation</w:t>
      </w:r>
      <w:r w:rsidR="008E239C">
        <w:t>)</w:t>
      </w:r>
      <w:del w:id="933" w:author="Author">
        <w:r w:rsidR="007C1296" w:rsidDel="00941977">
          <w:delText>,</w:delText>
        </w:r>
      </w:del>
      <w:r w:rsidR="00822187">
        <w:t xml:space="preserve"> </w:t>
      </w:r>
      <w:r w:rsidR="005514F4">
        <w:t xml:space="preserve">and </w:t>
      </w:r>
      <w:ins w:id="934" w:author="Author">
        <w:r>
          <w:t xml:space="preserve">for </w:t>
        </w:r>
      </w:ins>
      <w:del w:id="935" w:author="Author">
        <w:r w:rsidR="004202FA" w:rsidDel="00941977">
          <w:delText xml:space="preserve">double generalized linear model </w:delText>
        </w:r>
        <w:r w:rsidR="00CB25EE" w:rsidDel="00941977">
          <w:delText>(</w:delText>
        </w:r>
      </w:del>
      <w:r w:rsidR="00CB25EE">
        <w:t>DGLM</w:t>
      </w:r>
      <w:del w:id="936" w:author="Author">
        <w:r w:rsidR="00CB25EE" w:rsidDel="00941977">
          <w:delText>)</w:delText>
        </w:r>
      </w:del>
      <w:r w:rsidR="00CB25EE">
        <w:t xml:space="preserve"> </w:t>
      </w:r>
      <w:r w:rsidR="00D252B9">
        <w:t>from</w:t>
      </w:r>
      <w:r w:rsidR="009544F1">
        <w:t xml:space="preserve"> </w:t>
      </w:r>
      <w:ins w:id="937" w:author="Author">
        <w:r w:rsidR="00355B82">
          <w:t xml:space="preserve">the </w:t>
        </w:r>
        <w:del w:id="938" w:author="Author">
          <w:r w:rsidR="00355B82" w:rsidDel="00941977">
            <w:delText>“</w:delText>
          </w:r>
        </w:del>
        <w:r w:rsidR="00355B82" w:rsidRPr="00D252B9">
          <w:rPr>
            <w:i/>
            <w:iCs/>
          </w:rPr>
          <w:t>dglm</w:t>
        </w:r>
        <w:del w:id="939" w:author="Author">
          <w:r w:rsidR="00355B82" w:rsidDel="00941977">
            <w:delText xml:space="preserve">” </w:delText>
          </w:r>
        </w:del>
      </w:ins>
      <w:r w:rsidR="009544F1">
        <w:t>R</w:t>
      </w:r>
      <w:del w:id="940" w:author="Author">
        <w:r w:rsidR="009544F1" w:rsidDel="00355B82">
          <w:delText>-</w:delText>
        </w:r>
      </w:del>
      <w:ins w:id="941" w:author="Author">
        <w:r w:rsidR="00355B82">
          <w:t xml:space="preserve"> </w:t>
        </w:r>
      </w:ins>
      <w:r w:rsidR="009544F1">
        <w:t xml:space="preserve">package </w:t>
      </w:r>
      <w:del w:id="942" w:author="Author">
        <w:r w:rsidR="009544F1" w:rsidDel="00355B82">
          <w:delText>“</w:delText>
        </w:r>
        <w:r w:rsidR="009544F1" w:rsidRPr="00D252B9" w:rsidDel="00355B82">
          <w:rPr>
            <w:i/>
            <w:iCs/>
          </w:rPr>
          <w:delText>dglm</w:delText>
        </w:r>
        <w:r w:rsidR="009544F1" w:rsidDel="00355B82">
          <w:delText>”</w:delText>
        </w:r>
        <w:r w:rsidR="009544F1" w:rsidDel="00941977">
          <w:delText xml:space="preserve"> </w:delText>
        </w:r>
      </w:del>
      <w:r w:rsidR="008E239C">
        <w:t>(</w:t>
      </w:r>
      <w:r w:rsidR="00D76B55">
        <w:t>citation</w:t>
      </w:r>
      <w:r w:rsidR="008E239C">
        <w:t>)</w:t>
      </w:r>
      <w:r w:rsidR="00D76B55">
        <w:t>.</w:t>
      </w:r>
      <w:r w:rsidR="008E239C">
        <w:t xml:space="preserve"> </w:t>
      </w:r>
      <w:r w:rsidR="00D76B55">
        <w:t xml:space="preserve">Because DGLM is </w:t>
      </w:r>
      <w:r w:rsidR="006430CD">
        <w:t>unstable with small sample</w:t>
      </w:r>
      <w:ins w:id="943" w:author="Author">
        <w:r w:rsidR="00355B82">
          <w:t xml:space="preserve"> size</w:t>
        </w:r>
      </w:ins>
      <w:r w:rsidR="006430CD">
        <w:t xml:space="preserve">s and </w:t>
      </w:r>
      <w:ins w:id="944" w:author="Author">
        <w:r w:rsidR="00355B82">
          <w:t xml:space="preserve">requires substantial computational time </w:t>
        </w:r>
      </w:ins>
      <w:del w:id="945" w:author="Author">
        <w:r w:rsidR="00B615EC" w:rsidDel="00355B82">
          <w:delText xml:space="preserve">slow to </w:delText>
        </w:r>
        <w:r w:rsidR="00FC6183" w:rsidDel="00355B82">
          <w:delText>compute</w:delText>
        </w:r>
        <w:r w:rsidR="00D76B55" w:rsidDel="00355B82">
          <w:delText xml:space="preserve"> </w:delText>
        </w:r>
      </w:del>
      <w:r w:rsidR="00D76B55">
        <w:t xml:space="preserve">for large </w:t>
      </w:r>
      <w:del w:id="946" w:author="Author">
        <w:r w:rsidR="00D76B55" w:rsidDel="00355B82">
          <w:delText>ones</w:delText>
        </w:r>
      </w:del>
      <w:ins w:id="947" w:author="Author">
        <w:r w:rsidR="00355B82">
          <w:t>sample sizes</w:t>
        </w:r>
      </w:ins>
      <w:r w:rsidR="00E0795B">
        <w:t xml:space="preserve">, we </w:t>
      </w:r>
      <w:r w:rsidR="00CB25EE">
        <w:t>use</w:t>
      </w:r>
      <w:r w:rsidR="00C924A1">
        <w:t>d</w:t>
      </w:r>
      <w:r w:rsidR="00CB25EE">
        <w:t xml:space="preserve"> </w:t>
      </w:r>
      <w:del w:id="948" w:author="Author">
        <w:r w:rsidR="00CB25EE" w:rsidDel="00355B82">
          <w:delText xml:space="preserve">DGLM </w:delText>
        </w:r>
      </w:del>
      <w:ins w:id="949" w:author="Author">
        <w:r w:rsidR="00355B82">
          <w:t xml:space="preserve">this method </w:t>
        </w:r>
        <w:r>
          <w:t xml:space="preserve">only </w:t>
        </w:r>
      </w:ins>
      <w:r w:rsidR="00705AE9">
        <w:t xml:space="preserve">as a benchmark </w:t>
      </w:r>
      <w:ins w:id="950" w:author="Author">
        <w:del w:id="951" w:author="Author">
          <w:r w:rsidR="00355B82" w:rsidDel="00941977">
            <w:delText xml:space="preserve">only </w:delText>
          </w:r>
        </w:del>
      </w:ins>
      <w:del w:id="952" w:author="Author">
        <w:r w:rsidR="00CB25EE" w:rsidDel="00941977">
          <w:delText xml:space="preserve">in </w:delText>
        </w:r>
      </w:del>
      <w:ins w:id="953" w:author="Author">
        <w:r>
          <w:t xml:space="preserve">for the </w:t>
        </w:r>
      </w:ins>
      <w:r w:rsidR="003757FD">
        <w:t>simula</w:t>
      </w:r>
      <w:r w:rsidR="00C924A1">
        <w:t>tion studies</w:t>
      </w:r>
      <w:del w:id="954" w:author="Author">
        <w:r w:rsidR="00D76B55" w:rsidDel="00355B82">
          <w:delText xml:space="preserve"> only</w:delText>
        </w:r>
      </w:del>
      <w:r w:rsidR="00C924A1">
        <w:t>.</w:t>
      </w:r>
      <w:ins w:id="955" w:author="Author">
        <w:r>
          <w:t xml:space="preserve"> </w:t>
        </w:r>
      </w:ins>
    </w:p>
    <w:p w14:paraId="7420ECC7" w14:textId="1D2D8427" w:rsidR="0078217E" w:rsidRDefault="0078217E" w:rsidP="00C750C1">
      <w:del w:id="956" w:author="Author">
        <w:r w:rsidDel="00941977">
          <w:delText>Last</w:delText>
        </w:r>
        <w:r w:rsidR="00F36FA4" w:rsidDel="00941977">
          <w:delText>ly</w:delText>
        </w:r>
        <w:r w:rsidDel="00941977">
          <w:delText xml:space="preserve">, </w:delText>
        </w:r>
        <w:r w:rsidR="00705AE9" w:rsidDel="00941977">
          <w:delText>w</w:delText>
        </w:r>
      </w:del>
      <w:ins w:id="957" w:author="Author">
        <w:r w:rsidR="00941977">
          <w:t>W</w:t>
        </w:r>
      </w:ins>
      <w:r w:rsidR="00705AE9">
        <w:t xml:space="preserve">e </w:t>
      </w:r>
      <w:ins w:id="958" w:author="Author">
        <w:r w:rsidR="00941977">
          <w:t xml:space="preserve">also </w:t>
        </w:r>
      </w:ins>
      <w:r w:rsidR="007118A4">
        <w:t>consider</w:t>
      </w:r>
      <w:r w:rsidR="00705AE9">
        <w:t>ed</w:t>
      </w:r>
      <w:r w:rsidR="007118A4">
        <w:t xml:space="preserve"> </w:t>
      </w:r>
      <w:del w:id="959" w:author="Author">
        <w:r w:rsidR="00B24D6D" w:rsidDel="00941977">
          <w:delText xml:space="preserve">the </w:delText>
        </w:r>
      </w:del>
      <w:r>
        <w:t>traditional GWAS</w:t>
      </w:r>
      <w:r w:rsidR="00F36FA4">
        <w:t xml:space="preserve"> as a </w:t>
      </w:r>
      <w:r w:rsidR="003973C8">
        <w:t>referenc</w:t>
      </w:r>
      <w:r w:rsidR="0020637B">
        <w:t>e</w:t>
      </w:r>
      <w:r w:rsidR="003973C8">
        <w:t xml:space="preserve"> </w:t>
      </w:r>
      <w:ins w:id="960" w:author="Author">
        <w:r w:rsidR="00941977">
          <w:t xml:space="preserve">for </w:t>
        </w:r>
      </w:ins>
      <w:r w:rsidR="003973C8">
        <w:t xml:space="preserve">GxE candidate </w:t>
      </w:r>
      <w:del w:id="961" w:author="Author">
        <w:r w:rsidR="003973C8" w:rsidDel="00941977">
          <w:delText>select</w:delText>
        </w:r>
        <w:r w:rsidR="00B24D6D" w:rsidDel="00941977">
          <w:delText>or</w:delText>
        </w:r>
      </w:del>
      <w:ins w:id="962" w:author="Author">
        <w:r w:rsidR="00941977">
          <w:t>selection</w:t>
        </w:r>
      </w:ins>
      <w:r w:rsidR="00C15389">
        <w:t>.</w:t>
      </w:r>
      <w:r w:rsidR="007F7C63">
        <w:t xml:space="preserve"> </w:t>
      </w:r>
      <w:del w:id="963" w:author="Author">
        <w:r w:rsidR="00C15389" w:rsidDel="00941977">
          <w:delText>W</w:delText>
        </w:r>
        <w:r w:rsidR="007F7C63" w:rsidDel="00941977">
          <w:delText>e u</w:delText>
        </w:r>
      </w:del>
      <w:ins w:id="964" w:author="Author">
        <w:r w:rsidR="00941977">
          <w:t>U</w:t>
        </w:r>
      </w:ins>
      <w:r w:rsidR="007F7C63">
        <w:t>s</w:t>
      </w:r>
      <w:del w:id="965" w:author="Author">
        <w:r w:rsidR="007F7C63" w:rsidDel="00941977">
          <w:delText>e</w:delText>
        </w:r>
      </w:del>
      <w:ins w:id="966" w:author="Author">
        <w:del w:id="967" w:author="Author">
          <w:r w:rsidR="00355B82" w:rsidDel="00941977">
            <w:delText>d</w:delText>
          </w:r>
        </w:del>
        <w:r w:rsidR="00941977">
          <w:t>ing</w:t>
        </w:r>
      </w:ins>
      <w:r w:rsidR="007F7C63">
        <w:t xml:space="preserve"> PLINK2’s “--glm” rout</w:t>
      </w:r>
      <w:r w:rsidR="00114047">
        <w:t>ine</w:t>
      </w:r>
      <w:ins w:id="968" w:author="Author">
        <w:r w:rsidR="00941977">
          <w:t>, we</w:t>
        </w:r>
      </w:ins>
      <w:del w:id="969" w:author="Author">
        <w:r w:rsidR="007F7C63" w:rsidDel="00941977">
          <w:delText xml:space="preserve"> to</w:delText>
        </w:r>
      </w:del>
      <w:r w:rsidR="007F7C63">
        <w:t xml:space="preserve"> fit </w:t>
      </w:r>
      <w:ins w:id="970" w:author="Author">
        <w:r w:rsidR="00355B82">
          <w:t xml:space="preserve">a </w:t>
        </w:r>
      </w:ins>
      <w:r w:rsidR="00C15389">
        <w:t xml:space="preserve">GWAS </w:t>
      </w:r>
      <w:r w:rsidR="007F7C63">
        <w:t xml:space="preserve">linear model for </w:t>
      </w:r>
      <w:del w:id="971" w:author="Author">
        <w:r w:rsidR="00A9603E" w:rsidDel="00355B82">
          <w:delText>body mass index (</w:delText>
        </w:r>
      </w:del>
      <w:r w:rsidR="00A9603E">
        <w:t>BMI</w:t>
      </w:r>
      <w:del w:id="972" w:author="Author">
        <w:r w:rsidR="00A9603E" w:rsidDel="00941977">
          <w:delText>)</w:delText>
        </w:r>
        <w:r w:rsidR="007F7C63" w:rsidDel="00355B82">
          <w:delText>,</w:delText>
        </w:r>
      </w:del>
      <w:r w:rsidR="007F7C63">
        <w:t xml:space="preserve"> and logistic regression for </w:t>
      </w:r>
      <w:del w:id="973" w:author="Author">
        <w:r w:rsidR="00E0613B" w:rsidDel="00355B82">
          <w:delText>type 2 diabetes (</w:delText>
        </w:r>
      </w:del>
      <w:r w:rsidR="007F7C63">
        <w:t>T2D</w:t>
      </w:r>
      <w:del w:id="974" w:author="Author">
        <w:r w:rsidR="00E0613B" w:rsidDel="00355B82">
          <w:delText>)</w:delText>
        </w:r>
      </w:del>
      <w:r w:rsidR="007F7C63">
        <w:t>.</w:t>
      </w:r>
      <w:r w:rsidR="00714745">
        <w:t xml:space="preserve"> </w:t>
      </w:r>
      <w:r w:rsidR="00986B54">
        <w:t>W</w:t>
      </w:r>
      <w:r w:rsidR="00941BD7">
        <w:t xml:space="preserve">e </w:t>
      </w:r>
      <w:del w:id="975" w:author="Author">
        <w:r w:rsidR="00941BD7" w:rsidDel="00355B82">
          <w:delText xml:space="preserve">only </w:delText>
        </w:r>
      </w:del>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ins w:id="976" w:author="Author">
        <w:r w:rsidR="00355B82" w:rsidRPr="00355B82">
          <w:t xml:space="preserve"> </w:t>
        </w:r>
        <w:r w:rsidR="00355B82">
          <w:t>only</w:t>
        </w:r>
      </w:ins>
      <w:r w:rsidR="00657CCD">
        <w:t>.</w:t>
      </w:r>
      <w:commentRangeEnd w:id="905"/>
      <w:r w:rsidR="00AE3BCE">
        <w:rPr>
          <w:rStyle w:val="CommentReference"/>
        </w:rPr>
        <w:commentReference w:id="905"/>
      </w:r>
    </w:p>
    <w:p w14:paraId="4EACCDA7" w14:textId="73EBEA14" w:rsidR="00C15389" w:rsidRDefault="00AE3BCE" w:rsidP="00C750C1">
      <w:ins w:id="977" w:author="Author">
        <w:r>
          <w:t>t</w:t>
        </w:r>
      </w:ins>
      <w:del w:id="978" w:author="Author">
        <w:r w:rsidR="00B07D33" w:rsidDel="00355B82">
          <w:delText xml:space="preserve">More </w:delText>
        </w:r>
      </w:del>
      <w:ins w:id="979" w:author="Author">
        <w:r w:rsidR="00355B82">
          <w:t xml:space="preserve">The supplement provides </w:t>
        </w:r>
      </w:ins>
      <w:r w:rsidR="00B07D33">
        <w:t>detail</w:t>
      </w:r>
      <w:ins w:id="980" w:author="Author">
        <w:r w:rsidR="00355B82">
          <w:t>s</w:t>
        </w:r>
      </w:ins>
      <w:del w:id="981" w:author="Author">
        <w:r w:rsidR="00B07D33" w:rsidDel="00355B82">
          <w:delText>ed description</w:delText>
        </w:r>
      </w:del>
      <w:r w:rsidR="00B07D33">
        <w:t xml:space="preserve"> of the statistical tests</w:t>
      </w:r>
      <w:del w:id="982" w:author="Author">
        <w:r w:rsidR="00B07D33" w:rsidDel="00355B82">
          <w:delText xml:space="preserve"> </w:delText>
        </w:r>
        <w:r w:rsidR="00EA7A77" w:rsidDel="00355B82">
          <w:delText>is</w:delText>
        </w:r>
        <w:r w:rsidR="00B07D33" w:rsidDel="00355B82">
          <w:delText xml:space="preserve"> </w:delText>
        </w:r>
        <w:r w:rsidR="00425D9C" w:rsidDel="00355B82">
          <w:delText>in supplement S2</w:delText>
        </w:r>
      </w:del>
      <w:r w:rsidR="00425D9C">
        <w:t>.</w:t>
      </w:r>
    </w:p>
    <w:p w14:paraId="59241883" w14:textId="0E2786D2" w:rsidR="002A6A0A" w:rsidRDefault="00D47F0F" w:rsidP="00C750C1">
      <w:pPr>
        <w:pStyle w:val="Heading2"/>
      </w:pPr>
      <w:r>
        <w:t>Two</w:t>
      </w:r>
      <w:r w:rsidR="002A6A0A">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624EF740"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ins w:id="983" w:author="Author">
        <w:r w:rsidR="00355B82">
          <w:t>. R</w:t>
        </w:r>
      </w:ins>
      <w:del w:id="984" w:author="Author">
        <w:r w:rsidR="00253665" w:rsidDel="00355B82">
          <w:delText>; r</w:delText>
        </w:r>
      </w:del>
      <w:r w:rsidR="00253665">
        <w:t>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w:t>
      </w:r>
      <w:ins w:id="985" w:author="Author">
        <w:r w:rsidR="00355B82">
          <w:t>s</w:t>
        </w:r>
      </w:ins>
      <w:r w:rsidR="00C424D1">
        <w:t xml:space="preserve"> the </w:t>
      </w:r>
      <w:ins w:id="986" w:author="Author">
        <w:r w:rsidR="00355B82">
          <w:t xml:space="preserve">presence of a </w:t>
        </w:r>
      </w:ins>
      <w:r w:rsidR="00C424D1">
        <w:t>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w:t>
      </w:r>
      <w:ins w:id="987" w:author="Author">
        <w:r w:rsidR="00355B82">
          <w:t>is process</w:t>
        </w:r>
      </w:ins>
      <w:del w:id="988" w:author="Author">
        <w:r w:rsidR="002E56E2" w:rsidDel="00355B82">
          <w:delText xml:space="preserve">e </w:delText>
        </w:r>
        <w:r w:rsidR="0066540C" w:rsidDel="00355B82">
          <w:delText>above</w:delText>
        </w:r>
      </w:del>
      <w:r w:rsidR="00CF179D">
        <w:t xml:space="preserve"> is </w:t>
      </w:r>
      <w:r w:rsidR="00ED3BFA">
        <w:t>rep</w:t>
      </w:r>
      <w:r w:rsidR="00FC079B">
        <w:t xml:space="preserve">eated </w:t>
      </w:r>
      <w:r w:rsidR="00603B1E">
        <w:t xml:space="preserve">for all </w:t>
      </w:r>
      <w:del w:id="989" w:author="Author">
        <w:r w:rsidR="00CF179D" w:rsidDel="00355B82">
          <w:delText>2</w:delText>
        </w:r>
      </w:del>
      <w:ins w:id="990" w:author="Author">
        <w:r w:rsidR="00355B82">
          <w:t>two</w:t>
        </w:r>
      </w:ins>
      <w:r w:rsidR="00CF179D">
        <w:t xml:space="preserve">-way combinations </w:t>
      </w:r>
      <w:r w:rsidR="00FC079B">
        <w:t xml:space="preserve">of </w:t>
      </w:r>
      <w:r w:rsidR="00E14F83">
        <w:t xml:space="preserve">SNPs </w:t>
      </w:r>
      <w:r w:rsidR="00FC079B">
        <w:t xml:space="preserve">and environmental </w:t>
      </w:r>
      <w:r w:rsidR="00E14F83">
        <w:t>exposures</w:t>
      </w:r>
      <w:ins w:id="991" w:author="Author">
        <w:r w:rsidR="00355B82">
          <w:t xml:space="preserve">. </w:t>
        </w:r>
      </w:ins>
      <w:del w:id="992" w:author="Author">
        <w:r w:rsidR="002D65CA" w:rsidDel="00355B82">
          <w:delText>, which, f</w:delText>
        </w:r>
      </w:del>
      <w:ins w:id="993" w:author="Author">
        <w:r w:rsidR="00355B82">
          <w:t>F</w:t>
        </w:r>
      </w:ins>
      <w:r w:rsidR="002D65CA">
        <w:t>or PEGS</w:t>
      </w:r>
      <w:r w:rsidR="007169BF">
        <w:t xml:space="preserve">, </w:t>
      </w:r>
      <w:ins w:id="994" w:author="Author">
        <w:r w:rsidR="00355B82">
          <w:t>this is</w:t>
        </w:r>
      </w:ins>
      <w:del w:id="995" w:author="Author">
        <w:r w:rsidR="007169BF" w:rsidDel="00355B82">
          <w:delText>means</w:delText>
        </w:r>
      </w:del>
      <w:r w:rsidR="007169BF">
        <w:t xml:space="preserve">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w:t>
      </w:r>
      <w:ins w:id="996" w:author="Author">
        <w:r w:rsidR="00355B82">
          <w:t xml:space="preserve">s, and </w:t>
        </w:r>
      </w:ins>
      <w:del w:id="997" w:author="Author">
        <w:r w:rsidR="00AF112F" w:rsidDel="00355B82">
          <w:delText>s</w:delText>
        </w:r>
        <w:r w:rsidR="00F7434E" w:rsidDel="00355B82">
          <w:delText xml:space="preserve">; </w:delText>
        </w:r>
      </w:del>
      <w:r w:rsidR="00F7434E">
        <w:t xml:space="preserve">for </w:t>
      </w:r>
      <w:ins w:id="998" w:author="Author">
        <w:r w:rsidR="003F0A14">
          <w:t>W</w:t>
        </w:r>
      </w:ins>
      <w:del w:id="999" w:author="Author">
        <w:r w:rsidR="00A3734F" w:rsidDel="003F0A14">
          <w:delText>w</w:delText>
        </w:r>
      </w:del>
      <w:r w:rsidR="00A3734F">
        <w:t>hite non-British in the UKBB, th</w:t>
      </w:r>
      <w:ins w:id="1000" w:author="Author">
        <w:r w:rsidR="00355B82">
          <w:t xml:space="preserve">is is </w:t>
        </w:r>
      </w:ins>
      <w:del w:id="1001" w:author="Author">
        <w:r w:rsidR="00A3734F" w:rsidDel="00355B82">
          <w:delText xml:space="preserve">e </w:delText>
        </w:r>
        <w:r w:rsidR="001A16A3" w:rsidDel="00355B82">
          <w:delText xml:space="preserve">combination is </w:delText>
        </w:r>
      </w:del>
      <w:r w:rsidR="00A3734F" w:rsidRPr="00DF1269">
        <w:t>9</w:t>
      </w:r>
      <w:r w:rsidR="00A3734F">
        <w:t>,</w:t>
      </w:r>
      <w:r w:rsidR="00A3734F" w:rsidRPr="00DF1269">
        <w:t>298</w:t>
      </w:r>
      <w:r w:rsidR="00A3734F">
        <w:t>,</w:t>
      </w:r>
      <w:r w:rsidR="00A3734F" w:rsidRPr="00DF1269">
        <w:t>089</w:t>
      </w:r>
      <w:r w:rsidR="00A3734F">
        <w:t xml:space="preserve"> x 16</w:t>
      </w:r>
      <w:ins w:id="1002" w:author="Author">
        <w:r w:rsidR="00355B82">
          <w:t xml:space="preserve"> models</w:t>
        </w:r>
      </w:ins>
      <w:r w:rsidR="00A3734F">
        <w:t>.</w:t>
      </w:r>
      <w:r w:rsidR="00DE31CF">
        <w:t xml:space="preserve"> W</w:t>
      </w:r>
      <w:ins w:id="1003" w:author="Author">
        <w:r w:rsidR="00BC2413">
          <w:t>hile w</w:t>
        </w:r>
      </w:ins>
      <w:r w:rsidR="00DE31CF">
        <w:t xml:space="preserve">e exhaustively analyzed all </w:t>
      </w:r>
      <w:del w:id="1004" w:author="Author">
        <w:r w:rsidR="00DE31CF" w:rsidDel="00355B82">
          <w:delText xml:space="preserve">the </w:delText>
        </w:r>
      </w:del>
      <w:r w:rsidR="00F34F75">
        <w:t>two</w:t>
      </w:r>
      <w:r w:rsidR="00DE31CF">
        <w:t>-way combination</w:t>
      </w:r>
      <w:ins w:id="1005" w:author="Author">
        <w:r w:rsidR="00355B82">
          <w:t>s</w:t>
        </w:r>
      </w:ins>
      <w:r w:rsidR="00DE31CF">
        <w:t xml:space="preserve"> for </w:t>
      </w:r>
      <w:ins w:id="1006" w:author="Author">
        <w:r w:rsidR="00355B82">
          <w:t xml:space="preserve">the purpose of </w:t>
        </w:r>
      </w:ins>
      <w:r w:rsidR="00DE31CF">
        <w:t>demonstrati</w:t>
      </w:r>
      <w:ins w:id="1007" w:author="Author">
        <w:r w:rsidR="00355B82">
          <w:t>on</w:t>
        </w:r>
      </w:ins>
      <w:del w:id="1008" w:author="Author">
        <w:r w:rsidR="00DE31CF" w:rsidDel="00355B82">
          <w:delText>ve</w:delText>
        </w:r>
        <w:r w:rsidR="00DE31CF" w:rsidDel="00655454">
          <w:delText xml:space="preserve"> purpose</w:delText>
        </w:r>
      </w:del>
      <w:r w:rsidR="00DE31CF">
        <w:t xml:space="preserve">, in an actual application, </w:t>
      </w:r>
      <w:del w:id="1009" w:author="Author">
        <w:r w:rsidR="00DA45F0" w:rsidDel="00BC2413">
          <w:delText xml:space="preserve">one should </w:delText>
        </w:r>
        <w:r w:rsidR="00A50681" w:rsidDel="00BC2413">
          <w:delText xml:space="preserve">query </w:delText>
        </w:r>
      </w:del>
      <w:r w:rsidR="00A50681">
        <w:t>the VLA</w:t>
      </w:r>
      <w:del w:id="1010" w:author="Author">
        <w:r w:rsidR="00A50681" w:rsidDel="00BC2413">
          <w:delText>-</w:delText>
        </w:r>
      </w:del>
      <w:ins w:id="1011" w:author="Author">
        <w:r w:rsidR="00BC2413">
          <w:t xml:space="preserve"> </w:t>
        </w:r>
        <w:r w:rsidR="003F0A14">
          <w:t>Catalog</w:t>
        </w:r>
      </w:ins>
      <w:del w:id="1012" w:author="Author">
        <w:r w:rsidR="00A50681" w:rsidDel="003F0A14">
          <w:delText>catalog</w:delText>
        </w:r>
      </w:del>
      <w:r w:rsidR="00A50681">
        <w:t xml:space="preserve"> </w:t>
      </w:r>
      <w:ins w:id="1013" w:author="Author">
        <w:r w:rsidR="00BC2413">
          <w:t xml:space="preserve">should be queried </w:t>
        </w:r>
      </w:ins>
      <w:r w:rsidR="00A50681">
        <w:t>and</w:t>
      </w:r>
      <w:del w:id="1014" w:author="Author">
        <w:r w:rsidR="00A50681" w:rsidDel="00BC2413">
          <w:delText xml:space="preserve"> </w:delText>
        </w:r>
        <w:r w:rsidR="00DA45F0" w:rsidDel="00BC2413">
          <w:delText>limit the</w:delText>
        </w:r>
      </w:del>
      <w:r w:rsidR="00DA45F0">
        <w:t xml:space="preserve"> </w:t>
      </w:r>
      <w:r w:rsidR="00DA5306">
        <w:t xml:space="preserve">GxE-WAS </w:t>
      </w:r>
      <w:ins w:id="1015" w:author="Author">
        <w:r w:rsidR="00BC2413">
          <w:t>should be limited to</w:t>
        </w:r>
      </w:ins>
      <w:del w:id="1016" w:author="Author">
        <w:r w:rsidR="00DA45F0" w:rsidDel="00BC2413">
          <w:delText>among</w:delText>
        </w:r>
      </w:del>
      <w:r w:rsidR="00DA45F0">
        <w:t xml:space="preserve"> </w:t>
      </w:r>
      <w:ins w:id="1017" w:author="Author">
        <w:r w:rsidR="00BC2413">
          <w:t xml:space="preserve">the </w:t>
        </w:r>
      </w:ins>
      <w:r w:rsidR="00DA45F0">
        <w:t>top</w:t>
      </w:r>
      <w:ins w:id="1018" w:author="Author">
        <w:r w:rsidR="00BC2413">
          <w:t>-</w:t>
        </w:r>
      </w:ins>
      <w:del w:id="1019" w:author="Author">
        <w:r w:rsidR="00DA45F0" w:rsidDel="00BC2413">
          <w:delText xml:space="preserve"> ranking </w:delText>
        </w:r>
      </w:del>
      <w:ins w:id="1020" w:author="Author">
        <w:r w:rsidR="00BC2413">
          <w:t xml:space="preserve">ranked </w:t>
        </w:r>
      </w:ins>
      <w:r w:rsidR="00DA45F0">
        <w:t xml:space="preserve">SNPs </w:t>
      </w:r>
      <w:r w:rsidR="00DA5306">
        <w:t xml:space="preserve">or/and those </w:t>
      </w:r>
      <w:r w:rsidR="00DA45F0">
        <w:t>b</w:t>
      </w:r>
      <w:r w:rsidR="00F34F75">
        <w:t>e</w:t>
      </w:r>
      <w:r w:rsidR="00DA45F0">
        <w:t>low a p-value threshold</w:t>
      </w:r>
      <w:del w:id="1021" w:author="Author">
        <w:r w:rsidR="001221B3" w:rsidDel="00BC2413">
          <w:delText xml:space="preserve"> </w:delText>
        </w:r>
      </w:del>
      <w:ins w:id="1022" w:author="Author">
        <w:r w:rsidR="00BC2413">
          <w:t xml:space="preserve"> </w:t>
        </w:r>
      </w:ins>
      <w:r w:rsidR="001221B3">
        <w:t xml:space="preserve">for shorter running time and </w:t>
      </w:r>
      <w:del w:id="1023" w:author="Author">
        <w:r w:rsidR="00B930CF" w:rsidDel="00BC2413">
          <w:delText xml:space="preserve">mitigated </w:delText>
        </w:r>
      </w:del>
      <w:ins w:id="1024" w:author="Author">
        <w:r w:rsidR="00BC2413">
          <w:t xml:space="preserve">mitigation of the burden of </w:t>
        </w:r>
      </w:ins>
      <w:r w:rsidR="00B930CF">
        <w:t>multiple testing.</w:t>
      </w:r>
    </w:p>
    <w:p w14:paraId="17A6E711" w14:textId="77777777" w:rsidR="006D51F0" w:rsidRDefault="006D51F0">
      <w:pPr>
        <w:pStyle w:val="Heading2"/>
      </w:pPr>
      <w:bookmarkStart w:id="1025" w:name="_Hlk103775017"/>
      <w:r>
        <w:t>UK Biobank (UKBB) data</w:t>
      </w:r>
    </w:p>
    <w:p w14:paraId="1DDAA2B4" w14:textId="2B6C6A4A" w:rsidR="00954AD6" w:rsidRPr="008265D5" w:rsidRDefault="00D540DC" w:rsidP="00C750C1">
      <w:r>
        <w:t>To evaluate the performance of VLA in selecting GxE candidates, w</w:t>
      </w:r>
      <w:r w:rsidR="00770D9C">
        <w:t xml:space="preserve">e used </w:t>
      </w:r>
      <w:r>
        <w:t xml:space="preserve">data from the </w:t>
      </w:r>
      <w:r w:rsidR="00770D9C">
        <w:t>UKBB</w:t>
      </w:r>
      <w:r>
        <w:t>,</w:t>
      </w:r>
      <w:r w:rsidR="00770D9C">
        <w:t xml:space="preserve"> </w:t>
      </w: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id="1026" w:author="Author">
        <w:r w:rsidDel="000123C1">
          <w:delText>For genotype data, u</w:delText>
        </w:r>
      </w:del>
      <w:ins w:id="1027" w:author="Author">
        <w:r w:rsidR="000123C1">
          <w:t>U</w:t>
        </w:r>
      </w:ins>
      <w:r w:rsidR="00770D9C" w:rsidRPr="00770D9C">
        <w:t>sing the imputed genotype</w:t>
      </w:r>
      <w:r w:rsidR="00770D9C">
        <w:t>, w</w:t>
      </w:r>
      <w:r w:rsidR="00770D9C" w:rsidRPr="00770D9C">
        <w:t>e created a comprehensive catalog of the whole genome</w:t>
      </w:r>
      <w:r w:rsidR="00770D9C">
        <w:t xml:space="preserve">. </w:t>
      </w:r>
      <w:r>
        <w:t>After quality control</w:t>
      </w:r>
      <w:ins w:id="1028" w:author="Author">
        <w:r w:rsidR="000123C1">
          <w:t xml:space="preserve"> and filtering</w:t>
        </w:r>
      </w:ins>
      <w:r>
        <w:t xml:space="preserve">, we divided the remaining </w:t>
      </w:r>
      <w:ins w:id="1029" w:author="Author">
        <w:r w:rsidR="000123C1">
          <w:t>375,992</w:t>
        </w:r>
      </w:ins>
      <w:r w:rsidRPr="007D5392">
        <w:t>individuals</w:t>
      </w:r>
      <w:r>
        <w:t xml:space="preserve"> </w:t>
      </w:r>
      <w:r w:rsidRPr="00D6050C">
        <w:t xml:space="preserve">into </w:t>
      </w:r>
      <w:r>
        <w:lastRenderedPageBreak/>
        <w:t>five</w:t>
      </w:r>
      <w:r w:rsidRPr="00D6050C">
        <w:t xml:space="preserve"> major ancestry groups</w:t>
      </w:r>
      <w:r>
        <w:t>—</w:t>
      </w:r>
      <w:r w:rsidRPr="004507A6">
        <w:t>African</w:t>
      </w:r>
      <w:r>
        <w:t xml:space="preserve"> (afr), </w:t>
      </w:r>
      <w:r w:rsidRPr="004507A6">
        <w:t>non-Chinese Asian</w:t>
      </w:r>
      <w:r>
        <w:t xml:space="preserve"> (asi), </w:t>
      </w:r>
      <w:r w:rsidRPr="004507A6">
        <w:t>White British</w:t>
      </w:r>
      <w:r>
        <w:t xml:space="preserve"> (bri), </w:t>
      </w:r>
      <w:r w:rsidRPr="004507A6">
        <w:t>Irish</w:t>
      </w:r>
      <w:r>
        <w:t xml:space="preserve"> (iri), and</w:t>
      </w:r>
      <w:r w:rsidRPr="004507A6">
        <w:t xml:space="preserve"> White</w:t>
      </w:r>
      <w:r>
        <w:t xml:space="preserve"> </w:t>
      </w:r>
      <w:r w:rsidRPr="004507A6">
        <w:t>but non-British</w:t>
      </w:r>
      <w:r>
        <w:t xml:space="preserve"> (wnb)</w:t>
      </w:r>
      <w:del w:id="1030" w:author="Author">
        <w:r w:rsidDel="000123C1">
          <w:delText>—</w:delText>
        </w:r>
        <w:r w:rsidRPr="00D540DC" w:rsidDel="000123C1">
          <w:delText xml:space="preserve"> </w:delText>
        </w:r>
        <w:r w:rsidDel="000123C1">
          <w:delText>leaving 375,992 individuals.</w:delText>
        </w:r>
      </w:del>
      <w:ins w:id="1031" w:author="Author">
        <w:r w:rsidR="000123C1">
          <w:t xml:space="preserve">—that </w:t>
        </w:r>
      </w:ins>
      <w:del w:id="1032" w:author="Author">
        <w:r w:rsidDel="000123C1">
          <w:delText xml:space="preserve"> These ancestry groups </w:delText>
        </w:r>
      </w:del>
      <w:r>
        <w:t xml:space="preserve">are the basis of the </w:t>
      </w:r>
      <w:r w:rsidRPr="004507A6">
        <w:t>NIEHS VLA Catalog</w:t>
      </w:r>
      <w:ins w:id="1033" w:author="Author">
        <w:r w:rsidR="000123C1">
          <w:t>. T</w:t>
        </w:r>
      </w:ins>
      <w:del w:id="1034" w:author="Author">
        <w:r w:rsidDel="000123C1">
          <w:delText xml:space="preserve">, and </w:delText>
        </w:r>
        <w:r w:rsidRPr="004507A6" w:rsidDel="000123C1">
          <w:delText>t</w:delText>
        </w:r>
      </w:del>
      <w:r w:rsidRPr="004507A6">
        <w:t>he bri and wnb groups serve as training and testing datasets, respectively</w:t>
      </w:r>
      <w:r>
        <w:t xml:space="preserve">. </w:t>
      </w:r>
      <w:ins w:id="1035" w:author="Author">
        <w:r w:rsidR="000123C1">
          <w:t xml:space="preserve">The supplement provides </w:t>
        </w:r>
      </w:ins>
      <w:del w:id="1036" w:author="Author">
        <w:r w:rsidR="00D644F7" w:rsidDel="000123C1">
          <w:delText>D</w:delText>
        </w:r>
      </w:del>
      <w:ins w:id="1037" w:author="Author">
        <w:r w:rsidR="000123C1">
          <w:t>d</w:t>
        </w:r>
      </w:ins>
      <w:r w:rsidR="00D644F7">
        <w:t>etails</w:t>
      </w:r>
      <w:del w:id="1038" w:author="Author">
        <w:r w:rsidR="00D644F7" w:rsidDel="000123C1">
          <w:delText xml:space="preserve"> can be found in the supplement</w:delText>
        </w:r>
      </w:del>
      <w:r w:rsidR="00D644F7">
        <w:t xml:space="preserve">. </w:t>
      </w:r>
      <w:del w:id="1039" w:author="Author">
        <w:r w:rsidR="00D644F7" w:rsidDel="000123C1">
          <w:delText>For phenotype data, w</w:delText>
        </w:r>
      </w:del>
      <w:ins w:id="1040" w:author="Author">
        <w:r w:rsidR="000123C1">
          <w:t>W</w:t>
        </w:r>
      </w:ins>
      <w:r w:rsidR="00DF5102" w:rsidRPr="00DF5102">
        <w:t xml:space="preserve">e </w:t>
      </w:r>
      <w:ins w:id="1041" w:author="Author">
        <w:r w:rsidR="000123C1">
          <w:t xml:space="preserve">also </w:t>
        </w:r>
      </w:ins>
      <w:r w:rsidR="00DF5102" w:rsidRPr="00DF5102">
        <w:t xml:space="preserve">manually compiled </w:t>
      </w:r>
      <w:r w:rsidR="00D644F7">
        <w:t xml:space="preserve">UKBB </w:t>
      </w:r>
      <w:r w:rsidR="00D644F7" w:rsidRPr="00DF5102">
        <w:t xml:space="preserve">phenotype </w:t>
      </w:r>
      <w:r w:rsidR="00D644F7">
        <w:t>data</w:t>
      </w:r>
      <w:ins w:id="1042" w:author="Author">
        <w:r w:rsidR="000123C1">
          <w:t xml:space="preserve"> (</w:t>
        </w:r>
      </w:ins>
      <w:del w:id="1043" w:author="Author">
        <w:r w:rsidR="00DF5102" w:rsidRPr="00DF5102" w:rsidDel="000123C1">
          <w:delText xml:space="preserve">, </w:delText>
        </w:r>
        <w:r w:rsidR="00D47F0F" w:rsidDel="000123C1">
          <w:delText>which is</w:delText>
        </w:r>
        <w:r w:rsidR="00D47F0F" w:rsidRPr="00DF5102" w:rsidDel="000123C1">
          <w:delText xml:space="preserve"> </w:delText>
        </w:r>
        <w:r w:rsidR="00DF5102" w:rsidRPr="00DF5102" w:rsidDel="000123C1">
          <w:delText xml:space="preserve">summarized in </w:delText>
        </w:r>
      </w:del>
      <w:r w:rsidR="00DF5102" w:rsidRPr="00DF5102">
        <w:t>Table 2</w:t>
      </w:r>
      <w:ins w:id="1044" w:author="Author">
        <w:r w:rsidR="000123C1">
          <w:t>)</w:t>
        </w:r>
      </w:ins>
      <w:del w:id="1045" w:author="Author">
        <w:r w:rsidR="00D644F7" w:rsidDel="000123C1">
          <w:delText>,</w:delText>
        </w:r>
      </w:del>
      <w:r w:rsidR="00D644F7">
        <w:t xml:space="preserve"> for T2D</w:t>
      </w:r>
      <w:r w:rsidR="00DF5102">
        <w:t xml:space="preserve">, </w:t>
      </w:r>
      <w:r w:rsidR="00D644F7">
        <w:t>CAD</w:t>
      </w:r>
      <w:r w:rsidR="00DF5102">
        <w:t xml:space="preserve">, </w:t>
      </w:r>
      <w:r w:rsidR="00D644F7">
        <w:t>BMI</w:t>
      </w:r>
      <w:r w:rsidR="00DF5102">
        <w:t>, and fasting glucose level</w:t>
      </w:r>
      <w:ins w:id="1046" w:author="Author">
        <w:r w:rsidR="000123C1">
          <w:t xml:space="preserve"> and </w:t>
        </w:r>
      </w:ins>
      <w:del w:id="1047" w:author="Author">
        <w:r w:rsidR="00DF5102" w:rsidDel="000123C1">
          <w:delText xml:space="preserve">. </w:delText>
        </w:r>
        <w:r w:rsidR="00D644F7" w:rsidDel="000123C1">
          <w:delText xml:space="preserve">For environmental data, we </w:delText>
        </w:r>
      </w:del>
      <w:r w:rsidR="00D644F7">
        <w:t xml:space="preserve">used </w:t>
      </w:r>
      <w:ins w:id="1048" w:author="Author">
        <w:r w:rsidR="000123C1">
          <w:t xml:space="preserve">UKBB </w:t>
        </w:r>
      </w:ins>
      <w:r w:rsidR="00D47F0F">
        <w:t xml:space="preserve">data on </w:t>
      </w:r>
      <w:r w:rsidR="00BE1EBB">
        <w:t xml:space="preserve">16 </w:t>
      </w:r>
      <w:r w:rsidR="00C95B2C">
        <w:t xml:space="preserve">environmental variables </w:t>
      </w:r>
      <w:del w:id="1049" w:author="Author">
        <w:r w:rsidR="00C95B2C" w:rsidDel="000123C1">
          <w:delText xml:space="preserve">in UKBB, </w:delText>
        </w:r>
        <w:r w:rsidR="00D644F7" w:rsidDel="000123C1">
          <w:delText xml:space="preserve">which are outlined in </w:delText>
        </w:r>
      </w:del>
      <w:ins w:id="1050" w:author="Author">
        <w:r w:rsidR="000123C1">
          <w:t>(</w:t>
        </w:r>
      </w:ins>
      <w:r w:rsidR="000846B2">
        <w:t>Table 3</w:t>
      </w:r>
      <w:ins w:id="1051" w:author="Author">
        <w:r w:rsidR="000123C1">
          <w:t>)</w:t>
        </w:r>
      </w:ins>
      <w:r w:rsidR="00D644F7">
        <w:t xml:space="preserve">. </w:t>
      </w:r>
      <w:ins w:id="1052" w:author="Author">
        <w:r w:rsidR="000123C1">
          <w:t>Additionally, we</w:t>
        </w:r>
      </w:ins>
      <w:del w:id="1053" w:author="Author">
        <w:r w:rsidR="00954AD6" w:rsidDel="000123C1">
          <w:delText>We</w:delText>
        </w:r>
      </w:del>
      <w:r w:rsidR="00D644F7">
        <w:t xml:space="preserve"> </w:t>
      </w:r>
      <w:del w:id="1054" w:author="Author">
        <w:r w:rsidR="00D644F7" w:rsidDel="000123C1">
          <w:delText>also</w:delText>
        </w:r>
        <w:r w:rsidR="00954AD6" w:rsidDel="000123C1">
          <w:delText xml:space="preserve"> </w:delText>
        </w:r>
      </w:del>
      <w:r w:rsidR="00954AD6">
        <w:t xml:space="preserve">derived phecodes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w:t>
      </w:r>
      <w:del w:id="1055" w:author="Author">
        <w:r w:rsidR="00954AD6" w:rsidRPr="00CE14AA" w:rsidDel="003F0A14">
          <w:delText xml:space="preserve"> (EHR)</w:delText>
        </w:r>
      </w:del>
      <w:r w:rsidR="00954AD6" w:rsidRPr="00CE14AA">
        <w:t xml:space="preserve">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w:t>
      </w:r>
      <w:del w:id="1056" w:author="Author">
        <w:r w:rsidR="00D644F7" w:rsidDel="000123C1">
          <w:delText xml:space="preserve">of </w:delText>
        </w:r>
      </w:del>
      <w:ins w:id="1057" w:author="Author">
        <w:r w:rsidR="000123C1">
          <w:t xml:space="preserve">on </w:t>
        </w:r>
      </w:ins>
      <w:r w:rsidR="00D644F7">
        <w:t>how we compiled the phenotypes, including criteria</w:t>
      </w:r>
      <w:ins w:id="1058" w:author="Author">
        <w:r w:rsidR="00655454">
          <w:t xml:space="preserve"> for each phetype</w:t>
        </w:r>
        <w:r w:rsidR="000123C1">
          <w:t xml:space="preserve">, </w:t>
        </w:r>
      </w:ins>
      <w:del w:id="1059" w:author="Author">
        <w:r w:rsidR="00D644F7" w:rsidDel="000123C1">
          <w:delText xml:space="preserve"> and </w:delText>
        </w:r>
      </w:del>
      <w:r w:rsidR="00D644F7">
        <w:t>the UKBB data fields used</w:t>
      </w:r>
      <w:ins w:id="1060" w:author="Author">
        <w:r w:rsidR="000123C1">
          <w:t xml:space="preserve">, and </w:t>
        </w:r>
      </w:ins>
      <w:del w:id="1061" w:author="Author">
        <w:r w:rsidR="00D644F7" w:rsidDel="000123C1">
          <w:delText xml:space="preserve"> as well as</w:delText>
        </w:r>
        <w:r w:rsidR="00D644F7" w:rsidDel="00655454">
          <w:delText xml:space="preserve"> </w:delText>
        </w:r>
      </w:del>
      <w:r w:rsidR="00954AD6">
        <w:t xml:space="preserve">details of </w:t>
      </w:r>
      <w:r w:rsidR="008C7A4E">
        <w:t xml:space="preserve">our </w:t>
      </w:r>
      <w:r w:rsidR="00954AD6">
        <w:t xml:space="preserve">phecode mapping. </w:t>
      </w:r>
    </w:p>
    <w:p w14:paraId="1E2AF74C" w14:textId="4135FCCC" w:rsidR="00482D6C" w:rsidRDefault="00565241" w:rsidP="00C750C1">
      <w:pPr>
        <w:pStyle w:val="Heading2"/>
      </w:pPr>
      <w:bookmarkStart w:id="1062" w:name="_Hlk92456872"/>
      <w:bookmarkEnd w:id="1025"/>
      <w:r>
        <w:t>PEGS</w:t>
      </w:r>
      <w:r w:rsidR="00B714A7">
        <w:t xml:space="preserve"> data</w:t>
      </w:r>
    </w:p>
    <w:p w14:paraId="17247672" w14:textId="42DA9B18" w:rsidR="00165E35" w:rsidRDefault="00B86420" w:rsidP="00C750C1">
      <w:r>
        <w:t xml:space="preserve">For the external GxE enrichment analysis, we used data from </w:t>
      </w:r>
      <w:del w:id="1063" w:author="Author">
        <w:r w:rsidDel="00621F69">
          <w:delText>t</w:delText>
        </w:r>
        <w:r w:rsidR="00936134" w:rsidRPr="00936134" w:rsidDel="00621F69">
          <w:delText>he Personalized Gene and Environment Study (</w:delText>
        </w:r>
      </w:del>
      <w:r w:rsidR="00936134" w:rsidRPr="00936134">
        <w:t>PEGS</w:t>
      </w:r>
      <w:del w:id="1064" w:author="Author">
        <w:r w:rsidR="00936134" w:rsidRPr="00936134" w:rsidDel="00621F69">
          <w:delText>)</w:delText>
        </w:r>
      </w:del>
      <w:r>
        <w:t xml:space="preserve">, a </w:t>
      </w:r>
      <w:r w:rsidRPr="00936134">
        <w:t>North Carolina-based</w:t>
      </w:r>
      <w:r w:rsidR="00936134" w:rsidRPr="00936134">
        <w:t xml:space="preserve"> cohort </w:t>
      </w:r>
      <w:r>
        <w:t>of</w:t>
      </w:r>
      <w:r w:rsidRPr="00936134">
        <w:t xml:space="preserve"> </w:t>
      </w:r>
      <w:r w:rsidR="00936134" w:rsidRPr="00936134">
        <w:t xml:space="preserve">19,672 participants of varying age, race, socioeconomic status, and education level. </w:t>
      </w:r>
      <w:r w:rsidR="00D47F0F">
        <w:t>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exposome data in its original form for binary and integer-based items. </w:t>
      </w:r>
      <w:bookmarkStart w:id="1065" w:name="_Hlk103777506"/>
      <w:bookmarkEnd w:id="1062"/>
      <w:r w:rsidR="00027554">
        <w:t xml:space="preserve">We </w:t>
      </w:r>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r w:rsidR="008711C3">
        <w:t xml:space="preserve"> data</w:t>
      </w:r>
      <w:r w:rsidR="00165E35">
        <w:t>.</w:t>
      </w:r>
      <w:bookmarkEnd w:id="1065"/>
      <w:r w:rsidR="00165E35">
        <w:t xml:space="preserve"> The </w:t>
      </w:r>
      <w:ins w:id="1066" w:author="Author">
        <w:r w:rsidR="003F0A14">
          <w:t>s</w:t>
        </w:r>
      </w:ins>
      <w:del w:id="1067" w:author="Author">
        <w:r w:rsidR="00165E35" w:rsidDel="003F0A14">
          <w:delText>S</w:delText>
        </w:r>
      </w:del>
      <w:r w:rsidR="00165E35">
        <w:t>upplement provides information on case</w:t>
      </w:r>
      <w:ins w:id="1068" w:author="Author">
        <w:r w:rsidR="003A6D9F">
          <w:t>-</w:t>
        </w:r>
      </w:ins>
      <w:del w:id="1069" w:author="Author">
        <w:r w:rsidR="00616762" w:rsidDel="003A6D9F">
          <w:delText>/</w:delText>
        </w:r>
      </w:del>
      <w:r w:rsidR="00616762">
        <w:t>control definitions and quality control</w:t>
      </w:r>
      <w:ins w:id="1070" w:author="Author">
        <w:r w:rsidR="003A6D9F">
          <w:t xml:space="preserve"> measures</w:t>
        </w:r>
      </w:ins>
      <w:r w:rsidR="00165E35">
        <w:t xml:space="preserve">. </w:t>
      </w:r>
    </w:p>
    <w:p w14:paraId="7944F912" w14:textId="77777777" w:rsidR="00A83B9B" w:rsidRDefault="00A83B9B" w:rsidP="00C750C1">
      <w:pPr>
        <w:pStyle w:val="Heading1"/>
      </w:pPr>
      <w:r>
        <w:t>Discussion</w:t>
      </w:r>
    </w:p>
    <w:p w14:paraId="7999BF74" w14:textId="3B3BDC91" w:rsidR="00A1545A" w:rsidRPr="00621F69" w:rsidDel="00030ABB" w:rsidRDefault="00F71491" w:rsidP="00A95870">
      <w:pPr>
        <w:rPr>
          <w:del w:id="1071" w:author="Author"/>
        </w:rPr>
      </w:pPr>
      <w:r w:rsidRPr="007127AC">
        <w:t xml:space="preserve">VLA is a powerful new method that addresses the constraints of existing vQTL analysis approaches. </w:t>
      </w:r>
      <w:bookmarkStart w:id="1072" w:name="_Hlk105146172"/>
      <w:commentRangeStart w:id="1073"/>
      <w:del w:id="1074" w:author="Author">
        <w:r w:rsidR="001B5E2C" w:rsidRPr="007127AC" w:rsidDel="00030ABB">
          <w:rPr>
            <w:rFonts w:ascii="Calibri" w:eastAsia="Times New Roman" w:hAnsi="Calibri" w:cs="Calibri"/>
            <w:lang w:eastAsia="en-US"/>
            <w:rPrChange w:id="1075" w:author="Author">
              <w:rPr>
                <w:rFonts w:ascii="Calibri" w:eastAsia="Times New Roman" w:hAnsi="Calibri" w:cs="Calibri"/>
                <w:b/>
                <w:bCs/>
                <w:lang w:eastAsia="en-US"/>
              </w:rPr>
            </w:rPrChange>
          </w:rPr>
          <w:delText>To</w:delText>
        </w:r>
        <w:commentRangeEnd w:id="1073"/>
        <w:r w:rsidR="001B5E2C" w:rsidRPr="00621F69" w:rsidDel="00030ABB">
          <w:rPr>
            <w:rStyle w:val="CommentReference"/>
          </w:rPr>
          <w:commentReference w:id="1073"/>
        </w:r>
        <w:r w:rsidR="001B5E2C" w:rsidRPr="007127AC" w:rsidDel="00030ABB">
          <w:rPr>
            <w:rFonts w:ascii="Calibri" w:eastAsia="Times New Roman" w:hAnsi="Calibri" w:cs="Calibri"/>
            <w:lang w:eastAsia="en-US"/>
            <w:rPrChange w:id="1076" w:author="Author">
              <w:rPr>
                <w:rFonts w:ascii="Calibri" w:eastAsia="Times New Roman" w:hAnsi="Calibri" w:cs="Calibri"/>
                <w:b/>
                <w:bCs/>
                <w:lang w:eastAsia="en-US"/>
              </w:rPr>
            </w:rPrChange>
          </w:rPr>
          <w:delText xml:space="preserve"> demonstrate how the VLA Catalog can be used in research, we tested candidate SNPs from </w:delText>
        </w:r>
      </w:del>
      <w:ins w:id="1077" w:author="Author">
        <w:del w:id="1078" w:author="Author">
          <w:r w:rsidR="003A6D9F" w:rsidRPr="007127AC" w:rsidDel="00030ABB">
            <w:rPr>
              <w:rFonts w:ascii="Calibri" w:eastAsia="Times New Roman" w:hAnsi="Calibri" w:cs="Calibri"/>
              <w:lang w:eastAsia="en-US"/>
              <w:rPrChange w:id="1079" w:author="Author">
                <w:rPr>
                  <w:rFonts w:ascii="Calibri" w:eastAsia="Times New Roman" w:hAnsi="Calibri" w:cs="Calibri"/>
                  <w:b/>
                  <w:bCs/>
                  <w:lang w:eastAsia="en-US"/>
                </w:rPr>
              </w:rPrChange>
            </w:rPr>
            <w:delText xml:space="preserve">the </w:delText>
          </w:r>
        </w:del>
      </w:ins>
      <w:del w:id="1080" w:author="Author">
        <w:r w:rsidR="001B5E2C" w:rsidRPr="007127AC" w:rsidDel="00030ABB">
          <w:rPr>
            <w:rFonts w:ascii="Calibri" w:eastAsia="Times New Roman" w:hAnsi="Calibri" w:cs="Calibri"/>
            <w:lang w:eastAsia="en-US"/>
            <w:rPrChange w:id="1081" w:author="Author">
              <w:rPr>
                <w:rFonts w:ascii="Calibri" w:eastAsia="Times New Roman" w:hAnsi="Calibri" w:cs="Calibri"/>
                <w:b/>
                <w:bCs/>
                <w:lang w:eastAsia="en-US"/>
              </w:rPr>
            </w:rPrChange>
          </w:rPr>
          <w:delText xml:space="preserve">UKBB in the PEGS cohort, </w:delText>
        </w:r>
      </w:del>
      <w:ins w:id="1082" w:author="Author">
        <w:del w:id="1083" w:author="Author">
          <w:r w:rsidR="003A6D9F" w:rsidRPr="007127AC" w:rsidDel="00030ABB">
            <w:rPr>
              <w:rFonts w:ascii="Calibri" w:eastAsia="Times New Roman" w:hAnsi="Calibri" w:cs="Calibri"/>
              <w:lang w:eastAsia="en-US"/>
              <w:rPrChange w:id="1084" w:author="Author">
                <w:rPr>
                  <w:rFonts w:ascii="Calibri" w:eastAsia="Times New Roman" w:hAnsi="Calibri" w:cs="Calibri"/>
                  <w:b/>
                  <w:bCs/>
                  <w:lang w:eastAsia="en-US"/>
                </w:rPr>
              </w:rPrChange>
            </w:rPr>
            <w:delText xml:space="preserve">for </w:delText>
          </w:r>
        </w:del>
      </w:ins>
      <w:del w:id="1085" w:author="Author">
        <w:r w:rsidR="001B5E2C" w:rsidRPr="007127AC" w:rsidDel="00030ABB">
          <w:rPr>
            <w:rFonts w:ascii="Calibri" w:eastAsia="Times New Roman" w:hAnsi="Calibri" w:cs="Calibri"/>
            <w:lang w:eastAsia="en-US"/>
            <w:rPrChange w:id="1086" w:author="Author">
              <w:rPr>
                <w:rFonts w:ascii="Calibri" w:eastAsia="Times New Roman" w:hAnsi="Calibri" w:cs="Calibri"/>
                <w:b/>
                <w:bCs/>
                <w:lang w:eastAsia="en-US"/>
              </w:rPr>
            </w:rPrChange>
          </w:rPr>
          <w:delText>which has both genetic and environmental exposure data</w:delText>
        </w:r>
      </w:del>
      <w:ins w:id="1087" w:author="Author">
        <w:del w:id="1088" w:author="Author">
          <w:r w:rsidR="003A6D9F" w:rsidRPr="007127AC" w:rsidDel="00030ABB">
            <w:rPr>
              <w:rFonts w:ascii="Calibri" w:eastAsia="Times New Roman" w:hAnsi="Calibri" w:cs="Calibri"/>
              <w:lang w:eastAsia="en-US"/>
              <w:rPrChange w:id="1089" w:author="Author">
                <w:rPr>
                  <w:rFonts w:ascii="Calibri" w:eastAsia="Times New Roman" w:hAnsi="Calibri" w:cs="Calibri"/>
                  <w:b/>
                  <w:bCs/>
                  <w:lang w:eastAsia="en-US"/>
                </w:rPr>
              </w:rPrChange>
            </w:rPr>
            <w:delText xml:space="preserve"> are available</w:delText>
          </w:r>
        </w:del>
      </w:ins>
      <w:del w:id="1090" w:author="Author">
        <w:r w:rsidR="001B5E2C" w:rsidRPr="007127AC" w:rsidDel="00030ABB">
          <w:rPr>
            <w:rFonts w:ascii="Calibri" w:eastAsia="Times New Roman" w:hAnsi="Calibri" w:cs="Calibri"/>
            <w:lang w:eastAsia="en-US"/>
            <w:rPrChange w:id="1091" w:author="Author">
              <w:rPr>
                <w:rFonts w:ascii="Calibri" w:eastAsia="Times New Roman" w:hAnsi="Calibri" w:cs="Calibri"/>
                <w:b/>
                <w:bCs/>
                <w:lang w:eastAsia="en-US"/>
              </w:rPr>
            </w:rPrChange>
          </w:rPr>
          <w:delText>, and found that the SNPs were involved in many significant GXEs.</w:delText>
        </w:r>
      </w:del>
    </w:p>
    <w:p w14:paraId="3EF5EF6B" w14:textId="1D99C0DB" w:rsidR="00F71491" w:rsidRPr="00621F69" w:rsidDel="00030ABB" w:rsidRDefault="00A50645" w:rsidP="00A95870">
      <w:pPr>
        <w:rPr>
          <w:del w:id="1092" w:author="Author"/>
        </w:rPr>
      </w:pPr>
      <w:r w:rsidRPr="00621F69">
        <w:t xml:space="preserve">For binary traits, </w:t>
      </w:r>
      <w:ins w:id="1093" w:author="Author">
        <w:r w:rsidR="006432E2" w:rsidRPr="00621F69">
          <w:t xml:space="preserve">when screening GxE candidate SNPs, </w:t>
        </w:r>
      </w:ins>
      <w:del w:id="1094" w:author="Author">
        <w:r w:rsidR="000D01A6" w:rsidRPr="00621F69" w:rsidDel="006432E2">
          <w:delText xml:space="preserve">the </w:delText>
        </w:r>
        <w:r w:rsidR="003F4D84" w:rsidRPr="00621F69" w:rsidDel="006432E2">
          <w:delText>false positive</w:delText>
        </w:r>
        <w:r w:rsidR="00770918" w:rsidRPr="00621F69" w:rsidDel="006432E2">
          <w:delText xml:space="preserve"> </w:delText>
        </w:r>
      </w:del>
      <w:ins w:id="1095" w:author="Author">
        <w:del w:id="1096" w:author="Author">
          <w:r w:rsidR="003A6D9F" w:rsidRPr="00621F69" w:rsidDel="006432E2">
            <w:delText xml:space="preserve">rates </w:delText>
          </w:r>
        </w:del>
      </w:ins>
      <w:del w:id="1097" w:author="Author">
        <w:r w:rsidR="00770918" w:rsidRPr="00621F69" w:rsidDel="006432E2">
          <w:delText xml:space="preserve">of </w:delText>
        </w:r>
      </w:del>
      <w:r w:rsidR="00EF2EF8" w:rsidRPr="00621F69">
        <w:t xml:space="preserve">vQTL </w:t>
      </w:r>
      <w:r w:rsidR="006646B1" w:rsidRPr="00621F69">
        <w:t>test</w:t>
      </w:r>
      <w:r w:rsidR="00EF2EF8" w:rsidRPr="00621F69">
        <w:t>s</w:t>
      </w:r>
      <w:r w:rsidRPr="00621F69">
        <w:t xml:space="preserve"> </w:t>
      </w:r>
      <w:r w:rsidR="00DD4266" w:rsidRPr="00621F69">
        <w:t>(</w:t>
      </w:r>
      <w:ins w:id="1098" w:author="Author">
        <w:r w:rsidR="006432E2" w:rsidRPr="00621F69">
          <w:t xml:space="preserve">i.e., </w:t>
        </w:r>
      </w:ins>
      <w:r w:rsidR="00F71491" w:rsidRPr="00621F69">
        <w:t>DLM, DRM, DGLM, and LVT</w:t>
      </w:r>
      <w:r w:rsidR="00DD4266" w:rsidRPr="00621F69">
        <w:t>)</w:t>
      </w:r>
      <w:ins w:id="1099" w:author="Author">
        <w:r w:rsidR="006432E2" w:rsidRPr="00621F69">
          <w:t xml:space="preserve"> produce</w:t>
        </w:r>
      </w:ins>
      <w:del w:id="1100" w:author="Author">
        <w:r w:rsidR="00862E45" w:rsidRPr="00621F69" w:rsidDel="006432E2">
          <w:delText xml:space="preserve"> </w:delText>
        </w:r>
        <w:r w:rsidR="003F4D84" w:rsidRPr="00621F69" w:rsidDel="003A6D9F">
          <w:delText>in</w:delText>
        </w:r>
        <w:r w:rsidR="0032209E" w:rsidRPr="00621F69" w:rsidDel="003A6D9F">
          <w:delText xml:space="preserve"> </w:delText>
        </w:r>
      </w:del>
      <w:ins w:id="1101" w:author="Author">
        <w:del w:id="1102" w:author="Author">
          <w:r w:rsidR="003A6D9F" w:rsidRPr="00621F69" w:rsidDel="006432E2">
            <w:delText xml:space="preserve">when </w:delText>
          </w:r>
        </w:del>
      </w:ins>
      <w:del w:id="1103" w:author="Author">
        <w:r w:rsidR="008730B8" w:rsidRPr="00621F69" w:rsidDel="006432E2">
          <w:delText>screen</w:delText>
        </w:r>
        <w:r w:rsidR="003F4D84" w:rsidRPr="00621F69" w:rsidDel="006432E2">
          <w:delText>ing</w:delText>
        </w:r>
        <w:r w:rsidR="008730B8" w:rsidRPr="00621F69" w:rsidDel="006432E2">
          <w:delText xml:space="preserve"> </w:delText>
        </w:r>
        <w:r w:rsidR="0032209E" w:rsidRPr="00621F69" w:rsidDel="006432E2">
          <w:delText>GxE candidate</w:delText>
        </w:r>
        <w:r w:rsidR="008730B8" w:rsidRPr="00621F69" w:rsidDel="006432E2">
          <w:delText xml:space="preserve"> SNPs</w:delText>
        </w:r>
        <w:r w:rsidR="0032209E" w:rsidRPr="00621F69" w:rsidDel="006432E2">
          <w:delText xml:space="preserve"> </w:delText>
        </w:r>
        <w:r w:rsidR="00226DB2" w:rsidRPr="00621F69" w:rsidDel="003A6D9F">
          <w:delText xml:space="preserve">is </w:delText>
        </w:r>
      </w:del>
      <w:ins w:id="1104" w:author="Author">
        <w:del w:id="1105" w:author="Author">
          <w:r w:rsidR="003A6D9F" w:rsidRPr="00621F69" w:rsidDel="006432E2">
            <w:delText>a</w:delText>
          </w:r>
        </w:del>
        <w:r w:rsidR="006432E2" w:rsidRPr="00621F69">
          <w:t xml:space="preserve"> false positive rates </w:t>
        </w:r>
        <w:del w:id="1106" w:author="Author">
          <w:r w:rsidR="003A6D9F" w:rsidRPr="00621F69" w:rsidDel="006432E2">
            <w:delText xml:space="preserve">re </w:delText>
          </w:r>
        </w:del>
      </w:ins>
      <w:r w:rsidR="00226DB2" w:rsidRPr="00621F69">
        <w:t xml:space="preserve">as high as </w:t>
      </w:r>
      <w:ins w:id="1107" w:author="Author">
        <w:r w:rsidR="003A6D9F" w:rsidRPr="00621F69">
          <w:t xml:space="preserve">that of </w:t>
        </w:r>
      </w:ins>
      <w:r w:rsidR="00862E45" w:rsidRPr="00621F69">
        <w:t>GWAS</w:t>
      </w:r>
      <w:r w:rsidR="007331A0" w:rsidRPr="00621F69">
        <w:t xml:space="preserve">. </w:t>
      </w:r>
      <w:r w:rsidR="00E61340" w:rsidRPr="00621F69">
        <w:t xml:space="preserve">Essentially, the close tie between </w:t>
      </w:r>
      <w:r w:rsidR="00A52773" w:rsidRPr="00621F69">
        <w:t xml:space="preserve">the </w:t>
      </w:r>
      <w:r w:rsidR="00E61340" w:rsidRPr="00621F69">
        <w:t>mean and variance</w:t>
      </w:r>
      <w:r w:rsidR="00854241" w:rsidRPr="00621F69">
        <w:t xml:space="preserve"> </w:t>
      </w:r>
      <w:bookmarkStart w:id="1108" w:name="_Hlk105146140"/>
      <w:bookmarkEnd w:id="1072"/>
      <w:r w:rsidR="00854241" w:rsidRPr="00621F69">
        <w:t>gross</w:t>
      </w:r>
      <w:r w:rsidR="00E61340" w:rsidRPr="00621F69">
        <w:t>ly</w:t>
      </w:r>
      <w:r w:rsidR="00854241" w:rsidRPr="00621F69">
        <w:t xml:space="preserve"> violat</w:t>
      </w:r>
      <w:r w:rsidR="00E61340" w:rsidRPr="00621F69">
        <w:t xml:space="preserve">es </w:t>
      </w:r>
      <w:r w:rsidR="00FF5D3D" w:rsidRPr="00621F69">
        <w:t xml:space="preserve">the </w:t>
      </w:r>
      <w:r w:rsidR="00883335" w:rsidRPr="00621F69">
        <w:t xml:space="preserve">assumption of </w:t>
      </w:r>
      <w:r w:rsidR="00F71491" w:rsidRPr="00621F69">
        <w:t xml:space="preserve">homogeneous variation </w:t>
      </w:r>
      <w:r w:rsidR="006F55CB" w:rsidRPr="00621F69">
        <w:t>among individuals of identical allele carriage</w:t>
      </w:r>
      <w:r w:rsidR="00883335" w:rsidRPr="00621F69">
        <w:t xml:space="preserve">, causing </w:t>
      </w:r>
      <w:del w:id="1109" w:author="Author">
        <w:r w:rsidR="00AA7E84" w:rsidRPr="00621F69" w:rsidDel="003A6D9F">
          <w:delText>th</w:delText>
        </w:r>
        <w:r w:rsidR="009045D8" w:rsidRPr="00621F69" w:rsidDel="003A6D9F">
          <w:delText>ose</w:delText>
        </w:r>
        <w:r w:rsidR="00AA7E84" w:rsidRPr="00621F69" w:rsidDel="003A6D9F">
          <w:delText xml:space="preserve"> </w:delText>
        </w:r>
      </w:del>
      <w:ins w:id="1110" w:author="Author">
        <w:r w:rsidR="003A6D9F" w:rsidRPr="00621F69">
          <w:t xml:space="preserve">these </w:t>
        </w:r>
      </w:ins>
      <w:r w:rsidR="00AA7E84" w:rsidRPr="00621F69">
        <w:t>tests</w:t>
      </w:r>
      <w:r w:rsidR="00F71491" w:rsidRPr="00621F69">
        <w:t xml:space="preserve"> </w:t>
      </w:r>
      <w:r w:rsidR="006B3E95" w:rsidRPr="00621F69">
        <w:t xml:space="preserve">to </w:t>
      </w:r>
      <w:r w:rsidR="005C1A7B" w:rsidRPr="00621F69">
        <w:t xml:space="preserve">falsely </w:t>
      </w:r>
      <w:r w:rsidR="00AD7CD2" w:rsidRPr="00621F69">
        <w:t xml:space="preserve">identify </w:t>
      </w:r>
      <w:r w:rsidR="00F71491" w:rsidRPr="00621F69">
        <w:t>a</w:t>
      </w:r>
      <w:r w:rsidR="00234299" w:rsidRPr="00621F69">
        <w:t>ny</w:t>
      </w:r>
      <w:r w:rsidR="00F71491" w:rsidRPr="00621F69">
        <w:t xml:space="preserve"> GWAS-significant SNP as a GxE candidate regardless of the presence of </w:t>
      </w:r>
      <w:ins w:id="1111" w:author="Author">
        <w:r w:rsidR="006432E2" w:rsidRPr="00621F69">
          <w:t xml:space="preserve">a </w:t>
        </w:r>
      </w:ins>
      <w:r w:rsidR="00F71491" w:rsidRPr="00621F69">
        <w:t>GxE</w:t>
      </w:r>
      <w:del w:id="1112" w:author="Author">
        <w:r w:rsidR="00096866" w:rsidRPr="00621F69" w:rsidDel="006432E2">
          <w:delText>s</w:delText>
        </w:r>
      </w:del>
      <w:r w:rsidR="00F71491" w:rsidRPr="00621F69">
        <w:t xml:space="preserve">. </w:t>
      </w:r>
      <w:del w:id="1113" w:author="Author">
        <w:r w:rsidR="00DF0056" w:rsidRPr="00621F69" w:rsidDel="006432E2">
          <w:delText xml:space="preserve">The </w:delText>
        </w:r>
      </w:del>
      <w:ins w:id="1114" w:author="Author">
        <w:r w:rsidR="006432E2" w:rsidRPr="00621F69">
          <w:t xml:space="preserve">However, </w:t>
        </w:r>
      </w:ins>
      <w:r w:rsidR="00DF0056" w:rsidRPr="00621F69">
        <w:t xml:space="preserve">VLA </w:t>
      </w:r>
      <w:del w:id="1115" w:author="Author">
        <w:r w:rsidR="00DF0056" w:rsidRPr="00621F69" w:rsidDel="006432E2">
          <w:delText xml:space="preserve">test </w:delText>
        </w:r>
      </w:del>
      <w:r w:rsidR="00B25A70" w:rsidRPr="00621F69">
        <w:t>resist</w:t>
      </w:r>
      <w:ins w:id="1116" w:author="Author">
        <w:r w:rsidR="006432E2" w:rsidRPr="00621F69">
          <w:t>s</w:t>
        </w:r>
      </w:ins>
      <w:r w:rsidR="00096866" w:rsidRPr="00621F69">
        <w:t xml:space="preserve"> spurious </w:t>
      </w:r>
      <w:r w:rsidR="00CF0A29" w:rsidRPr="00621F69">
        <w:t xml:space="preserve">GxE </w:t>
      </w:r>
      <w:r w:rsidR="00096866" w:rsidRPr="00621F69">
        <w:t xml:space="preserve">candidates </w:t>
      </w:r>
      <w:r w:rsidR="00C41FFC" w:rsidRPr="00621F69">
        <w:t xml:space="preserve">of </w:t>
      </w:r>
      <w:r w:rsidR="00096866" w:rsidRPr="00621F69">
        <w:t>binary traits</w:t>
      </w:r>
      <w:ins w:id="1117" w:author="Author">
        <w:r w:rsidR="003A6D9F" w:rsidRPr="00621F69">
          <w:t xml:space="preserve"> and</w:t>
        </w:r>
      </w:ins>
      <w:r w:rsidR="00B25A70" w:rsidRPr="00621F69">
        <w:t>, w</w:t>
      </w:r>
      <w:r w:rsidR="00657B37" w:rsidRPr="00621F69">
        <w:t xml:space="preserve">ith </w:t>
      </w:r>
      <w:ins w:id="1118" w:author="Author">
        <w:r w:rsidR="006432E2" w:rsidRPr="00621F69">
          <w:t>carefully</w:t>
        </w:r>
        <w:r w:rsidR="00621F69">
          <w:t xml:space="preserve"> chosen</w:t>
        </w:r>
        <w:del w:id="1119" w:author="Author">
          <w:r w:rsidR="006432E2" w:rsidRPr="00621F69" w:rsidDel="00621F69">
            <w:delText>-chosen</w:delText>
          </w:r>
        </w:del>
        <w:r w:rsidR="006432E2" w:rsidRPr="00621F69">
          <w:t xml:space="preserve"> </w:t>
        </w:r>
      </w:ins>
      <w:r w:rsidR="001368E5" w:rsidRPr="00621F69">
        <w:t xml:space="preserve">covariates </w:t>
      </w:r>
      <w:del w:id="1120" w:author="Author">
        <w:r w:rsidR="00657B37" w:rsidRPr="00621F69" w:rsidDel="006432E2">
          <w:delText>car</w:delText>
        </w:r>
        <w:r w:rsidR="00603ADD" w:rsidRPr="00621F69" w:rsidDel="006432E2">
          <w:delText>efully cho</w:delText>
        </w:r>
        <w:r w:rsidR="00657B37" w:rsidRPr="00621F69" w:rsidDel="006432E2">
          <w:delText>sen</w:delText>
        </w:r>
        <w:r w:rsidR="00603ADD" w:rsidRPr="00621F69" w:rsidDel="006432E2">
          <w:delText xml:space="preserve"> </w:delText>
        </w:r>
        <w:r w:rsidR="001368E5" w:rsidRPr="00621F69" w:rsidDel="006432E2">
          <w:delText>to</w:delText>
        </w:r>
      </w:del>
      <w:ins w:id="1121" w:author="Author">
        <w:r w:rsidR="006432E2" w:rsidRPr="00621F69">
          <w:t>that</w:t>
        </w:r>
      </w:ins>
      <w:r w:rsidR="00147E5C" w:rsidRPr="00621F69">
        <w:t xml:space="preserve"> </w:t>
      </w:r>
      <w:r w:rsidR="009045D8" w:rsidRPr="00621F69">
        <w:t>reconstruct</w:t>
      </w:r>
      <w:r w:rsidR="001368E5" w:rsidRPr="00621F69">
        <w:t xml:space="preserve"> the</w:t>
      </w:r>
      <w:r w:rsidR="00B71D59" w:rsidRPr="00621F69">
        <w:t xml:space="preserve"> </w:t>
      </w:r>
      <w:r w:rsidR="00C61B30" w:rsidRPr="00621F69">
        <w:t xml:space="preserve">underlying </w:t>
      </w:r>
      <w:r w:rsidR="00147E5C" w:rsidRPr="00621F69">
        <w:t xml:space="preserve">risk </w:t>
      </w:r>
      <w:r w:rsidR="005639C3" w:rsidRPr="00621F69">
        <w:t xml:space="preserve">of </w:t>
      </w:r>
      <w:r w:rsidR="009045D8" w:rsidRPr="00621F69">
        <w:t xml:space="preserve">a </w:t>
      </w:r>
      <w:r w:rsidR="00563CDE" w:rsidRPr="00621F69">
        <w:t xml:space="preserve">binary </w:t>
      </w:r>
      <w:r w:rsidR="005639C3" w:rsidRPr="00621F69">
        <w:t>trait</w:t>
      </w:r>
      <w:r w:rsidR="002E7A36" w:rsidRPr="00621F69">
        <w:t xml:space="preserve">, </w:t>
      </w:r>
      <w:del w:id="1122" w:author="Author">
        <w:r w:rsidR="005639C3" w:rsidRPr="00621F69" w:rsidDel="003A6D9F">
          <w:delText xml:space="preserve">VLA </w:delText>
        </w:r>
      </w:del>
      <w:r w:rsidR="005639C3" w:rsidRPr="00621F69">
        <w:t xml:space="preserve">is </w:t>
      </w:r>
      <w:commentRangeStart w:id="1123"/>
      <w:r w:rsidR="006F142B" w:rsidRPr="00621F69">
        <w:t xml:space="preserve">more </w:t>
      </w:r>
      <w:commentRangeEnd w:id="1123"/>
      <w:r w:rsidR="006F142B" w:rsidRPr="007127AC">
        <w:rPr>
          <w:rStyle w:val="CommentReference"/>
        </w:rPr>
        <w:commentReference w:id="1123"/>
      </w:r>
      <w:r w:rsidR="00E66733" w:rsidRPr="007127AC">
        <w:t>efficient in selecting</w:t>
      </w:r>
      <w:r w:rsidR="004336F1" w:rsidRPr="007127AC">
        <w:t xml:space="preserve"> </w:t>
      </w:r>
      <w:r w:rsidR="00D600C0" w:rsidRPr="007127AC">
        <w:t xml:space="preserve">true </w:t>
      </w:r>
      <w:r w:rsidR="004336F1" w:rsidRPr="00DB0026">
        <w:t>GxE candidate</w:t>
      </w:r>
      <w:r w:rsidR="00C137A6" w:rsidRPr="00621F69">
        <w:t>s</w:t>
      </w:r>
      <w:r w:rsidR="0064609A" w:rsidRPr="00621F69">
        <w:t xml:space="preserve">. </w:t>
      </w:r>
      <w:r w:rsidR="00D13B2F" w:rsidRPr="00621F69">
        <w:t>F</w:t>
      </w:r>
      <w:r w:rsidR="001407F1" w:rsidRPr="00621F69">
        <w:t xml:space="preserve">or </w:t>
      </w:r>
      <w:r w:rsidR="00EB45C5" w:rsidRPr="00621F69">
        <w:t>quan</w:t>
      </w:r>
      <w:del w:id="1124" w:author="Author">
        <w:r w:rsidR="00EB45C5" w:rsidRPr="00621F69" w:rsidDel="006432E2">
          <w:delText>t</w:delText>
        </w:r>
      </w:del>
      <w:ins w:id="1125" w:author="Author">
        <w:r w:rsidR="006432E2" w:rsidRPr="00621F69">
          <w:t>t</w:t>
        </w:r>
      </w:ins>
      <w:r w:rsidR="00EB45C5" w:rsidRPr="00621F69">
        <w:t>itative traits</w:t>
      </w:r>
      <w:r w:rsidR="001407F1" w:rsidRPr="00621F69">
        <w:t xml:space="preserve">, </w:t>
      </w:r>
      <w:r w:rsidR="00EB45C5" w:rsidRPr="00621F69">
        <w:t xml:space="preserve">VLA </w:t>
      </w:r>
      <w:del w:id="1126" w:author="Author">
        <w:r w:rsidR="00BF3028" w:rsidRPr="00621F69" w:rsidDel="006432E2">
          <w:delText xml:space="preserve">is </w:delText>
        </w:r>
      </w:del>
      <w:ins w:id="1127" w:author="Author">
        <w:r w:rsidR="006432E2" w:rsidRPr="00621F69">
          <w:t>can detect</w:t>
        </w:r>
      </w:ins>
      <w:del w:id="1128" w:author="Author">
        <w:r w:rsidR="00EB45C5" w:rsidRPr="00621F69" w:rsidDel="006432E2">
          <w:delText>sensitiv</w:delText>
        </w:r>
        <w:r w:rsidR="00BF3028" w:rsidRPr="00621F69" w:rsidDel="006432E2">
          <w:delText xml:space="preserve">e </w:delText>
        </w:r>
        <w:r w:rsidR="00EB45C5" w:rsidRPr="00621F69" w:rsidDel="006432E2">
          <w:delText>to</w:delText>
        </w:r>
      </w:del>
      <w:r w:rsidR="00EB45C5" w:rsidRPr="00621F69">
        <w:t xml:space="preserve"> pure GxE candidates </w:t>
      </w:r>
      <w:del w:id="1129" w:author="Author">
        <w:r w:rsidR="00A46560" w:rsidRPr="00621F69" w:rsidDel="003A6D9F">
          <w:delText xml:space="preserve">when </w:delText>
        </w:r>
      </w:del>
      <w:ins w:id="1130" w:author="Author">
        <w:r w:rsidR="003A6D9F" w:rsidRPr="00621F69">
          <w:t xml:space="preserve">with weak </w:t>
        </w:r>
      </w:ins>
      <w:r w:rsidR="00D41077" w:rsidRPr="00621F69">
        <w:t xml:space="preserve">direct </w:t>
      </w:r>
      <w:r w:rsidR="00A45423" w:rsidRPr="00621F69">
        <w:t>environmental effect</w:t>
      </w:r>
      <w:ins w:id="1131" w:author="Author">
        <w:r w:rsidR="003A6D9F" w:rsidRPr="00621F69">
          <w:t>s</w:t>
        </w:r>
      </w:ins>
      <w:del w:id="1132" w:author="Author">
        <w:r w:rsidR="00C94BBC" w:rsidRPr="00621F69" w:rsidDel="003A6D9F">
          <w:delText xml:space="preserve"> is </w:delText>
        </w:r>
        <w:r w:rsidR="00BF3028" w:rsidRPr="00621F69" w:rsidDel="003A6D9F">
          <w:delText>weak</w:delText>
        </w:r>
      </w:del>
      <w:r w:rsidR="00A45423" w:rsidRPr="00621F69">
        <w:t>.</w:t>
      </w:r>
      <w:ins w:id="1133" w:author="Author">
        <w:r w:rsidR="00030ABB" w:rsidRPr="00621F69">
          <w:t xml:space="preserve"> </w:t>
        </w:r>
      </w:ins>
    </w:p>
    <w:bookmarkEnd w:id="1108"/>
    <w:p w14:paraId="2D627D34" w14:textId="031D94CD" w:rsidR="00483557" w:rsidRPr="00621F69" w:rsidDel="00030ABB" w:rsidRDefault="0041001D" w:rsidP="0041001D">
      <w:pPr>
        <w:rPr>
          <w:del w:id="1134" w:author="Author"/>
        </w:rPr>
      </w:pPr>
      <w:del w:id="1135" w:author="Author">
        <w:r w:rsidRPr="00621F69" w:rsidDel="00030ABB">
          <w:delText xml:space="preserve">The </w:delText>
        </w:r>
      </w:del>
      <w:r w:rsidRPr="00621F69">
        <w:t xml:space="preserve">GxE enrichment </w:t>
      </w:r>
      <w:del w:id="1136" w:author="Author">
        <w:r w:rsidRPr="00621F69" w:rsidDel="006432E2">
          <w:delText xml:space="preserve">analysis </w:delText>
        </w:r>
      </w:del>
      <w:ins w:id="1137" w:author="Author">
        <w:r w:rsidR="006432E2" w:rsidRPr="00621F69">
          <w:t xml:space="preserve">analyses </w:t>
        </w:r>
      </w:ins>
      <w:r w:rsidRPr="00621F69">
        <w:t xml:space="preserve">in both the internal discovery population of UKBB non-British Whites </w:t>
      </w:r>
      <w:r w:rsidRPr="00621F69">
        <w:rPr>
          <w:rFonts w:hint="eastAsia"/>
        </w:rPr>
        <w:t>a</w:t>
      </w:r>
      <w:r w:rsidRPr="00621F69">
        <w:t>nd the external discovery population of PEGS participants demonstrate</w:t>
      </w:r>
      <w:ins w:id="1138" w:author="Author">
        <w:r w:rsidR="00030ABB" w:rsidRPr="00621F69">
          <w:t>d</w:t>
        </w:r>
      </w:ins>
      <w:r w:rsidRPr="00621F69">
        <w:t xml:space="preserve"> the </w:t>
      </w:r>
      <w:r w:rsidR="00E6140B" w:rsidRPr="00621F69">
        <w:t>reliability</w:t>
      </w:r>
      <w:r w:rsidRPr="00621F69">
        <w:t xml:space="preserve"> of VLA </w:t>
      </w:r>
      <w:del w:id="1139" w:author="Author">
        <w:r w:rsidR="00E6140B" w:rsidRPr="00621F69" w:rsidDel="003A6D9F">
          <w:delText xml:space="preserve">to </w:delText>
        </w:r>
      </w:del>
      <w:ins w:id="1140" w:author="Author">
        <w:r w:rsidR="003A6D9F" w:rsidRPr="00621F69">
          <w:t xml:space="preserve">for </w:t>
        </w:r>
      </w:ins>
      <w:del w:id="1141" w:author="Author">
        <w:r w:rsidR="00E6140B" w:rsidRPr="00621F69" w:rsidDel="003A6D9F">
          <w:delText>prioritize</w:delText>
        </w:r>
        <w:r w:rsidRPr="00621F69" w:rsidDel="003A6D9F">
          <w:delText xml:space="preserve"> </w:delText>
        </w:r>
      </w:del>
      <w:ins w:id="1142" w:author="Author">
        <w:r w:rsidR="003A6D9F" w:rsidRPr="00621F69">
          <w:t xml:space="preserve">prioritizing </w:t>
        </w:r>
      </w:ins>
      <w:r w:rsidRPr="00621F69">
        <w:t xml:space="preserve">GxE candidates for </w:t>
      </w:r>
      <w:ins w:id="1143" w:author="Author">
        <w:r w:rsidR="006432E2" w:rsidRPr="00621F69">
          <w:t xml:space="preserve">both </w:t>
        </w:r>
      </w:ins>
      <w:r w:rsidR="00E97A67" w:rsidRPr="00621F69">
        <w:t xml:space="preserve">quantitative and </w:t>
      </w:r>
      <w:r w:rsidRPr="00621F69">
        <w:t>binary phenotypes</w:t>
      </w:r>
      <w:r w:rsidR="00831F97" w:rsidRPr="00621F69">
        <w:t xml:space="preserve"> </w:t>
      </w:r>
      <w:del w:id="1144" w:author="Author">
        <w:r w:rsidR="00E97A67" w:rsidRPr="00621F69" w:rsidDel="003A6D9F">
          <w:delText>alike</w:delText>
        </w:r>
        <w:r w:rsidR="0010205E" w:rsidRPr="00621F69" w:rsidDel="003A6D9F">
          <w:delText xml:space="preserve">, </w:delText>
        </w:r>
      </w:del>
      <w:r w:rsidR="001056E0" w:rsidRPr="00621F69">
        <w:t xml:space="preserve">such as </w:t>
      </w:r>
      <w:r w:rsidR="0010205E" w:rsidRPr="00621F69">
        <w:t xml:space="preserve">BMI and </w:t>
      </w:r>
      <w:r w:rsidR="001056E0" w:rsidRPr="00621F69">
        <w:t>T2D</w:t>
      </w:r>
      <w:r w:rsidRPr="00621F69">
        <w:t>.</w:t>
      </w:r>
      <w:ins w:id="1145" w:author="Author">
        <w:r w:rsidR="00030ABB" w:rsidRPr="00621F69">
          <w:t xml:space="preserve"> </w:t>
        </w:r>
      </w:ins>
    </w:p>
    <w:p w14:paraId="20E21FC4" w14:textId="73B63B3D" w:rsidR="00030ABB" w:rsidRPr="00621F69" w:rsidRDefault="00030ABB" w:rsidP="0041001D">
      <w:pPr>
        <w:rPr>
          <w:ins w:id="1146" w:author="Author"/>
        </w:rPr>
      </w:pPr>
    </w:p>
    <w:p w14:paraId="0D39F5C3" w14:textId="211ECAFA" w:rsidR="00F71491" w:rsidRDefault="004A053A" w:rsidP="00CE6B45">
      <w:r w:rsidRPr="00621F69">
        <w:rPr>
          <w:rFonts w:ascii="Calibri" w:eastAsia="Times New Roman" w:hAnsi="Calibri" w:cs="Calibri"/>
          <w:lang w:eastAsia="en-US"/>
        </w:rPr>
        <w:t>The ability</w:t>
      </w:r>
      <w:r w:rsidRPr="007127AC">
        <w:rPr>
          <w:rFonts w:ascii="Calibri" w:eastAsia="Times New Roman" w:hAnsi="Calibri" w:cs="Calibri"/>
          <w:lang w:eastAsia="en-US"/>
        </w:rPr>
        <w:t xml:space="preserve"> </w:t>
      </w:r>
      <w:r w:rsidRPr="007127AC">
        <w:t>of VLA to identify GxE candidates for binary phenotypes enable</w:t>
      </w:r>
      <w:ins w:id="1147" w:author="Author">
        <w:r w:rsidRPr="007127AC">
          <w:t>d</w:t>
        </w:r>
      </w:ins>
      <w:del w:id="1148" w:author="Author">
        <w:r w:rsidRPr="00621F69" w:rsidDel="004A053A">
          <w:delText xml:space="preserve">s </w:delText>
        </w:r>
      </w:del>
      <w:ins w:id="1149" w:author="Author">
        <w:del w:id="1150" w:author="Author">
          <w:r w:rsidRPr="00621F69" w:rsidDel="004A053A">
            <w:delText xml:space="preserve">the </w:delText>
          </w:r>
        </w:del>
        <w:r w:rsidRPr="00621F69">
          <w:t xml:space="preserve"> us to </w:t>
        </w:r>
      </w:ins>
      <w:r w:rsidRPr="00621F69">
        <w:t>analy</w:t>
      </w:r>
      <w:ins w:id="1151" w:author="Author">
        <w:r w:rsidRPr="00621F69">
          <w:t>ze</w:t>
        </w:r>
      </w:ins>
      <w:del w:id="1152" w:author="Author">
        <w:r w:rsidRPr="00621F69" w:rsidDel="004A053A">
          <w:delText>sis of</w:delText>
        </w:r>
      </w:del>
      <w:r w:rsidRPr="00621F69">
        <w:t xml:space="preserve"> a large number of case</w:t>
      </w:r>
      <w:del w:id="1153" w:author="Author">
        <w:r w:rsidRPr="00621F69" w:rsidDel="004A053A">
          <w:delText>/</w:delText>
        </w:r>
      </w:del>
      <w:ins w:id="1154" w:author="Author">
        <w:r w:rsidRPr="00621F69">
          <w:t>-</w:t>
        </w:r>
      </w:ins>
      <w:r w:rsidRPr="00621F69">
        <w:t xml:space="preserve">control outcomes. The simplicity of </w:t>
      </w:r>
      <w:del w:id="1155" w:author="Author">
        <w:r w:rsidRPr="00621F69" w:rsidDel="007127AC">
          <w:delText xml:space="preserve">VLA </w:delText>
        </w:r>
      </w:del>
      <w:ins w:id="1156" w:author="Author">
        <w:r w:rsidR="007127AC">
          <w:t>the method</w:t>
        </w:r>
        <w:r w:rsidR="007127AC" w:rsidRPr="007127AC">
          <w:t xml:space="preserve"> </w:t>
        </w:r>
        <w:del w:id="1157" w:author="Author">
          <w:r w:rsidRPr="007127AC" w:rsidDel="007127AC">
            <w:delText xml:space="preserve">also </w:delText>
          </w:r>
        </w:del>
      </w:ins>
      <w:del w:id="1158" w:author="Author">
        <w:r w:rsidRPr="00621F69" w:rsidDel="004A053A">
          <w:delText xml:space="preserve">allows </w:delText>
        </w:r>
      </w:del>
      <w:ins w:id="1159" w:author="Author">
        <w:r w:rsidRPr="00621F69">
          <w:t xml:space="preserve">enabled the </w:t>
        </w:r>
      </w:ins>
      <w:r w:rsidRPr="00621F69">
        <w:t>rapid ranking of variants for multiple phenotypes</w:t>
      </w:r>
      <w:del w:id="1160" w:author="Author">
        <w:r w:rsidRPr="00621F69" w:rsidDel="004A053A">
          <w:delText xml:space="preserve"> in parallel</w:delText>
        </w:r>
      </w:del>
      <w:r w:rsidRPr="00621F69">
        <w:t>, facilitating the creation of the VLA Catalog</w:t>
      </w:r>
      <w:ins w:id="1161" w:author="Author">
        <w:r w:rsidRPr="00621F69">
          <w:t xml:space="preserve">. The </w:t>
        </w:r>
        <w:r w:rsidRPr="007127AC">
          <w:rPr>
            <w:rFonts w:ascii="Calibri" w:eastAsia="Times New Roman" w:hAnsi="Calibri" w:cs="Calibri"/>
            <w:lang w:eastAsia="en-US"/>
          </w:rPr>
          <w:t xml:space="preserve">searchable/downloadable </w:t>
        </w:r>
        <w:r w:rsidRPr="007127AC">
          <w:t>catalog</w:t>
        </w:r>
      </w:ins>
      <w:r w:rsidRPr="007127AC">
        <w:t xml:space="preserve"> </w:t>
      </w:r>
      <w:del w:id="1162" w:author="Author">
        <w:r w:rsidRPr="00621F69" w:rsidDel="004A053A">
          <w:delText xml:space="preserve">for </w:delText>
        </w:r>
      </w:del>
      <w:ins w:id="1163" w:author="Author">
        <w:r w:rsidRPr="00621F69">
          <w:t xml:space="preserve">comprises </w:t>
        </w:r>
      </w:ins>
      <w:r w:rsidRPr="00621F69">
        <w:t>a rich phenome of 3,237 phenotypes, of which 1,693 are binary, and a whole genome of 11.8 million SNPs</w:t>
      </w:r>
      <w:del w:id="1164" w:author="Author">
        <w:r w:rsidRPr="00621F69" w:rsidDel="004A053A">
          <w:delText>,</w:delText>
        </w:r>
      </w:del>
      <w:r w:rsidRPr="00621F69">
        <w:t xml:space="preserve"> </w:t>
      </w:r>
      <w:del w:id="1165" w:author="Author">
        <w:r w:rsidRPr="00621F69" w:rsidDel="004A053A">
          <w:delText xml:space="preserve">collected </w:delText>
        </w:r>
      </w:del>
      <w:ins w:id="1166" w:author="Author">
        <w:r w:rsidRPr="00621F69">
          <w:t>from</w:t>
        </w:r>
      </w:ins>
      <w:del w:id="1167" w:author="Author">
        <w:r w:rsidRPr="00621F69" w:rsidDel="004A053A">
          <w:delText>by</w:delText>
        </w:r>
      </w:del>
      <w:r w:rsidRPr="00621F69">
        <w:t xml:space="preserve"> the UKBB</w:t>
      </w:r>
      <w:ins w:id="1168" w:author="Author">
        <w:r w:rsidRPr="00621F69">
          <w:t xml:space="preserve"> and </w:t>
        </w:r>
      </w:ins>
      <w:del w:id="1169" w:author="Author">
        <w:r w:rsidRPr="00621F69" w:rsidDel="004A053A">
          <w:delText>.</w:delText>
        </w:r>
        <w:r w:rsidR="00F71491" w:rsidRPr="007127AC" w:rsidDel="00030ABB">
          <w:rPr>
            <w:rFonts w:ascii="Calibri" w:eastAsia="Times New Roman" w:hAnsi="Calibri" w:cs="Calibri"/>
            <w:lang w:eastAsia="en-US"/>
            <w:rPrChange w:id="1170" w:author="Author">
              <w:rPr>
                <w:rFonts w:ascii="Calibri" w:eastAsia="Times New Roman" w:hAnsi="Calibri" w:cs="Calibri"/>
                <w:b/>
                <w:bCs/>
                <w:lang w:eastAsia="en-US"/>
              </w:rPr>
            </w:rPrChange>
          </w:rPr>
          <w:delText xml:space="preserve">Our results provide an </w:delText>
        </w:r>
        <w:r w:rsidR="00F71491" w:rsidRPr="007127AC" w:rsidDel="004A053A">
          <w:rPr>
            <w:rFonts w:ascii="Calibri" w:eastAsia="Times New Roman" w:hAnsi="Calibri" w:cs="Calibri"/>
            <w:lang w:eastAsia="en-US"/>
            <w:rPrChange w:id="1171" w:author="Author">
              <w:rPr>
                <w:rFonts w:ascii="Calibri" w:eastAsia="Times New Roman" w:hAnsi="Calibri" w:cs="Calibri"/>
                <w:b/>
                <w:bCs/>
                <w:lang w:eastAsia="en-US"/>
              </w:rPr>
            </w:rPrChange>
          </w:rPr>
          <w:delText xml:space="preserve">unprecedented number of </w:delText>
        </w:r>
        <w:r w:rsidR="00F71491" w:rsidRPr="007127AC" w:rsidDel="00030ABB">
          <w:rPr>
            <w:rFonts w:ascii="Calibri" w:eastAsia="Times New Roman" w:hAnsi="Calibri" w:cs="Calibri"/>
            <w:lang w:eastAsia="en-US"/>
            <w:rPrChange w:id="1172" w:author="Author">
              <w:rPr>
                <w:rFonts w:ascii="Calibri" w:eastAsia="Times New Roman" w:hAnsi="Calibri" w:cs="Calibri"/>
                <w:b/>
                <w:bCs/>
                <w:lang w:eastAsia="en-US"/>
              </w:rPr>
            </w:rPrChange>
          </w:rPr>
          <w:delText xml:space="preserve">VLA </w:delText>
        </w:r>
        <w:r w:rsidR="00F71491" w:rsidRPr="007127AC" w:rsidDel="004A053A">
          <w:rPr>
            <w:rFonts w:ascii="Calibri" w:eastAsia="Times New Roman" w:hAnsi="Calibri" w:cs="Calibri"/>
            <w:lang w:eastAsia="en-US"/>
            <w:rPrChange w:id="1173" w:author="Author">
              <w:rPr>
                <w:rFonts w:ascii="Calibri" w:eastAsia="Times New Roman" w:hAnsi="Calibri" w:cs="Calibri"/>
                <w:b/>
                <w:bCs/>
                <w:lang w:eastAsia="en-US"/>
              </w:rPr>
            </w:rPrChange>
          </w:rPr>
          <w:delText xml:space="preserve">across traits </w:delText>
        </w:r>
        <w:r w:rsidR="00F71491" w:rsidRPr="007127AC" w:rsidDel="00030ABB">
          <w:rPr>
            <w:rFonts w:ascii="Calibri" w:eastAsia="Times New Roman" w:hAnsi="Calibri" w:cs="Calibri"/>
            <w:lang w:eastAsia="en-US"/>
            <w:rPrChange w:id="1174" w:author="Author">
              <w:rPr>
                <w:rFonts w:ascii="Calibri" w:eastAsia="Times New Roman" w:hAnsi="Calibri" w:cs="Calibri"/>
                <w:b/>
                <w:bCs/>
                <w:lang w:eastAsia="en-US"/>
              </w:rPr>
            </w:rPrChange>
          </w:rPr>
          <w:delText>as</w:delText>
        </w:r>
        <w:r w:rsidR="00F71491" w:rsidRPr="007127AC" w:rsidDel="004A053A">
          <w:rPr>
            <w:rFonts w:ascii="Calibri" w:eastAsia="Times New Roman" w:hAnsi="Calibri" w:cs="Calibri"/>
            <w:lang w:eastAsia="en-US"/>
            <w:rPrChange w:id="1175" w:author="Author">
              <w:rPr>
                <w:rFonts w:ascii="Calibri" w:eastAsia="Times New Roman" w:hAnsi="Calibri" w:cs="Calibri"/>
                <w:b/>
                <w:bCs/>
                <w:lang w:eastAsia="en-US"/>
              </w:rPr>
            </w:rPrChange>
          </w:rPr>
          <w:delText xml:space="preserve"> a searchable/downloadable catalog</w:delText>
        </w:r>
      </w:del>
      <w:ins w:id="1176" w:author="Author">
        <w:r w:rsidR="00030ABB" w:rsidRPr="007127AC">
          <w:rPr>
            <w:rFonts w:ascii="Calibri" w:eastAsia="Times New Roman" w:hAnsi="Calibri" w:cs="Calibri"/>
            <w:lang w:eastAsia="en-US"/>
            <w:rPrChange w:id="1177" w:author="Author">
              <w:rPr>
                <w:rFonts w:ascii="Calibri" w:eastAsia="Times New Roman" w:hAnsi="Calibri" w:cs="Calibri"/>
                <w:b/>
                <w:bCs/>
                <w:lang w:eastAsia="en-US"/>
              </w:rPr>
            </w:rPrChange>
          </w:rPr>
          <w:t xml:space="preserve">is hosted on the NIEHS website </w:t>
        </w:r>
        <w:r w:rsidR="00030ABB" w:rsidRPr="007127AC">
          <w:t>(</w:t>
        </w:r>
      </w:ins>
      <w:r w:rsidR="00030ABB" w:rsidRPr="007127AC">
        <w:fldChar w:fldCharType="begin"/>
      </w:r>
      <w:r w:rsidR="00030ABB" w:rsidRPr="007127AC">
        <w:instrText xml:space="preserve"> HYPERLINK "https://genelist.niehs.nih.gov/vla" </w:instrText>
      </w:r>
      <w:r w:rsidR="00030ABB" w:rsidRPr="007127AC">
        <w:fldChar w:fldCharType="separate"/>
      </w:r>
      <w:ins w:id="1178" w:author="Author">
        <w:r w:rsidR="00030ABB" w:rsidRPr="007127AC">
          <w:rPr>
            <w:rStyle w:val="Hyperlink"/>
          </w:rPr>
          <w:t>https://genelist.niehs.nih.gov/vla</w:t>
        </w:r>
        <w:r w:rsidR="00030ABB" w:rsidRPr="007127AC">
          <w:rPr>
            <w:rStyle w:val="Hyperlink"/>
          </w:rPr>
          <w:fldChar w:fldCharType="end"/>
        </w:r>
        <w:r w:rsidR="00030ABB" w:rsidRPr="007127AC">
          <w:t>)</w:t>
        </w:r>
      </w:ins>
      <w:r w:rsidR="00F71491" w:rsidRPr="007127AC">
        <w:rPr>
          <w:rFonts w:ascii="Calibri" w:eastAsia="Times New Roman" w:hAnsi="Calibri" w:cs="Calibri"/>
          <w:lang w:eastAsia="en-US"/>
        </w:rPr>
        <w:t xml:space="preserve">. </w:t>
      </w:r>
      <w:r w:rsidR="00030ABB" w:rsidRPr="007127AC">
        <w:t xml:space="preserve">The VLA Catalog </w:t>
      </w:r>
      <w:del w:id="1179" w:author="Author">
        <w:r w:rsidR="00030ABB" w:rsidRPr="00621F69" w:rsidDel="00030ABB">
          <w:delText xml:space="preserve">for </w:delText>
        </w:r>
      </w:del>
      <w:ins w:id="1180" w:author="Author">
        <w:r w:rsidR="00030ABB" w:rsidRPr="00621F69">
          <w:t xml:space="preserve">is stratified for gender and </w:t>
        </w:r>
      </w:ins>
      <w:r w:rsidR="00030ABB" w:rsidRPr="00621F69">
        <w:t>multiple ancestr</w:t>
      </w:r>
      <w:ins w:id="1181" w:author="Author">
        <w:r w:rsidR="00030ABB" w:rsidRPr="00621F69">
          <w:t xml:space="preserve">ies </w:t>
        </w:r>
      </w:ins>
      <w:del w:id="1182" w:author="Author">
        <w:r w:rsidR="00030ABB" w:rsidRPr="00621F69" w:rsidDel="00030ABB">
          <w:delText xml:space="preserve">al </w:delText>
        </w:r>
      </w:del>
      <w:r w:rsidR="00030ABB" w:rsidRPr="00621F69">
        <w:t xml:space="preserve">and </w:t>
      </w:r>
      <w:del w:id="1183" w:author="Author">
        <w:r w:rsidR="00030ABB" w:rsidRPr="00621F69" w:rsidDel="00030ABB">
          <w:delText xml:space="preserve">gender </w:delText>
        </w:r>
        <w:r w:rsidR="00030ABB" w:rsidRPr="00621F69" w:rsidDel="004A053A">
          <w:delText>strata is hosted by NIEHS</w:delText>
        </w:r>
        <w:r w:rsidR="00030ABB" w:rsidRPr="00621F69" w:rsidDel="00030ABB">
          <w:delText xml:space="preserve"> (</w:delText>
        </w:r>
        <w:r w:rsidR="00030ABB" w:rsidRPr="00621F69" w:rsidDel="00030ABB">
          <w:fldChar w:fldCharType="begin"/>
        </w:r>
        <w:r w:rsidR="00030ABB" w:rsidRPr="00621F69" w:rsidDel="00030ABB">
          <w:delInstrText xml:space="preserve"> HYPERLINK "https://genelist.niehs.nih.gov/vla" </w:delInstrText>
        </w:r>
        <w:r w:rsidR="00030ABB" w:rsidRPr="00621F69" w:rsidDel="00030ABB">
          <w:fldChar w:fldCharType="separate"/>
        </w:r>
        <w:r w:rsidR="00030ABB" w:rsidRPr="00621F69" w:rsidDel="00030ABB">
          <w:rPr>
            <w:rStyle w:val="Hyperlink"/>
          </w:rPr>
          <w:delText>https://genelist.niehs.nih.gov/vla</w:delText>
        </w:r>
        <w:r w:rsidR="00030ABB" w:rsidRPr="00621F69" w:rsidDel="00030ABB">
          <w:rPr>
            <w:rStyle w:val="Hyperlink"/>
          </w:rPr>
          <w:fldChar w:fldCharType="end"/>
        </w:r>
        <w:r w:rsidR="00030ABB" w:rsidRPr="00621F69" w:rsidDel="00030ABB">
          <w:delText>)</w:delText>
        </w:r>
        <w:r w:rsidR="00030ABB" w:rsidRPr="00621F69" w:rsidDel="004A053A">
          <w:delText>, serving</w:delText>
        </w:r>
      </w:del>
      <w:ins w:id="1184" w:author="Author">
        <w:r w:rsidRPr="00621F69">
          <w:t>is</w:t>
        </w:r>
      </w:ins>
      <w:r w:rsidR="00030ABB" w:rsidRPr="00621F69">
        <w:t xml:space="preserve"> </w:t>
      </w:r>
      <w:del w:id="1185" w:author="Author">
        <w:r w:rsidR="00030ABB" w:rsidRPr="00621F69" w:rsidDel="004A053A">
          <w:delText xml:space="preserve">as </w:delText>
        </w:r>
      </w:del>
      <w:r w:rsidR="00030ABB" w:rsidRPr="00621F69">
        <w:t xml:space="preserve">a </w:t>
      </w:r>
      <w:del w:id="1186" w:author="Author">
        <w:r w:rsidR="00030ABB" w:rsidRPr="00621F69" w:rsidDel="004A053A">
          <w:delText xml:space="preserve">reference </w:delText>
        </w:r>
      </w:del>
      <w:ins w:id="1187" w:author="Author">
        <w:r w:rsidRPr="00621F69">
          <w:t xml:space="preserve">resource </w:t>
        </w:r>
      </w:ins>
      <w:r w:rsidR="00030ABB" w:rsidRPr="00621F69">
        <w:t>for research on GxEs, as well as alternativ</w:t>
      </w:r>
      <w:r w:rsidR="00030ABB">
        <w:t xml:space="preserve">e variant effect sizes for summary statistics-based analysis (i.e., polygenic risk scores). </w:t>
      </w:r>
    </w:p>
    <w:p w14:paraId="4CEEA858" w14:textId="3F3A757C" w:rsidR="00030ABB" w:rsidRPr="00621F69" w:rsidDel="00345D6E" w:rsidRDefault="00030ABB" w:rsidP="00030ABB">
      <w:pPr>
        <w:rPr>
          <w:ins w:id="1188" w:author="Author"/>
          <w:del w:id="1189" w:author="Author"/>
        </w:rPr>
      </w:pPr>
      <w:ins w:id="1190" w:author="Author">
        <w:r w:rsidRPr="007127AC">
          <w:rPr>
            <w:rFonts w:ascii="Calibri" w:eastAsia="Times New Roman" w:hAnsi="Calibri" w:cs="Calibri"/>
            <w:lang w:eastAsia="en-US"/>
          </w:rPr>
          <w:t>To demonstrate how the VLA Catalog can be used in research, we tested candidate SNPs from the UKBB in the PEGS cohort, for which both genetic and environmental exposure data are available, and found that the SNPs were involved in many significant G</w:t>
        </w:r>
        <w:r w:rsidR="00621F69">
          <w:rPr>
            <w:rFonts w:ascii="Calibri" w:eastAsia="Times New Roman" w:hAnsi="Calibri" w:cs="Calibri"/>
            <w:lang w:eastAsia="en-US"/>
          </w:rPr>
          <w:t>xEs</w:t>
        </w:r>
        <w:del w:id="1191" w:author="Author">
          <w:r w:rsidRPr="007127AC" w:rsidDel="00621F69">
            <w:rPr>
              <w:rFonts w:ascii="Calibri" w:eastAsia="Times New Roman" w:hAnsi="Calibri" w:cs="Calibri"/>
              <w:lang w:eastAsia="en-US"/>
            </w:rPr>
            <w:delText>XEs</w:delText>
          </w:r>
        </w:del>
        <w:r w:rsidRPr="007127AC">
          <w:rPr>
            <w:rFonts w:ascii="Calibri" w:eastAsia="Times New Roman" w:hAnsi="Calibri" w:cs="Calibri"/>
            <w:lang w:eastAsia="en-US"/>
          </w:rPr>
          <w:t>.</w:t>
        </w:r>
        <w:r w:rsidR="00345D6E" w:rsidRPr="007127AC">
          <w:rPr>
            <w:rFonts w:ascii="Calibri" w:eastAsia="Times New Roman" w:hAnsi="Calibri" w:cs="Calibri"/>
            <w:lang w:eastAsia="en-US"/>
          </w:rPr>
          <w:t xml:space="preserve"> </w:t>
        </w:r>
      </w:ins>
    </w:p>
    <w:p w14:paraId="7EDAC26B" w14:textId="721E3A47" w:rsidR="00030ABB" w:rsidRPr="00621F69" w:rsidRDefault="00030ABB" w:rsidP="00345D6E">
      <w:pPr>
        <w:rPr>
          <w:rFonts w:ascii="Calibri" w:eastAsia="Times New Roman" w:hAnsi="Calibri" w:cs="Calibri"/>
          <w:lang w:eastAsia="en-US"/>
        </w:rPr>
      </w:pPr>
      <w:del w:id="1192" w:author="Author">
        <w:r w:rsidRPr="007127AC" w:rsidDel="00345D6E">
          <w:rPr>
            <w:rFonts w:ascii="Calibri" w:eastAsia="Times New Roman" w:hAnsi="Calibri" w:cs="Calibri"/>
            <w:lang w:eastAsia="en-US"/>
            <w:rPrChange w:id="1193" w:author="Author">
              <w:rPr>
                <w:rFonts w:ascii="Calibri" w:eastAsia="Times New Roman" w:hAnsi="Calibri" w:cs="Calibri"/>
                <w:b/>
                <w:bCs/>
                <w:lang w:eastAsia="en-US"/>
              </w:rPr>
            </w:rPrChange>
          </w:rPr>
          <w:delText>We followed up the top finding from our analyses</w:delText>
        </w:r>
      </w:del>
      <w:ins w:id="1194" w:author="Author">
        <w:del w:id="1195" w:author="Author">
          <w:r w:rsidRPr="007127AC" w:rsidDel="00345D6E">
            <w:rPr>
              <w:rFonts w:ascii="Calibri" w:eastAsia="Times New Roman" w:hAnsi="Calibri" w:cs="Calibri"/>
              <w:lang w:eastAsia="en-US"/>
              <w:rPrChange w:id="1196" w:author="Author">
                <w:rPr>
                  <w:rFonts w:ascii="Calibri" w:eastAsia="Times New Roman" w:hAnsi="Calibri" w:cs="Calibri"/>
                  <w:b/>
                  <w:bCs/>
                  <w:lang w:eastAsia="en-US"/>
                </w:rPr>
              </w:rPrChange>
            </w:rPr>
            <w:delText>,  a GxE for</w:delText>
          </w:r>
        </w:del>
      </w:ins>
      <w:del w:id="1197" w:author="Author">
        <w:r w:rsidRPr="007127AC" w:rsidDel="00345D6E">
          <w:rPr>
            <w:rFonts w:ascii="Calibri" w:eastAsia="Times New Roman" w:hAnsi="Calibri" w:cs="Calibri"/>
            <w:lang w:eastAsia="en-US"/>
            <w:rPrChange w:id="1198" w:author="Author">
              <w:rPr>
                <w:rFonts w:ascii="Calibri" w:eastAsia="Times New Roman" w:hAnsi="Calibri" w:cs="Calibri"/>
                <w:b/>
                <w:bCs/>
                <w:lang w:eastAsia="en-US"/>
              </w:rPr>
            </w:rPrChange>
          </w:rPr>
          <w:delText xml:space="preserve"> (</w:delText>
        </w:r>
        <w:r w:rsidRPr="007127AC" w:rsidDel="00345D6E">
          <w:rPr>
            <w:rFonts w:ascii="Calibri" w:eastAsia="Times New Roman" w:hAnsi="Calibri" w:cs="Calibri"/>
            <w:i/>
            <w:iCs/>
            <w:lang w:eastAsia="en-US"/>
            <w:rPrChange w:id="1199" w:author="Author">
              <w:rPr>
                <w:rFonts w:ascii="Calibri" w:eastAsia="Times New Roman" w:hAnsi="Calibri" w:cs="Calibri"/>
                <w:b/>
                <w:bCs/>
                <w:i/>
                <w:iCs/>
                <w:lang w:eastAsia="en-US"/>
              </w:rPr>
            </w:rPrChange>
          </w:rPr>
          <w:delText>ABCB7</w:delText>
        </w:r>
        <w:r w:rsidRPr="007127AC" w:rsidDel="00345D6E">
          <w:rPr>
            <w:rFonts w:ascii="Calibri" w:eastAsia="Times New Roman" w:hAnsi="Calibri" w:cs="Calibri"/>
            <w:lang w:eastAsia="en-US"/>
            <w:rPrChange w:id="1200" w:author="Author">
              <w:rPr>
                <w:rFonts w:ascii="Calibri" w:eastAsia="Times New Roman" w:hAnsi="Calibri" w:cs="Calibri"/>
                <w:b/>
                <w:bCs/>
                <w:lang w:eastAsia="en-US"/>
              </w:rPr>
            </w:rPrChange>
          </w:rPr>
          <w:delText xml:space="preserve"> and printer ink</w:delText>
        </w:r>
      </w:del>
      <w:ins w:id="1201" w:author="Author">
        <w:del w:id="1202" w:author="Author">
          <w:r w:rsidRPr="007127AC" w:rsidDel="00345D6E">
            <w:rPr>
              <w:rFonts w:ascii="Calibri" w:eastAsia="Times New Roman" w:hAnsi="Calibri" w:cs="Calibri"/>
              <w:lang w:eastAsia="en-US"/>
              <w:rPrChange w:id="1203" w:author="Author">
                <w:rPr>
                  <w:rFonts w:ascii="Calibri" w:eastAsia="Times New Roman" w:hAnsi="Calibri" w:cs="Calibri"/>
                  <w:b/>
                  <w:bCs/>
                  <w:lang w:eastAsia="en-US"/>
                </w:rPr>
              </w:rPrChange>
            </w:rPr>
            <w:delText xml:space="preserve"> and </w:delText>
          </w:r>
        </w:del>
      </w:ins>
      <w:del w:id="1204" w:author="Author">
        <w:r w:rsidRPr="007127AC" w:rsidDel="00345D6E">
          <w:rPr>
            <w:rFonts w:ascii="Calibri" w:eastAsia="Times New Roman" w:hAnsi="Calibri" w:cs="Calibri"/>
            <w:lang w:eastAsia="en-US"/>
            <w:rPrChange w:id="1205" w:author="Author">
              <w:rPr>
                <w:rFonts w:ascii="Calibri" w:eastAsia="Times New Roman" w:hAnsi="Calibri" w:cs="Calibri"/>
                <w:b/>
                <w:bCs/>
                <w:lang w:eastAsia="en-US"/>
              </w:rPr>
            </w:rPrChange>
          </w:rPr>
          <w:delText xml:space="preserve">/toner) </w:delText>
        </w:r>
      </w:del>
      <w:ins w:id="1206" w:author="Author">
        <w:del w:id="1207" w:author="Author">
          <w:r w:rsidRPr="007127AC" w:rsidDel="00345D6E">
            <w:rPr>
              <w:rFonts w:ascii="Calibri" w:eastAsia="Times New Roman" w:hAnsi="Calibri" w:cs="Calibri"/>
              <w:lang w:eastAsia="en-US"/>
              <w:rPrChange w:id="1208" w:author="Author">
                <w:rPr>
                  <w:rFonts w:ascii="Calibri" w:eastAsia="Times New Roman" w:hAnsi="Calibri" w:cs="Calibri"/>
                  <w:b/>
                  <w:bCs/>
                  <w:lang w:eastAsia="en-US"/>
                </w:rPr>
              </w:rPrChange>
            </w:rPr>
            <w:delText xml:space="preserve"> exposures by analyzing , </w:delText>
          </w:r>
        </w:del>
      </w:ins>
      <w:del w:id="1209" w:author="Author">
        <w:r w:rsidRPr="007127AC" w:rsidDel="00345D6E">
          <w:rPr>
            <w:rFonts w:ascii="Calibri" w:eastAsia="Times New Roman" w:hAnsi="Calibri" w:cs="Calibri"/>
            <w:lang w:eastAsia="en-US"/>
            <w:rPrChange w:id="1210" w:author="Author">
              <w:rPr>
                <w:rFonts w:ascii="Calibri" w:eastAsia="Times New Roman" w:hAnsi="Calibri" w:cs="Calibri"/>
                <w:b/>
                <w:bCs/>
                <w:lang w:eastAsia="en-US"/>
              </w:rPr>
            </w:rPrChange>
          </w:rPr>
          <w:delText>in gene-expression data.</w:delText>
        </w:r>
        <w:r w:rsidRPr="00621F69" w:rsidDel="00345D6E">
          <w:delText xml:space="preserve"> </w:delText>
        </w:r>
        <w:r w:rsidRPr="00621F69" w:rsidDel="003A6D9F">
          <w:delText>Subsequently,</w:delText>
        </w:r>
      </w:del>
      <w:r w:rsidRPr="00621F69">
        <w:t xml:space="preserve"> </w:t>
      </w:r>
      <w:del w:id="1211" w:author="Author">
        <w:r w:rsidRPr="00621F69" w:rsidDel="003A6D9F">
          <w:delText>u</w:delText>
        </w:r>
      </w:del>
      <w:ins w:id="1212" w:author="Author">
        <w:r w:rsidRPr="00621F69">
          <w:t>U</w:t>
        </w:r>
      </w:ins>
      <w:r w:rsidRPr="00621F69">
        <w:t>sing 11.8 million whole</w:t>
      </w:r>
      <w:ins w:id="1213" w:author="Author">
        <w:r w:rsidR="00621F69">
          <w:t>-</w:t>
        </w:r>
      </w:ins>
      <w:del w:id="1214" w:author="Author">
        <w:r w:rsidRPr="00621F69" w:rsidDel="00621F69">
          <w:delText xml:space="preserve"> </w:delText>
        </w:r>
      </w:del>
      <w:r w:rsidRPr="00621F69">
        <w:t xml:space="preserve">genome VLA test statistics </w:t>
      </w:r>
      <w:del w:id="1215" w:author="Author">
        <w:r w:rsidRPr="00621F69" w:rsidDel="003A6D9F">
          <w:delText>on the</w:delText>
        </w:r>
      </w:del>
      <w:ins w:id="1216" w:author="Author">
        <w:r w:rsidRPr="00621F69">
          <w:t>for</w:t>
        </w:r>
      </w:ins>
      <w:r w:rsidRPr="00621F69">
        <w:t xml:space="preserve"> UKBB European Whites as a reference, we re</w:t>
      </w:r>
      <w:del w:id="1217" w:author="Author">
        <w:r w:rsidRPr="00621F69" w:rsidDel="006432E2">
          <w:delText>-</w:delText>
        </w:r>
      </w:del>
      <w:r w:rsidRPr="00621F69">
        <w:t xml:space="preserve">adjusted the Bonferroni corrected p-values of 10.8 trillion (~14 million SNPs </w:t>
      </w:r>
      <w:r w:rsidRPr="00621F69">
        <w:rPr>
          <w:rFonts w:cstheme="minorHAnsi"/>
        </w:rPr>
        <w:t>×</w:t>
      </w:r>
      <w:r w:rsidRPr="00621F69">
        <w:t xml:space="preserve"> ~700 exposures) </w:t>
      </w:r>
      <w:del w:id="1218" w:author="Author">
        <w:r w:rsidRPr="00621F69" w:rsidDel="003A6D9F">
          <w:delText>2</w:delText>
        </w:r>
      </w:del>
      <w:ins w:id="1219" w:author="Author">
        <w:r w:rsidRPr="00621F69">
          <w:t>two</w:t>
        </w:r>
      </w:ins>
      <w:r w:rsidRPr="00621F69">
        <w:t>-way GxE-WAS</w:t>
      </w:r>
      <w:del w:id="1220" w:author="Author">
        <w:r w:rsidRPr="00621F69" w:rsidDel="00B23EBA">
          <w:delText xml:space="preserve"> tested on the </w:delText>
        </w:r>
      </w:del>
      <w:ins w:id="1221" w:author="Author">
        <w:r w:rsidRPr="00621F69">
          <w:t xml:space="preserve"> for </w:t>
        </w:r>
      </w:ins>
      <w:r w:rsidRPr="00621F69">
        <w:t>PEGS participants</w:t>
      </w:r>
      <w:ins w:id="1222" w:author="Author">
        <w:r w:rsidRPr="00621F69">
          <w:t xml:space="preserve">. This </w:t>
        </w:r>
      </w:ins>
      <w:del w:id="1223" w:author="Author">
        <w:r w:rsidRPr="00621F69" w:rsidDel="00B23EBA">
          <w:delText>, which</w:delText>
        </w:r>
        <w:r w:rsidRPr="00621F69" w:rsidDel="006432E2">
          <w:delText xml:space="preserve"> </w:delText>
        </w:r>
      </w:del>
      <w:r w:rsidRPr="00621F69">
        <w:t xml:space="preserve">made </w:t>
      </w:r>
      <w:ins w:id="1224" w:author="Author">
        <w:r w:rsidRPr="00621F69">
          <w:t xml:space="preserve">it </w:t>
        </w:r>
      </w:ins>
      <w:r w:rsidRPr="00621F69">
        <w:t xml:space="preserve">practical to manually track down the most promising GxEs involving a handful of coding genes and exposure to paints and pesticides. </w:t>
      </w:r>
      <w:ins w:id="1225" w:author="Author">
        <w:r w:rsidR="00345D6E" w:rsidRPr="007127AC">
          <w:rPr>
            <w:rFonts w:ascii="Calibri" w:eastAsia="Times New Roman" w:hAnsi="Calibri" w:cs="Calibri"/>
            <w:lang w:eastAsia="en-US"/>
          </w:rPr>
          <w:t xml:space="preserve">We followed up the top finding from our analyses, a GxE for </w:t>
        </w:r>
        <w:r w:rsidR="00345D6E" w:rsidRPr="007127AC">
          <w:rPr>
            <w:rFonts w:ascii="Calibri" w:eastAsia="Times New Roman" w:hAnsi="Calibri" w:cs="Calibri"/>
            <w:i/>
            <w:iCs/>
            <w:lang w:eastAsia="en-US"/>
          </w:rPr>
          <w:t>ABCB7</w:t>
        </w:r>
        <w:r w:rsidR="00345D6E" w:rsidRPr="007127AC">
          <w:rPr>
            <w:rFonts w:ascii="Calibri" w:eastAsia="Times New Roman" w:hAnsi="Calibri" w:cs="Calibri"/>
            <w:lang w:eastAsia="en-US"/>
          </w:rPr>
          <w:t xml:space="preserve"> and printer ink and toner exposure, in gene-expression data. </w:t>
        </w:r>
        <w:r w:rsidRPr="007127AC">
          <w:t xml:space="preserve">We found that </w:t>
        </w:r>
        <w:del w:id="1226" w:author="Author">
          <w:r w:rsidRPr="00621F69" w:rsidDel="006432E2">
            <w:delText xml:space="preserve">As an example, </w:delText>
          </w:r>
        </w:del>
      </w:ins>
      <w:del w:id="1227" w:author="Author">
        <w:r w:rsidRPr="00621F69" w:rsidDel="00B23EBA">
          <w:delText xml:space="preserve">The gene </w:delText>
        </w:r>
      </w:del>
      <w:r w:rsidRPr="00621F69">
        <w:rPr>
          <w:i/>
          <w:iCs/>
        </w:rPr>
        <w:t>ABCB7</w:t>
      </w:r>
      <w:ins w:id="1228" w:author="Author">
        <w:r w:rsidR="00F95F2C" w:rsidRPr="00621F69">
          <w:rPr>
            <w:i/>
            <w:iCs/>
          </w:rPr>
          <w:t xml:space="preserve"> </w:t>
        </w:r>
      </w:ins>
      <w:del w:id="1229" w:author="Author">
        <w:r w:rsidRPr="00621F69" w:rsidDel="00B23EBA">
          <w:delText xml:space="preserve"> as an example</w:delText>
        </w:r>
        <w:r w:rsidRPr="00621F69" w:rsidDel="00F95F2C">
          <w:delText xml:space="preserve">, </w:delText>
        </w:r>
      </w:del>
      <w:ins w:id="1230" w:author="Author">
        <w:del w:id="1231" w:author="Author">
          <w:r w:rsidRPr="00621F69" w:rsidDel="00F95F2C">
            <w:delText>the top hit in the GxE-WAS</w:delText>
          </w:r>
          <w:r w:rsidRPr="00621F69" w:rsidDel="006432E2">
            <w:delText xml:space="preserve">which is </w:delText>
          </w:r>
        </w:del>
      </w:ins>
      <w:del w:id="1232" w:author="Author">
        <w:r w:rsidRPr="00621F69" w:rsidDel="006432E2">
          <w:delText>associated with fatty liver disease</w:delText>
        </w:r>
        <w:r w:rsidRPr="00621F69" w:rsidDel="00F95F2C">
          <w:delText xml:space="preserve">, </w:delText>
        </w:r>
      </w:del>
      <w:r w:rsidRPr="00621F69">
        <w:t xml:space="preserve">is differentially expressed among workers </w:t>
      </w:r>
      <w:ins w:id="1233" w:author="Author">
        <w:r w:rsidRPr="00621F69">
          <w:t xml:space="preserve">who </w:t>
        </w:r>
      </w:ins>
      <w:del w:id="1234" w:author="Author">
        <w:r w:rsidRPr="00621F69" w:rsidDel="00B23EBA">
          <w:delText xml:space="preserve">operating </w:delText>
        </w:r>
      </w:del>
      <w:ins w:id="1235" w:author="Author">
        <w:r w:rsidRPr="00621F69">
          <w:t xml:space="preserve">operate </w:t>
        </w:r>
      </w:ins>
      <w:r w:rsidRPr="00621F69">
        <w:t>inkjet printers, suggesting environmental targets of intervention for individuals occupationally exposed to inks, dyes, and toner</w:t>
      </w:r>
      <w:del w:id="1236" w:author="Author">
        <w:r w:rsidRPr="00621F69" w:rsidDel="00B23EBA">
          <w:delText>s</w:delText>
        </w:r>
      </w:del>
      <w:r w:rsidRPr="00621F69">
        <w:t>.</w:t>
      </w:r>
      <w:ins w:id="1237" w:author="Author">
        <w:r w:rsidRPr="00621F69">
          <w:t xml:space="preserve"> </w:t>
        </w:r>
      </w:ins>
    </w:p>
    <w:p w14:paraId="7ABE84E1" w14:textId="77777777" w:rsidR="00030ABB" w:rsidRDefault="00030ABB" w:rsidP="006F1183">
      <w:pPr>
        <w:rPr>
          <w:ins w:id="1238" w:author="Author"/>
          <w:b/>
          <w:bCs/>
        </w:rPr>
      </w:pPr>
    </w:p>
    <w:p w14:paraId="3D41D377" w14:textId="5C7E60C7" w:rsidR="00F946C7" w:rsidRPr="007127AC" w:rsidDel="007127AC" w:rsidRDefault="00696C9B" w:rsidP="006F1183">
      <w:pPr>
        <w:rPr>
          <w:del w:id="1239" w:author="Author"/>
        </w:rPr>
      </w:pPr>
      <w:ins w:id="1240" w:author="Author">
        <w:r w:rsidRPr="007127AC">
          <w:lastRenderedPageBreak/>
          <w:t xml:space="preserve">There are several caveats regarding the use of VLA. First, </w:t>
        </w:r>
        <w:r w:rsidR="00FB6CC2" w:rsidRPr="007127AC">
          <w:t xml:space="preserve">VLA is appropriate for detecting additive GxEs. </w:t>
        </w:r>
      </w:ins>
      <w:del w:id="1241" w:author="Author">
        <w:r w:rsidR="00485B7D" w:rsidRPr="003C7C7F" w:rsidDel="00FB6CC2">
          <w:rPr>
            <w:b/>
            <w:bCs/>
          </w:rPr>
          <w:delText xml:space="preserve">How </w:delText>
        </w:r>
        <w:r w:rsidR="001F5420" w:rsidDel="00FB6CC2">
          <w:rPr>
            <w:b/>
            <w:bCs/>
          </w:rPr>
          <w:delText xml:space="preserve">and when </w:delText>
        </w:r>
        <w:r w:rsidR="00485B7D" w:rsidRPr="003C7C7F" w:rsidDel="00FB6CC2">
          <w:rPr>
            <w:b/>
            <w:bCs/>
          </w:rPr>
          <w:delText>to use VLA?</w:delText>
        </w:r>
        <w:r w:rsidR="003C7C7F" w:rsidRPr="003C7C7F" w:rsidDel="00FB6CC2">
          <w:delText xml:space="preserve"> </w:delText>
        </w:r>
        <w:r w:rsidR="002735E4" w:rsidRPr="002735E4" w:rsidDel="00FB6CC2">
          <w:rPr>
            <w:b/>
            <w:bCs/>
          </w:rPr>
          <w:delText>(Additive versus multiplicative)</w:delText>
        </w:r>
        <w:r w:rsidR="002735E4" w:rsidDel="00FB6CC2">
          <w:delText xml:space="preserve"> </w:delText>
        </w:r>
      </w:del>
      <w:r w:rsidR="00336DF4">
        <w:t>S</w:t>
      </w:r>
      <w:r w:rsidR="003C7C7F" w:rsidRPr="003C7C7F">
        <w:t xml:space="preserve">ince </w:t>
      </w:r>
      <w:r w:rsidR="00485B7D">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 xml:space="preserve">involved in </w:t>
      </w:r>
      <w:del w:id="1242" w:author="Author">
        <w:r w:rsidR="00FB6A46" w:rsidDel="00FB6CC2">
          <w:delText>significant</w:delText>
        </w:r>
        <w:r w:rsidR="00BA5538" w:rsidDel="00FB6CC2">
          <w:delText xml:space="preserve"> </w:delText>
        </w:r>
      </w:del>
      <w:r w:rsidR="00BA5538">
        <w:t xml:space="preserve">additive </w:t>
      </w:r>
      <w:r w:rsidR="00164E49">
        <w:t>GxE</w:t>
      </w:r>
      <w:ins w:id="1243" w:author="Author">
        <w:r w:rsidR="00F86C24">
          <w:t>s</w:t>
        </w:r>
      </w:ins>
      <w:r w:rsidR="00164E49">
        <w:t xml:space="preserv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del w:id="1244" w:author="Author">
        <w:r w:rsidR="00873994" w:rsidDel="00FB6CC2">
          <w:rPr>
            <w:bCs/>
          </w:rPr>
          <w:delText>detect</w:delText>
        </w:r>
        <w:r w:rsidR="00744E9D" w:rsidDel="00FB6CC2">
          <w:rPr>
            <w:bCs/>
          </w:rPr>
          <w:delText>ed</w:delText>
        </w:r>
        <w:r w:rsidR="00873994" w:rsidDel="00FB6CC2">
          <w:rPr>
            <w:bCs/>
          </w:rPr>
          <w:delText xml:space="preserve"> </w:delText>
        </w:r>
      </w:del>
      <w:ins w:id="1245" w:author="Author">
        <w:r w:rsidR="00FB6CC2">
          <w:rPr>
            <w:bCs/>
          </w:rPr>
          <w:t xml:space="preserve">where </w:t>
        </w:r>
      </w:ins>
      <w:del w:id="1246" w:author="Author">
        <w:r w:rsidR="00F94B1D" w:rsidDel="00FB6CC2">
          <w:rPr>
            <w:bCs/>
          </w:rPr>
          <w:delText>via</w:delText>
        </w:r>
        <w:r w:rsidR="00873994" w:rsidDel="00FB6CC2">
          <w:rPr>
            <w:bCs/>
          </w:rPr>
          <w:delText xml:space="preserve"> </w:delText>
        </w:r>
      </w:del>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w:t>
      </w:r>
      <w:del w:id="1247" w:author="Author">
        <w:r w:rsidR="001F5420" w:rsidDel="00F86C24">
          <w:delText>thos</w:delText>
        </w:r>
        <w:r w:rsidR="00EA0010" w:rsidDel="00F86C24">
          <w:delText xml:space="preserve">e </w:delText>
        </w:r>
        <w:r w:rsidR="001F5420" w:rsidDel="00F86C24">
          <w:delText xml:space="preserve">interested </w:delText>
        </w:r>
      </w:del>
      <w:r w:rsidR="00890013">
        <w:t xml:space="preserve">SNPs involved in </w:t>
      </w:r>
      <w:r w:rsidR="001F5420">
        <w:t>multiplicative GxE</w:t>
      </w:r>
      <w:r w:rsidR="00890013">
        <w:t xml:space="preserve"> </w:t>
      </w:r>
      <w:del w:id="1248" w:author="Author">
        <w:r w:rsidR="00F94B1D" w:rsidDel="00FB6CC2">
          <w:delText xml:space="preserve">detected </w:delText>
        </w:r>
      </w:del>
      <w:ins w:id="1249" w:author="Author">
        <w:r w:rsidR="00FB6CC2">
          <w:t>where</w:t>
        </w:r>
      </w:ins>
      <w:del w:id="1250" w:author="Author">
        <w:r w:rsidR="00F94B1D" w:rsidDel="00FB6CC2">
          <w:delText>via</w:delText>
        </w:r>
      </w:del>
      <w:r w:rsidR="00F94B1D">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del w:id="1251" w:author="Author">
        <w:r w:rsidR="00377AA3" w:rsidDel="00F86C24">
          <w:delText xml:space="preserve">they should resort to </w:delText>
        </w:r>
      </w:del>
      <w:r w:rsidR="00783DA2">
        <w:t xml:space="preserve">multiplicative variance </w:t>
      </w:r>
      <w:r w:rsidR="009F2B23">
        <w:t xml:space="preserve">loci </w:t>
      </w:r>
      <w:r w:rsidR="00F94B1D">
        <w:t>methods</w:t>
      </w:r>
      <w:ins w:id="1252" w:author="Author">
        <w:r w:rsidR="00FB6CC2" w:rsidRPr="00FB6CC2">
          <w:t xml:space="preserve"> </w:t>
        </w:r>
        <w:r w:rsidR="00FB6CC2">
          <w:t xml:space="preserve">such as DGLM and </w:t>
        </w:r>
        <w:del w:id="1253" w:author="Author">
          <w:r w:rsidR="00FB6CC2" w:rsidDel="003F0A14">
            <w:delText>VLT</w:delText>
          </w:r>
        </w:del>
        <w:r w:rsidR="003F0A14">
          <w:t>LVT</w:t>
        </w:r>
      </w:ins>
      <w:r w:rsidR="00F94B1D">
        <w:t xml:space="preserve"> </w:t>
      </w:r>
      <w:del w:id="1254" w:author="Author">
        <w:r w:rsidR="00B62F73" w:rsidDel="00F86C24">
          <w:delText>accordingly</w:delText>
        </w:r>
      </w:del>
      <w:ins w:id="1255" w:author="Author">
        <w:r w:rsidR="00F86C24">
          <w:t>should be employed</w:t>
        </w:r>
      </w:ins>
      <w:del w:id="1256" w:author="Author">
        <w:r w:rsidR="00B62F73" w:rsidDel="00FB6CC2">
          <w:delText xml:space="preserve">, such </w:delText>
        </w:r>
        <w:r w:rsidR="00B1033F" w:rsidDel="00FB6CC2">
          <w:delText xml:space="preserve">as DGLM and </w:delText>
        </w:r>
        <w:r w:rsidR="009F2B23" w:rsidDel="00FB6CC2">
          <w:delText>VLT</w:delText>
        </w:r>
      </w:del>
      <w:r w:rsidR="00F946C7">
        <w:t xml:space="preserve">. VLA </w:t>
      </w:r>
      <w:del w:id="1257" w:author="Author">
        <w:r w:rsidR="00336DF4" w:rsidDel="00FB6CC2">
          <w:delText xml:space="preserve">requires </w:delText>
        </w:r>
      </w:del>
      <w:r w:rsidR="00336DF4">
        <w:t xml:space="preserve">covariates </w:t>
      </w:r>
      <w:del w:id="1258" w:author="Author">
        <w:r w:rsidR="00336DF4" w:rsidDel="00FB6CC2">
          <w:delText xml:space="preserve">to </w:delText>
        </w:r>
      </w:del>
      <w:r w:rsidR="00336DF4">
        <w:t>recover</w:t>
      </w:r>
      <w:del w:id="1259" w:author="Author">
        <w:r w:rsidR="00336DF4" w:rsidDel="00F86C24">
          <w:delText>y</w:delText>
        </w:r>
      </w:del>
      <w:ins w:id="1260" w:author="Author">
        <w:r w:rsidR="00F86C24">
          <w:t xml:space="preserve"> the</w:t>
        </w:r>
      </w:ins>
      <w:r w:rsidR="00336DF4">
        <w:t xml:space="preserve"> quantitative risk </w:t>
      </w:r>
      <w:r w:rsidR="00B31C16">
        <w:t>underlying a binary phenotype</w:t>
      </w:r>
      <w:del w:id="1261" w:author="Author">
        <w:r w:rsidR="00570B1B" w:rsidDel="00FB6CC2">
          <w:delText>,</w:delText>
        </w:r>
      </w:del>
      <w:r w:rsidR="00570B1B">
        <w:t xml:space="preserve"> and </w:t>
      </w:r>
      <w:del w:id="1262" w:author="Author">
        <w:r w:rsidR="00536807" w:rsidDel="00FB6CC2">
          <w:delText xml:space="preserve">good </w:delText>
        </w:r>
        <w:r w:rsidR="00A97D3B" w:rsidDel="00FB6CC2">
          <w:delText xml:space="preserve">covariates </w:delText>
        </w:r>
      </w:del>
      <w:r w:rsidR="008D7401">
        <w:t xml:space="preserve">must </w:t>
      </w:r>
      <w:ins w:id="1263" w:author="Author">
        <w:r w:rsidR="00F86C24">
          <w:t xml:space="preserve">simultaneously </w:t>
        </w:r>
      </w:ins>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w:t>
      </w:r>
      <w:del w:id="1264" w:author="Author">
        <w:r w:rsidR="008D7401" w:rsidDel="00F86C24">
          <w:delText xml:space="preserve"> at the same time</w:delText>
        </w:r>
      </w:del>
      <w:r w:rsidR="00570B1B">
        <w:t xml:space="preserve">. </w:t>
      </w:r>
      <w:del w:id="1265" w:author="Author">
        <w:r w:rsidR="00570B1B" w:rsidDel="00F86C24">
          <w:delText>We s</w:delText>
        </w:r>
      </w:del>
      <w:ins w:id="1266" w:author="Author">
        <w:r w:rsidR="00F86C24">
          <w:t>S</w:t>
        </w:r>
      </w:ins>
      <w:r w:rsidR="00570B1B">
        <w:t>uggest</w:t>
      </w:r>
      <w:ins w:id="1267" w:author="Author">
        <w:r w:rsidR="00F86C24">
          <w:t xml:space="preserve">ed covariates for </w:t>
        </w:r>
        <w:del w:id="1268" w:author="Author">
          <w:r w:rsidR="00F86C24" w:rsidDel="00FB6CC2">
            <w:delText>this purpose</w:delText>
          </w:r>
        </w:del>
        <w:r w:rsidR="00FB6CC2">
          <w:t>VLA</w:t>
        </w:r>
        <w:r w:rsidR="00F86C24">
          <w:t xml:space="preserve"> are</w:t>
        </w:r>
      </w:ins>
      <w:r w:rsidR="00570B1B">
        <w:t xml:space="preserve"> </w:t>
      </w:r>
      <w:r w:rsidR="001710E2">
        <w:t>age</w:t>
      </w:r>
      <w:r w:rsidR="00570B1B">
        <w:t>, age</w:t>
      </w:r>
      <w:r w:rsidR="00570B1B" w:rsidRPr="00570B1B">
        <w:rPr>
          <w:vertAlign w:val="superscript"/>
        </w:rPr>
        <w:t>2</w:t>
      </w:r>
      <w:r w:rsidR="001710E2">
        <w:t xml:space="preserve">, sex, </w:t>
      </w:r>
      <w:r w:rsidR="007F7787">
        <w:t>age</w:t>
      </w:r>
      <w:del w:id="1269" w:author="Author">
        <w:r w:rsidR="007F7787" w:rsidDel="00F86C24">
          <w:delText xml:space="preserve"> </w:delText>
        </w:r>
      </w:del>
      <w:r w:rsidR="007F7787">
        <w:t>/</w:t>
      </w:r>
      <w:del w:id="1270" w:author="Author">
        <w:r w:rsidR="007F7787" w:rsidDel="00F86C24">
          <w:delText xml:space="preserve"> </w:delText>
        </w:r>
      </w:del>
      <w:r w:rsidR="007F7787">
        <w:t>sex</w:t>
      </w:r>
      <w:r w:rsidR="00570B1B">
        <w:t xml:space="preserve"> interaction</w:t>
      </w:r>
      <w:r w:rsidR="007F7787">
        <w:t xml:space="preserve">, and </w:t>
      </w:r>
      <w:r w:rsidR="00570B1B">
        <w:t xml:space="preserve">genetic </w:t>
      </w:r>
      <w:r w:rsidR="008D7401">
        <w:t>prin</w:t>
      </w:r>
      <w:r w:rsidR="008D7401" w:rsidRPr="007127AC">
        <w:t>cip</w:t>
      </w:r>
      <w:r w:rsidR="00277B99" w:rsidRPr="007127AC">
        <w:t>a</w:t>
      </w:r>
      <w:r w:rsidR="008D7401" w:rsidRPr="007127AC">
        <w:t>l</w:t>
      </w:r>
      <w:r w:rsidR="007F7787" w:rsidRPr="00DB0026">
        <w:t xml:space="preserve"> components.</w:t>
      </w:r>
      <w:ins w:id="1271" w:author="Author">
        <w:r w:rsidR="007127AC">
          <w:t xml:space="preserve"> </w:t>
        </w:r>
      </w:ins>
    </w:p>
    <w:p w14:paraId="3863A785" w14:textId="2E6B3DE5" w:rsidR="006F1183" w:rsidDel="007127AC" w:rsidRDefault="006D257A" w:rsidP="006F1183">
      <w:pPr>
        <w:rPr>
          <w:del w:id="1272" w:author="Author"/>
          <w:bCs/>
        </w:rPr>
      </w:pPr>
      <w:del w:id="1273" w:author="Author">
        <w:r w:rsidRPr="007127AC" w:rsidDel="00696C9B">
          <w:delText xml:space="preserve">Issue of </w:delText>
        </w:r>
        <w:r w:rsidR="008D0371" w:rsidRPr="007127AC" w:rsidDel="00696C9B">
          <w:delText>SNP coding.</w:delText>
        </w:r>
        <w:r w:rsidR="009316C0" w:rsidRPr="007127AC" w:rsidDel="00696C9B">
          <w:delText xml:space="preserve"> </w:delText>
        </w:r>
        <w:r w:rsidR="006D54E1" w:rsidRPr="00621F69" w:rsidDel="00696C9B">
          <w:delText>B</w:delText>
        </w:r>
      </w:del>
      <w:ins w:id="1274" w:author="Author">
        <w:r w:rsidR="00696C9B" w:rsidRPr="007127AC">
          <w:t>Second, b</w:t>
        </w:r>
      </w:ins>
      <w:r w:rsidR="006D54E1" w:rsidRPr="007127AC">
        <w:t>e</w:t>
      </w:r>
      <w:r w:rsidR="006D54E1">
        <w:t xml:space="preserve">cause </w:t>
      </w:r>
      <w:r w:rsidR="00AC6F6A">
        <w:t xml:space="preserve">VLA </w:t>
      </w:r>
      <w:del w:id="1275" w:author="Author">
        <w:r w:rsidR="000F254F" w:rsidDel="006C51EC">
          <w:delText xml:space="preserve">is </w:delText>
        </w:r>
      </w:del>
      <w:r w:rsidR="000F254F">
        <w:t xml:space="preserve">de facto </w:t>
      </w:r>
      <w:ins w:id="1276" w:author="Author">
        <w:r w:rsidR="00FB6CC2">
          <w:t xml:space="preserve">tests </w:t>
        </w:r>
      </w:ins>
      <w:del w:id="1277" w:author="Author">
        <w:r w:rsidR="000F254F" w:rsidDel="00C66078">
          <w:delText>testing</w:delText>
        </w:r>
      </w:del>
      <w:ins w:id="1278" w:author="Author">
        <w:del w:id="1279" w:author="Author">
          <w:r w:rsidR="00C66078" w:rsidDel="00FB6CC2">
            <w:delText>s</w:delText>
          </w:r>
        </w:del>
      </w:ins>
      <w:del w:id="1280" w:author="Author">
        <w:r w:rsidR="000F254F" w:rsidDel="00FB6CC2">
          <w:delText xml:space="preserve"> </w:delText>
        </w:r>
        <w:r w:rsidR="006D54E1" w:rsidDel="00FB6CC2">
          <w:delText xml:space="preserve"> </w:delText>
        </w:r>
      </w:del>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del w:id="1281" w:author="Author">
        <w:r w:rsidR="00651E04" w:rsidDel="00C66078">
          <w:delText xml:space="preserve">it </w:delText>
        </w:r>
      </w:del>
      <w:ins w:id="1282" w:author="Author">
        <w:r w:rsidR="00C66078">
          <w:t xml:space="preserve">the </w:t>
        </w:r>
      </w:ins>
      <w:r w:rsidR="00AC6F6A">
        <w:t>assum</w:t>
      </w:r>
      <w:ins w:id="1283" w:author="Author">
        <w:r w:rsidR="00C66078">
          <w:t>ption</w:t>
        </w:r>
      </w:ins>
      <w:del w:id="1284" w:author="Author">
        <w:r w:rsidR="00AC6F6A" w:rsidDel="00C66078">
          <w:delText>es</w:delText>
        </w:r>
      </w:del>
      <w:ins w:id="1285" w:author="Author">
        <w:r w:rsidR="00C66078">
          <w:t xml:space="preserve"> is that</w:t>
        </w:r>
      </w:ins>
      <w:r w:rsidR="00AC6F6A">
        <w:t xml:space="preserve">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w:t>
      </w:r>
      <w:ins w:id="1286" w:author="Author">
        <w:r w:rsidR="00C66078">
          <w:rPr>
            <w:bCs/>
          </w:rPr>
          <w:t>,</w:t>
        </w:r>
      </w:ins>
      <w:r w:rsidR="000D18BC">
        <w:rPr>
          <w:bCs/>
        </w:rPr>
        <w:t xml:space="preserv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In real</w:t>
      </w:r>
      <w:del w:id="1287" w:author="Author">
        <w:r w:rsidR="00651E04" w:rsidDel="00C66078">
          <w:rPr>
            <w:bCs/>
          </w:rPr>
          <w:delText>ity</w:delText>
        </w:r>
      </w:del>
      <w:ins w:id="1288" w:author="Author">
        <w:r w:rsidR="00C66078">
          <w:rPr>
            <w:bCs/>
          </w:rPr>
          <w:t>-world applications</w:t>
        </w:r>
      </w:ins>
      <w:r w:rsidR="00651E04">
        <w:rPr>
          <w:bCs/>
        </w:rPr>
        <w:t xml:space="preserve">, </w:t>
      </w:r>
      <w:ins w:id="1289" w:author="Author">
        <w:r w:rsidR="00C66078">
          <w:rPr>
            <w:bCs/>
          </w:rPr>
          <w:t xml:space="preserve">however, </w:t>
        </w:r>
      </w:ins>
      <w:r w:rsidR="006A4D7F">
        <w:rPr>
          <w:bCs/>
        </w:rPr>
        <w:t xml:space="preserve">the </w:t>
      </w:r>
      <w:del w:id="1290" w:author="Author">
        <w:r w:rsidR="006A4D7F" w:rsidDel="00C66078">
          <w:rPr>
            <w:bCs/>
          </w:rPr>
          <w:delText xml:space="preserve">allele </w:delText>
        </w:r>
      </w:del>
      <w:ins w:id="1291" w:author="Author">
        <w:r w:rsidR="00C66078">
          <w:rPr>
            <w:bCs/>
          </w:rPr>
          <w:t xml:space="preserve">allelic </w:t>
        </w:r>
      </w:ins>
      <w:r w:rsidR="006A4D7F">
        <w:rPr>
          <w:bCs/>
        </w:rPr>
        <w:t xml:space="preserve">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w:t>
      </w:r>
      <w:del w:id="1292" w:author="Author">
        <w:r w:rsidR="001D10DE" w:rsidDel="00C66078">
          <w:rPr>
            <w:bCs/>
          </w:rPr>
          <w:delText xml:space="preserve">truly </w:delText>
        </w:r>
      </w:del>
      <w:r w:rsidR="001D10DE">
        <w:rPr>
          <w:bCs/>
        </w:rPr>
        <w:t xml:space="preserve">is not </w:t>
      </w:r>
      <w:ins w:id="1293" w:author="Author">
        <w:r w:rsidR="00C66078">
          <w:rPr>
            <w:bCs/>
          </w:rPr>
          <w:t xml:space="preserve">truly </w:t>
        </w:r>
      </w:ins>
      <w:r w:rsidR="001D10DE">
        <w:rPr>
          <w:bCs/>
        </w:rPr>
        <w:t>involved in GxE</w:t>
      </w:r>
      <w:del w:id="1294" w:author="Author">
        <w:r w:rsidR="001D10DE" w:rsidDel="00C66078">
          <w:rPr>
            <w:bCs/>
          </w:rPr>
          <w:delText>,</w:delText>
        </w:r>
      </w:del>
      <w:r w:rsidR="001D10DE">
        <w:rPr>
          <w:bCs/>
        </w:rPr>
        <w:t xml:space="preserv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w:t>
      </w:r>
      <w:r w:rsidR="003B3219">
        <w:rPr>
          <w:bCs/>
        </w:rPr>
        <w:t xml:space="preserve">the wrong </w:t>
      </w:r>
      <w:r w:rsidR="00450002">
        <w:rPr>
          <w:bCs/>
        </w:rPr>
        <w:t>allele</w:t>
      </w:r>
      <w:r w:rsidR="00FF1D95">
        <w:rPr>
          <w:bCs/>
        </w:rPr>
        <w:t xml:space="preserve">. </w:t>
      </w:r>
      <w:r w:rsidR="008E41AD">
        <w:rPr>
          <w:bCs/>
        </w:rPr>
        <w:t xml:space="preserve">In </w:t>
      </w:r>
      <w:del w:id="1295" w:author="Author">
        <w:r w:rsidR="008E41AD" w:rsidDel="00C66078">
          <w:rPr>
            <w:bCs/>
          </w:rPr>
          <w:delText>reality</w:delText>
        </w:r>
      </w:del>
      <w:ins w:id="1296" w:author="Author">
        <w:r w:rsidR="00C66078">
          <w:rPr>
            <w:bCs/>
          </w:rPr>
          <w:t>these applications</w:t>
        </w:r>
      </w:ins>
      <w:r w:rsidR="007047CC">
        <w:rPr>
          <w:bCs/>
        </w:rPr>
        <w:t xml:space="preserve">, VLA’s power </w:t>
      </w:r>
      <w:r w:rsidR="008E41AD">
        <w:rPr>
          <w:bCs/>
        </w:rPr>
        <w:t xml:space="preserve">is not hindered </w:t>
      </w:r>
      <w:r w:rsidR="007047CC">
        <w:rPr>
          <w:bCs/>
        </w:rPr>
        <w:t xml:space="preserve">because </w:t>
      </w:r>
      <w:r w:rsidR="00A174F4">
        <w:rPr>
          <w:bCs/>
        </w:rPr>
        <w:t xml:space="preserve">neighboring </w:t>
      </w:r>
      <w:r w:rsidR="0055347B">
        <w:rPr>
          <w:bCs/>
        </w:rPr>
        <w:t xml:space="preserve">variants </w:t>
      </w:r>
      <w:del w:id="1297" w:author="Author">
        <w:r w:rsidR="00267D4D" w:rsidRPr="00380585" w:rsidDel="00380585">
          <w:rPr>
            <w:bCs/>
          </w:rPr>
          <w:delText xml:space="preserve">are </w:delText>
        </w:r>
        <w:r w:rsidR="00561430" w:rsidRPr="00380585" w:rsidDel="00380585">
          <w:rPr>
            <w:bCs/>
          </w:rPr>
          <w:delText>bound</w:delText>
        </w:r>
        <w:r w:rsidR="00561430" w:rsidDel="00380585">
          <w:rPr>
            <w:bCs/>
          </w:rPr>
          <w:delText xml:space="preserve"> to</w:delText>
        </w:r>
      </w:del>
      <w:ins w:id="1298" w:author="Author">
        <w:r w:rsidR="00380585">
          <w:rPr>
            <w:bCs/>
          </w:rPr>
          <w:t>will</w:t>
        </w:r>
      </w:ins>
      <w:r w:rsidR="00561430">
        <w:rPr>
          <w:bCs/>
        </w:rPr>
        <w:t xml:space="preserve"> </w:t>
      </w:r>
      <w:r w:rsidR="00EE75FD">
        <w:rPr>
          <w:bCs/>
        </w:rPr>
        <w:t xml:space="preserve">count the </w:t>
      </w:r>
      <w:del w:id="1299" w:author="Author">
        <w:r w:rsidR="00EE75FD" w:rsidDel="00380585">
          <w:rPr>
            <w:bCs/>
          </w:rPr>
          <w:delText xml:space="preserve">right </w:delText>
        </w:r>
      </w:del>
      <w:ins w:id="1300" w:author="Author">
        <w:r w:rsidR="00380585">
          <w:rPr>
            <w:bCs/>
          </w:rPr>
          <w:t xml:space="preserve">correct </w:t>
        </w:r>
      </w:ins>
      <w:r w:rsidR="00A174F4">
        <w:rPr>
          <w:bCs/>
        </w:rPr>
        <w:t>allele if</w:t>
      </w:r>
      <w:r w:rsidR="00267D4D">
        <w:rPr>
          <w:bCs/>
        </w:rPr>
        <w:t xml:space="preserve"> </w:t>
      </w:r>
      <w:del w:id="1301" w:author="Author">
        <w:r w:rsidR="00A174F4" w:rsidDel="00C66078">
          <w:rPr>
            <w:bCs/>
          </w:rPr>
          <w:delText xml:space="preserve">that </w:delText>
        </w:r>
      </w:del>
      <w:ins w:id="1302" w:author="Author">
        <w:r w:rsidR="00C66078">
          <w:rPr>
            <w:bCs/>
          </w:rPr>
          <w:t xml:space="preserve">the </w:t>
        </w:r>
      </w:ins>
      <w:r w:rsidR="00A174F4">
        <w:rPr>
          <w:bCs/>
        </w:rPr>
        <w:t xml:space="preserve">neighborhood </w:t>
      </w:r>
      <w:del w:id="1303" w:author="Author">
        <w:r w:rsidR="00FF1D95" w:rsidDel="00C66078">
          <w:rPr>
            <w:bCs/>
          </w:rPr>
          <w:delText xml:space="preserve">indeed </w:delText>
        </w:r>
      </w:del>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26CB10E9" w14:textId="31B50A03" w:rsidR="00696C9B" w:rsidRDefault="00696C9B" w:rsidP="00696C9B">
      <w:ins w:id="1304" w:author="Author">
        <w:r w:rsidRPr="007127AC">
          <w:t>Third, bec</w:t>
        </w:r>
        <w:r>
          <w:t xml:space="preserve">ause VLA regresses on a squared variant </w:t>
        </w:r>
      </w:ins>
      <m:oMath>
        <m:sSup>
          <m:sSupPr>
            <m:ctrlPr>
              <w:ins w:id="1305" w:author="Author">
                <w:rPr>
                  <w:rFonts w:ascii="Cambria Math" w:hAnsi="Cambria Math"/>
                  <w:b/>
                  <w:i/>
                </w:rPr>
              </w:ins>
            </m:ctrlPr>
          </m:sSupPr>
          <m:e>
            <m:r>
              <w:ins w:id="1306" w:author="Author">
                <m:rPr>
                  <m:sty m:val="bi"/>
                </m:rPr>
                <w:rPr>
                  <w:rFonts w:ascii="Cambria Math" w:hAnsi="Cambria Math"/>
                </w:rPr>
                <m:t>g</m:t>
              </w:ins>
            </m:r>
          </m:e>
          <m:sup>
            <m:r>
              <w:ins w:id="1307" w:author="Author">
                <w:rPr>
                  <w:rFonts w:ascii="Cambria Math" w:hAnsi="Cambria Math"/>
                </w:rPr>
                <m:t>2</m:t>
              </w:ins>
            </m:r>
          </m:sup>
        </m:sSup>
      </m:oMath>
      <w:ins w:id="1308" w:author="Author">
        <w:r w:rsidRPr="00162DC7">
          <w:rPr>
            <w:bCs/>
          </w:rPr>
          <w:t xml:space="preserve">, </w:t>
        </w:r>
        <w:r>
          <w:rPr>
            <w:bCs/>
          </w:rPr>
          <w:t xml:space="preserve">researchers interested in summarizing a VLA-based polygenic risk score are encouraged to use </w:t>
        </w:r>
      </w:ins>
      <m:oMath>
        <m:sSup>
          <m:sSupPr>
            <m:ctrlPr>
              <w:ins w:id="1309" w:author="Author">
                <w:rPr>
                  <w:rFonts w:ascii="Cambria Math" w:hAnsi="Cambria Math"/>
                  <w:b/>
                  <w:i/>
                </w:rPr>
              </w:ins>
            </m:ctrlPr>
          </m:sSupPr>
          <m:e>
            <m:r>
              <w:ins w:id="1310" w:author="Author">
                <m:rPr>
                  <m:sty m:val="bi"/>
                </m:rPr>
                <w:rPr>
                  <w:rFonts w:ascii="Cambria Math" w:hAnsi="Cambria Math"/>
                </w:rPr>
                <m:t>g</m:t>
              </w:ins>
            </m:r>
          </m:e>
          <m:sup>
            <m:r>
              <w:ins w:id="1311" w:author="Author">
                <w:rPr>
                  <w:rFonts w:ascii="Cambria Math" w:hAnsi="Cambria Math"/>
                </w:rPr>
                <m:t>2</m:t>
              </w:ins>
            </m:r>
          </m:sup>
        </m:sSup>
      </m:oMath>
      <w:ins w:id="1312" w:author="Author">
        <w:r w:rsidRPr="0032258C">
          <w:rPr>
            <w:bCs/>
          </w:rPr>
          <w:t xml:space="preserve"> </w:t>
        </w:r>
        <w:r>
          <w:rPr>
            <w:bCs/>
          </w:rPr>
          <w:t>from the new genotype</w:t>
        </w:r>
        <w:r w:rsidRPr="0032258C">
          <w:rPr>
            <w:bCs/>
          </w:rPr>
          <w:t xml:space="preserve"> instead of </w:t>
        </w:r>
      </w:ins>
      <m:oMath>
        <m:r>
          <w:ins w:id="1313" w:author="Author">
            <m:rPr>
              <m:sty m:val="bi"/>
            </m:rPr>
            <w:rPr>
              <w:rFonts w:ascii="Cambria Math" w:hAnsi="Cambria Math"/>
            </w:rPr>
            <m:t>g</m:t>
          </w:ins>
        </m:r>
      </m:oMath>
      <w:ins w:id="1314" w:author="Author">
        <w:r>
          <w:rPr>
            <w:bCs/>
          </w:rPr>
          <w:t>. T</w:t>
        </w:r>
      </w:ins>
      <w:del w:id="1315" w:author="Author">
        <w:r w:rsidRPr="002735E4" w:rsidDel="00696C9B">
          <w:rPr>
            <w:b/>
            <w:bCs/>
          </w:rPr>
          <w:delText>(How to use the catalog)</w:delText>
        </w:r>
        <w:r w:rsidDel="00696C9B">
          <w:delText xml:space="preserve"> </w:delText>
        </w:r>
        <w:r w:rsidDel="00016EFD">
          <w:delText>To use t</w:delText>
        </w:r>
      </w:del>
      <w:ins w:id="1316" w:author="Author">
        <w:del w:id="1317" w:author="Author">
          <w:r w:rsidDel="00696C9B">
            <w:delText>T</w:delText>
          </w:r>
        </w:del>
      </w:ins>
      <w:r>
        <w:t>he summaries downloaded from the VLA</w:t>
      </w:r>
      <w:del w:id="1318" w:author="Author">
        <w:r w:rsidDel="00016EFD">
          <w:delText>-</w:delText>
        </w:r>
      </w:del>
      <w:ins w:id="1319" w:author="Author">
        <w:r>
          <w:t xml:space="preserve"> </w:t>
        </w:r>
        <w:r w:rsidR="003F0A14">
          <w:t>Catalog</w:t>
        </w:r>
      </w:ins>
      <w:del w:id="1320" w:author="Author">
        <w:r w:rsidDel="003F0A14">
          <w:delText>catalog</w:delText>
        </w:r>
      </w:del>
      <w:r>
        <w:t xml:space="preserve"> </w:t>
      </w:r>
      <w:del w:id="1321" w:author="Author">
        <w:r w:rsidDel="00016EFD">
          <w:delText xml:space="preserve">to </w:delText>
        </w:r>
      </w:del>
      <w:ins w:id="1322" w:author="Author">
        <w:r>
          <w:t xml:space="preserve">can be used to </w:t>
        </w:r>
      </w:ins>
      <w:r>
        <w:t xml:space="preserve">aid </w:t>
      </w:r>
      <w:ins w:id="1323" w:author="Author">
        <w:r>
          <w:t xml:space="preserve">in </w:t>
        </w:r>
      </w:ins>
      <w:r>
        <w:t>GxE-WAS</w:t>
      </w:r>
      <w:ins w:id="1324" w:author="Author">
        <w:r>
          <w:t xml:space="preserve"> </w:t>
        </w:r>
      </w:ins>
      <w:del w:id="1325" w:author="Author">
        <w:r w:rsidDel="00016EFD">
          <w:delText xml:space="preserve">, one could </w:delText>
        </w:r>
      </w:del>
      <w:ins w:id="1326" w:author="Author">
        <w:r>
          <w:t xml:space="preserve">by </w:t>
        </w:r>
      </w:ins>
      <w:r>
        <w:t>either 1) limit</w:t>
      </w:r>
      <w:ins w:id="1327" w:author="Author">
        <w:r>
          <w:t>ing</w:t>
        </w:r>
      </w:ins>
      <w:r>
        <w:t xml:space="preserve"> the GxE-WAS to variants near </w:t>
      </w:r>
      <w:del w:id="1328" w:author="Author">
        <w:r w:rsidDel="00C66078">
          <w:delText>a few</w:delText>
        </w:r>
      </w:del>
      <w:ins w:id="1329" w:author="Author">
        <w:r>
          <w:t>the</w:t>
        </w:r>
      </w:ins>
      <w:r>
        <w:t xml:space="preserve"> top VLA loci and apply</w:t>
      </w:r>
      <w:ins w:id="1330" w:author="Author">
        <w:r>
          <w:t>ing</w:t>
        </w:r>
      </w:ins>
      <w:r>
        <w:t xml:space="preserve"> less stringent p-value</w:t>
      </w:r>
      <w:del w:id="1331" w:author="Author">
        <w:r w:rsidDel="00C66078">
          <w:delText>s</w:delText>
        </w:r>
      </w:del>
      <w:r>
        <w:t xml:space="preserve"> correction</w:t>
      </w:r>
      <w:ins w:id="1332" w:author="Author">
        <w:r>
          <w:t xml:space="preserve"> or</w:t>
        </w:r>
      </w:ins>
      <w:del w:id="1333" w:author="Author">
        <w:r w:rsidDel="00C66078">
          <w:delText>;</w:delText>
        </w:r>
      </w:del>
      <w:r>
        <w:t xml:space="preserve"> 2) conduct</w:t>
      </w:r>
      <w:ins w:id="1334" w:author="Author">
        <w:r>
          <w:t>ing</w:t>
        </w:r>
      </w:ins>
      <w:r>
        <w:t xml:space="preserve"> an exhaustive GxE-WAS, correct</w:t>
      </w:r>
      <w:ins w:id="1335" w:author="Author">
        <w:r>
          <w:t>ing</w:t>
        </w:r>
      </w:ins>
      <w:r>
        <w:t xml:space="preserve"> the p-values, and adjust</w:t>
      </w:r>
      <w:ins w:id="1336" w:author="Author">
        <w:r>
          <w:t>ing</w:t>
        </w:r>
      </w:ins>
      <w:r>
        <w:t xml:space="preserve"> the p-values according to the significance of nearby variance loci.</w:t>
      </w:r>
      <w:del w:id="1337" w:author="Author">
        <w:r w:rsidDel="00696C9B">
          <w:delText xml:space="preserve"> </w:delText>
        </w:r>
        <w:r w:rsidRPr="002735E4" w:rsidDel="00696C9B">
          <w:rPr>
            <w:b/>
            <w:bCs/>
          </w:rPr>
          <w:delText>(How to construct PRS)</w:delText>
        </w:r>
        <w:r w:rsidDel="00696C9B">
          <w:delText xml:space="preserve"> Because VLA regresses on </w:delText>
        </w:r>
      </w:del>
      <w:ins w:id="1338" w:author="Author">
        <w:del w:id="1339" w:author="Author">
          <w:r w:rsidDel="00696C9B">
            <w:delText xml:space="preserve">a </w:delText>
          </w:r>
        </w:del>
      </w:ins>
      <w:del w:id="1340" w:author="Author">
        <w:r w:rsidDel="00696C9B">
          <w:delText xml:space="preserve">squared variant </w:delText>
        </w:r>
      </w:del>
      <m:oMath>
        <m:sSup>
          <m:sSupPr>
            <m:ctrlPr>
              <w:del w:id="1341" w:author="Author">
                <w:rPr>
                  <w:rFonts w:ascii="Cambria Math" w:hAnsi="Cambria Math"/>
                  <w:b/>
                  <w:i/>
                </w:rPr>
              </w:del>
            </m:ctrlPr>
          </m:sSupPr>
          <m:e>
            <m:r>
              <w:del w:id="1342" w:author="Author">
                <m:rPr>
                  <m:sty m:val="bi"/>
                </m:rPr>
                <w:rPr>
                  <w:rFonts w:ascii="Cambria Math" w:hAnsi="Cambria Math"/>
                </w:rPr>
                <m:t>g</m:t>
              </w:del>
            </m:r>
          </m:e>
          <m:sup>
            <m:r>
              <w:del w:id="1343" w:author="Author">
                <w:rPr>
                  <w:rFonts w:ascii="Cambria Math" w:hAnsi="Cambria Math"/>
                </w:rPr>
                <m:t>2</m:t>
              </w:del>
            </m:r>
          </m:sup>
        </m:sSup>
      </m:oMath>
      <w:del w:id="1344" w:author="Author">
        <w:r w:rsidRPr="00162DC7" w:rsidDel="00696C9B">
          <w:rPr>
            <w:bCs/>
          </w:rPr>
          <w:delText xml:space="preserve">, </w:delText>
        </w:r>
        <w:r w:rsidDel="00696C9B">
          <w:rPr>
            <w:bCs/>
          </w:rPr>
          <w:delText>researchers interested in summarizing a VLA</w:delText>
        </w:r>
      </w:del>
      <w:ins w:id="1345" w:author="Author">
        <w:del w:id="1346" w:author="Author">
          <w:r w:rsidDel="00696C9B">
            <w:rPr>
              <w:bCs/>
            </w:rPr>
            <w:delText>-</w:delText>
          </w:r>
        </w:del>
      </w:ins>
      <w:del w:id="1347" w:author="Author">
        <w:r w:rsidDel="00696C9B">
          <w:rPr>
            <w:bCs/>
          </w:rPr>
          <w:delText xml:space="preserve"> based polygenic risk score are encouraged to use </w:delText>
        </w:r>
      </w:del>
      <m:oMath>
        <m:sSup>
          <m:sSupPr>
            <m:ctrlPr>
              <w:del w:id="1348" w:author="Author">
                <w:rPr>
                  <w:rFonts w:ascii="Cambria Math" w:hAnsi="Cambria Math"/>
                  <w:b/>
                  <w:i/>
                </w:rPr>
              </w:del>
            </m:ctrlPr>
          </m:sSupPr>
          <m:e>
            <m:r>
              <w:del w:id="1349" w:author="Author">
                <m:rPr>
                  <m:sty m:val="bi"/>
                </m:rPr>
                <w:rPr>
                  <w:rFonts w:ascii="Cambria Math" w:hAnsi="Cambria Math"/>
                </w:rPr>
                <m:t>g</m:t>
              </w:del>
            </m:r>
          </m:e>
          <m:sup>
            <m:r>
              <w:del w:id="1350" w:author="Author">
                <w:rPr>
                  <w:rFonts w:ascii="Cambria Math" w:hAnsi="Cambria Math"/>
                </w:rPr>
                <m:t>2</m:t>
              </w:del>
            </m:r>
          </m:sup>
        </m:sSup>
      </m:oMath>
      <w:del w:id="1351" w:author="Author">
        <w:r w:rsidRPr="0032258C" w:rsidDel="00696C9B">
          <w:rPr>
            <w:bCs/>
          </w:rPr>
          <w:delText xml:space="preserve"> </w:delText>
        </w:r>
      </w:del>
      <w:ins w:id="1352" w:author="Author">
        <w:del w:id="1353" w:author="Author">
          <w:r w:rsidDel="00696C9B">
            <w:rPr>
              <w:bCs/>
            </w:rPr>
            <w:delText>from the new genotype</w:delText>
          </w:r>
          <w:r w:rsidRPr="0032258C" w:rsidDel="00696C9B">
            <w:rPr>
              <w:bCs/>
            </w:rPr>
            <w:delText xml:space="preserve"> </w:delText>
          </w:r>
        </w:del>
      </w:ins>
      <w:del w:id="1354" w:author="Author">
        <w:r w:rsidRPr="0032258C" w:rsidDel="00696C9B">
          <w:rPr>
            <w:bCs/>
          </w:rPr>
          <w:delText xml:space="preserve">instead of </w:delText>
        </w:r>
      </w:del>
      <m:oMath>
        <m:r>
          <w:del w:id="1355" w:author="Author">
            <m:rPr>
              <m:sty m:val="bi"/>
            </m:rPr>
            <w:rPr>
              <w:rFonts w:ascii="Cambria Math" w:hAnsi="Cambria Math"/>
            </w:rPr>
            <m:t>g</m:t>
          </w:del>
        </m:r>
      </m:oMath>
      <w:del w:id="1356" w:author="Author">
        <w:r w:rsidRPr="0032258C" w:rsidDel="00696C9B">
          <w:rPr>
            <w:bCs/>
          </w:rPr>
          <w:delText xml:space="preserve"> </w:delText>
        </w:r>
        <w:r w:rsidDel="00696C9B">
          <w:rPr>
            <w:bCs/>
          </w:rPr>
          <w:delText>from the new genotype.</w:delText>
        </w:r>
      </w:del>
    </w:p>
    <w:p w14:paraId="462E6591" w14:textId="2FE3AEFB" w:rsidR="00696C9B" w:rsidRPr="007127AC" w:rsidDel="006C51EC" w:rsidRDefault="00696C9B" w:rsidP="00C750C1">
      <w:pPr>
        <w:rPr>
          <w:del w:id="1357" w:author="Author"/>
          <w:rPrChange w:id="1358" w:author="Author">
            <w:rPr>
              <w:del w:id="1359" w:author="Author"/>
              <w:b/>
              <w:bCs/>
            </w:rPr>
          </w:rPrChange>
        </w:rPr>
      </w:pPr>
    </w:p>
    <w:p w14:paraId="6A57F01C" w14:textId="16BD5648" w:rsidR="00C56206" w:rsidDel="00696C9B" w:rsidRDefault="00696C9B" w:rsidP="00C750C1">
      <w:pPr>
        <w:rPr>
          <w:del w:id="1360" w:author="Author"/>
        </w:rPr>
      </w:pPr>
      <w:ins w:id="1361" w:author="Author">
        <w:r w:rsidRPr="007127AC">
          <w:rPr>
            <w:rPrChange w:id="1362" w:author="Author">
              <w:rPr>
                <w:b/>
                <w:bCs/>
              </w:rPr>
            </w:rPrChange>
          </w:rPr>
          <w:t xml:space="preserve">While VLA has numerous advantages over existing methods, </w:t>
        </w:r>
        <w:del w:id="1363" w:author="Author">
          <w:r w:rsidRPr="007127AC" w:rsidDel="007127AC">
            <w:rPr>
              <w:rPrChange w:id="1364" w:author="Author">
                <w:rPr>
                  <w:b/>
                  <w:bCs/>
                </w:rPr>
              </w:rPrChange>
            </w:rPr>
            <w:delText xml:space="preserve">there are </w:delText>
          </w:r>
        </w:del>
        <w:r w:rsidRPr="007127AC">
          <w:rPr>
            <w:rPrChange w:id="1365" w:author="Author">
              <w:rPr>
                <w:b/>
                <w:bCs/>
              </w:rPr>
            </w:rPrChange>
          </w:rPr>
          <w:t>l</w:t>
        </w:r>
      </w:ins>
      <w:del w:id="1366" w:author="Author">
        <w:r w:rsidR="00004464" w:rsidRPr="007127AC" w:rsidDel="00696C9B">
          <w:rPr>
            <w:rPrChange w:id="1367" w:author="Author">
              <w:rPr>
                <w:b/>
                <w:bCs/>
              </w:rPr>
            </w:rPrChange>
          </w:rPr>
          <w:delText>(L</w:delText>
        </w:r>
      </w:del>
      <w:r w:rsidR="00004464" w:rsidRPr="007127AC">
        <w:rPr>
          <w:rPrChange w:id="1368" w:author="Author">
            <w:rPr>
              <w:b/>
              <w:bCs/>
            </w:rPr>
          </w:rPrChange>
        </w:rPr>
        <w:t>imitation</w:t>
      </w:r>
      <w:r w:rsidR="00277B99" w:rsidRPr="007127AC">
        <w:rPr>
          <w:rPrChange w:id="1369" w:author="Author">
            <w:rPr>
              <w:b/>
              <w:bCs/>
            </w:rPr>
          </w:rPrChange>
        </w:rPr>
        <w:t>s</w:t>
      </w:r>
      <w:ins w:id="1370" w:author="Author">
        <w:r w:rsidRPr="007127AC">
          <w:rPr>
            <w:rPrChange w:id="1371" w:author="Author">
              <w:rPr>
                <w:b/>
                <w:bCs/>
              </w:rPr>
            </w:rPrChange>
          </w:rPr>
          <w:t>/</w:t>
        </w:r>
      </w:ins>
      <w:del w:id="1372" w:author="Author">
        <w:r w:rsidR="00277B99" w:rsidRPr="007127AC" w:rsidDel="00696C9B">
          <w:rPr>
            <w:rPrChange w:id="1373" w:author="Author">
              <w:rPr>
                <w:b/>
                <w:bCs/>
              </w:rPr>
            </w:rPrChange>
          </w:rPr>
          <w:delText xml:space="preserve"> and </w:delText>
        </w:r>
      </w:del>
      <w:r w:rsidR="00277B99" w:rsidRPr="007127AC">
        <w:rPr>
          <w:rPrChange w:id="1374" w:author="Author">
            <w:rPr>
              <w:b/>
              <w:bCs/>
            </w:rPr>
          </w:rPrChange>
        </w:rPr>
        <w:t>issues</w:t>
      </w:r>
      <w:ins w:id="1375" w:author="Author">
        <w:r w:rsidRPr="007127AC">
          <w:rPr>
            <w:rPrChange w:id="1376" w:author="Author">
              <w:rPr>
                <w:b/>
                <w:bCs/>
              </w:rPr>
            </w:rPrChange>
          </w:rPr>
          <w:t xml:space="preserve"> do exist. </w:t>
        </w:r>
      </w:ins>
      <w:del w:id="1377" w:author="Author">
        <w:r w:rsidR="00004464" w:rsidRPr="007127AC" w:rsidDel="00696C9B">
          <w:rPr>
            <w:rPrChange w:id="1378" w:author="Author">
              <w:rPr>
                <w:b/>
                <w:bCs/>
              </w:rPr>
            </w:rPrChange>
          </w:rPr>
          <w:delText>)</w:delText>
        </w:r>
        <w:r w:rsidR="00004464" w:rsidRPr="00621F69" w:rsidDel="00696C9B">
          <w:delText xml:space="preserve"> </w:delText>
        </w:r>
      </w:del>
      <w:ins w:id="1379" w:author="Author">
        <w:r w:rsidRPr="00621F69">
          <w:t>First, t</w:t>
        </w:r>
        <w:del w:id="1380" w:author="Author">
          <w:r w:rsidR="00C66078" w:rsidDel="00696C9B">
            <w:delText>T</w:delText>
          </w:r>
        </w:del>
        <w:r w:rsidR="00C66078">
          <w:t>he s</w:t>
        </w:r>
      </w:ins>
      <w:del w:id="1381" w:author="Author">
        <w:r w:rsidR="009D546C" w:rsidDel="00C66078">
          <w:delText>S</w:delText>
        </w:r>
      </w:del>
      <w:r w:rsidR="00C17C94">
        <w:t xml:space="preserve">imulation </w:t>
      </w:r>
      <w:ins w:id="1382" w:author="Author">
        <w:r w:rsidR="00C66078">
          <w:t xml:space="preserve">results </w:t>
        </w:r>
      </w:ins>
      <w:del w:id="1383" w:author="Author">
        <w:r w:rsidR="00C17C94" w:rsidDel="00C66078">
          <w:delText xml:space="preserve">showed </w:delText>
        </w:r>
      </w:del>
      <w:ins w:id="1384" w:author="Author">
        <w:r w:rsidR="00C66078">
          <w:t xml:space="preserve">indicate </w:t>
        </w:r>
      </w:ins>
      <w:r w:rsidR="00C17C94">
        <w:t xml:space="preserve">that </w:t>
      </w:r>
      <w:r w:rsidR="00004464">
        <w:t xml:space="preserve">VLA </w:t>
      </w:r>
      <w:r w:rsidR="00C0151D">
        <w:t>better</w:t>
      </w:r>
      <w:r w:rsidR="00FC639C">
        <w:t xml:space="preserve"> control</w:t>
      </w:r>
      <w:r w:rsidR="00CF4C7D">
        <w:t>s</w:t>
      </w:r>
      <w:r w:rsidR="00FC639C">
        <w:t xml:space="preserve"> </w:t>
      </w:r>
      <w:r w:rsidR="001402B3">
        <w:t xml:space="preserve">the </w:t>
      </w:r>
      <w:r w:rsidR="00004464">
        <w:t xml:space="preserve">false positive </w:t>
      </w:r>
      <w:r w:rsidR="009D546C">
        <w:t xml:space="preserve">rate </w:t>
      </w:r>
      <w:r w:rsidR="00FC639C">
        <w:t xml:space="preserve">than </w:t>
      </w:r>
      <w:r w:rsidR="001402B3">
        <w:t>existing</w:t>
      </w:r>
      <w:r w:rsidR="00CF4C7D">
        <w:t xml:space="preserve"> </w:t>
      </w:r>
      <w:r w:rsidR="00FC639C">
        <w:t>vQTL test</w:t>
      </w:r>
      <w:r w:rsidR="00C17C94">
        <w:t>s</w:t>
      </w:r>
      <w:del w:id="1385" w:author="Author">
        <w:r w:rsidR="00FC639C" w:rsidDel="00C66078">
          <w:delText>,</w:delText>
        </w:r>
      </w:del>
      <w:r w:rsidR="00FC639C">
        <w:t xml:space="preserve"> but </w:t>
      </w:r>
      <w:ins w:id="1386" w:author="Author">
        <w:r w:rsidR="00C66078">
          <w:t>can</w:t>
        </w:r>
      </w:ins>
      <w:r w:rsidR="00FC639C">
        <w:t xml:space="preserve">not </w:t>
      </w:r>
      <w:del w:id="1387" w:author="Author">
        <w:r w:rsidR="001E0689" w:rsidDel="00C66078">
          <w:delText xml:space="preserve">in </w:delText>
        </w:r>
      </w:del>
      <w:r w:rsidR="00E76434">
        <w:t>full</w:t>
      </w:r>
      <w:ins w:id="1388" w:author="Author">
        <w:r w:rsidR="00C66078">
          <w:t>y</w:t>
        </w:r>
      </w:ins>
      <w:r w:rsidR="00E76434">
        <w:t xml:space="preserve"> </w:t>
      </w:r>
      <w:r w:rsidR="00FC639C">
        <w:t xml:space="preserve">control </w:t>
      </w:r>
      <w:ins w:id="1389" w:author="Author">
        <w:r w:rsidR="00C66078">
          <w:t xml:space="preserve">it </w:t>
        </w:r>
      </w:ins>
      <w:r w:rsidR="0023671C">
        <w:t xml:space="preserve">when </w:t>
      </w:r>
      <w:ins w:id="1390" w:author="Author">
        <w:r w:rsidR="00C66078">
          <w:t>either</w:t>
        </w:r>
      </w:ins>
      <w:del w:id="1391" w:author="Author">
        <w:r w:rsidR="00E76434" w:rsidDel="00C66078">
          <w:delText>1)</w:delText>
        </w:r>
      </w:del>
      <w:r w:rsidR="00E76434">
        <w:t xml:space="preserve"> </w:t>
      </w:r>
      <w:del w:id="1392" w:author="Author">
        <w:r w:rsidR="00CB448A" w:rsidDel="00C66078">
          <w:delText xml:space="preserve">the </w:delText>
        </w:r>
      </w:del>
      <w:ins w:id="1393" w:author="Author">
        <w:r w:rsidR="00C66078">
          <w:t xml:space="preserve">an </w:t>
        </w:r>
      </w:ins>
      <w:r w:rsidR="00CB448A">
        <w:t xml:space="preserve">SNP </w:t>
      </w:r>
      <w:ins w:id="1394" w:author="Author">
        <w:r w:rsidR="00C66078">
          <w:t xml:space="preserve">is </w:t>
        </w:r>
      </w:ins>
      <w:r w:rsidR="00CB448A">
        <w:t xml:space="preserve">a significant GWAS </w:t>
      </w:r>
      <w:del w:id="1395" w:author="Author">
        <w:r w:rsidR="00CB448A" w:rsidDel="00655454">
          <w:delText>loci</w:delText>
        </w:r>
      </w:del>
      <w:ins w:id="1396" w:author="Author">
        <w:del w:id="1397" w:author="Author">
          <w:r w:rsidR="00C66078" w:rsidDel="00655454">
            <w:delText xml:space="preserve"> </w:delText>
          </w:r>
        </w:del>
        <w:r w:rsidR="00655454">
          <w:t xml:space="preserve">locus </w:t>
        </w:r>
        <w:r w:rsidR="00C66078">
          <w:t xml:space="preserve">or </w:t>
        </w:r>
      </w:ins>
      <w:del w:id="1398" w:author="Author">
        <w:r w:rsidR="00DE7C10" w:rsidDel="00C66078">
          <w:delText xml:space="preserve">, and 2) </w:delText>
        </w:r>
      </w:del>
      <w:r w:rsidR="00DE7C10">
        <w:t xml:space="preserve">the binary phenotype is </w:t>
      </w:r>
      <w:r w:rsidR="00CB448A">
        <w:t>imbalanced</w:t>
      </w:r>
      <w:r w:rsidR="00E36E86">
        <w:t>.</w:t>
      </w:r>
      <w:r w:rsidR="00283A84">
        <w:t xml:space="preserve"> </w:t>
      </w:r>
      <w:r w:rsidR="00304D8A">
        <w:t>However</w:t>
      </w:r>
      <w:r w:rsidR="000F4E69">
        <w:t xml:space="preserve">, </w:t>
      </w:r>
      <w:ins w:id="1399" w:author="Author">
        <w:r w:rsidR="00C66078">
          <w:t xml:space="preserve">because </w:t>
        </w:r>
      </w:ins>
      <w:r w:rsidR="00E61016">
        <w:t xml:space="preserve">VLA was the only </w:t>
      </w:r>
      <w:del w:id="1400" w:author="Author">
        <w:r w:rsidR="00E61016" w:rsidDel="00C66078">
          <w:delText xml:space="preserve">statistics </w:delText>
        </w:r>
      </w:del>
      <w:ins w:id="1401" w:author="Author">
        <w:r w:rsidR="00C66078">
          <w:t xml:space="preserve">method </w:t>
        </w:r>
      </w:ins>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del w:id="1402" w:author="Author">
        <w:r w:rsidR="00956A29" w:rsidDel="00C66078">
          <w:delText xml:space="preserve">the </w:delText>
        </w:r>
      </w:del>
      <w:r w:rsidR="00956A29">
        <w:t>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ins w:id="1403" w:author="Author">
        <w:r w:rsidR="00C66078">
          <w:t xml:space="preserve">a </w:t>
        </w:r>
      </w:ins>
      <w:r w:rsidR="000161EF">
        <w:t>negligible effect on T2D.</w:t>
      </w:r>
      <w:r w:rsidR="00FE3BB8">
        <w:t xml:space="preserve"> </w:t>
      </w:r>
      <w:ins w:id="1404" w:author="Author">
        <w:r>
          <w:t xml:space="preserve">Second, </w:t>
        </w:r>
      </w:ins>
    </w:p>
    <w:p w14:paraId="62D5E542" w14:textId="04ECA141" w:rsidR="00D308DD" w:rsidRDefault="0034739F" w:rsidP="00C750C1">
      <w:del w:id="1405" w:author="Author">
        <w:r w:rsidRPr="00380585" w:rsidDel="00696C9B">
          <w:delText>I</w:delText>
        </w:r>
      </w:del>
      <w:ins w:id="1406" w:author="Author">
        <w:r w:rsidR="00696C9B" w:rsidRPr="00380585">
          <w:t>i</w:t>
        </w:r>
      </w:ins>
      <w:commentRangeStart w:id="1407"/>
      <w:r w:rsidR="00223E7D" w:rsidRPr="00380585">
        <w:t xml:space="preserve">t </w:t>
      </w:r>
      <w:del w:id="1408" w:author="Author">
        <w:r w:rsidR="00223E7D" w:rsidRPr="00380585" w:rsidDel="00B4191D">
          <w:delText xml:space="preserve">was </w:delText>
        </w:r>
      </w:del>
      <w:ins w:id="1409" w:author="Author">
        <w:r w:rsidR="00B4191D" w:rsidRPr="00380585">
          <w:t xml:space="preserve">has been </w:t>
        </w:r>
      </w:ins>
      <w:r w:rsidR="00223E7D" w:rsidRPr="00380585">
        <w:t>suggested</w:t>
      </w:r>
      <w:r w:rsidR="00223E7D">
        <w:t xml:space="preserve"> </w:t>
      </w:r>
      <w:commentRangeEnd w:id="1407"/>
      <w:r w:rsidR="00380585">
        <w:rPr>
          <w:rStyle w:val="CommentReference"/>
        </w:rPr>
        <w:commentReference w:id="1407"/>
      </w:r>
      <w:r w:rsidR="00223E7D">
        <w:t xml:space="preserve">that </w:t>
      </w:r>
      <w:r w:rsidR="000A3DCF">
        <w:t xml:space="preserve">using </w:t>
      </w:r>
      <w:r w:rsidR="00E17624">
        <w:t>log</w:t>
      </w:r>
      <w:r w:rsidR="006C543C">
        <w:t xml:space="preserve">istic regression </w:t>
      </w:r>
      <w:r w:rsidR="00B821C9">
        <w:t xml:space="preserve">to fit </w:t>
      </w:r>
      <w:del w:id="1410" w:author="Author">
        <w:r w:rsidR="00B821C9" w:rsidDel="00B4191D">
          <w:delText xml:space="preserve">the </w:delText>
        </w:r>
      </w:del>
      <w:ins w:id="1411" w:author="Author">
        <w:r w:rsidR="00B4191D">
          <w:t xml:space="preserve">a </w:t>
        </w:r>
      </w:ins>
      <w:r w:rsidR="000A3DCF">
        <w:t>stage 1 model for binary trait</w:t>
      </w:r>
      <w:r w:rsidR="00B5641A">
        <w:t>s</w:t>
      </w:r>
      <w:r w:rsidR="000A3DCF">
        <w:t xml:space="preserve"> </w:t>
      </w:r>
      <w:del w:id="1412" w:author="Author">
        <w:r w:rsidR="00B5641A" w:rsidDel="00B4191D">
          <w:delText xml:space="preserve">should </w:delText>
        </w:r>
      </w:del>
      <w:ins w:id="1413" w:author="Author">
        <w:r w:rsidR="00B4191D">
          <w:t xml:space="preserve">would </w:t>
        </w:r>
      </w:ins>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del w:id="1414" w:author="Author">
        <w:r w:rsidR="00AF0B66" w:rsidDel="00B4191D">
          <w:delText>proved</w:delText>
        </w:r>
        <w:r w:rsidR="004949C3" w:rsidDel="00B4191D">
          <w:delText xml:space="preserve"> </w:delText>
        </w:r>
      </w:del>
      <w:ins w:id="1415" w:author="Author">
        <w:r w:rsidR="00B4191D">
          <w:t xml:space="preserve">indicates </w:t>
        </w:r>
      </w:ins>
      <w:r w:rsidR="004949C3">
        <w:t xml:space="preserve">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use</w:t>
      </w:r>
      <w:ins w:id="1416" w:author="Author">
        <w:r w:rsidR="00B4191D">
          <w:t>s</w:t>
        </w:r>
      </w:ins>
      <w:r w:rsidR="00983171">
        <w:t xml:space="preserve"> </w:t>
      </w:r>
      <w:r w:rsidR="007E373D">
        <w:t xml:space="preserve">plain </w:t>
      </w:r>
      <w:r w:rsidR="00DB4CB0">
        <w:t>linear model</w:t>
      </w:r>
      <w:r w:rsidR="00983171">
        <w:t>s only</w:t>
      </w:r>
      <w:ins w:id="1417" w:author="Author">
        <w:r w:rsidR="00B4191D">
          <w:t xml:space="preserve">. </w:t>
        </w:r>
        <w:del w:id="1418" w:author="Author">
          <w:r w:rsidR="00B4191D" w:rsidDel="00696C9B">
            <w:delText>The</w:delText>
          </w:r>
        </w:del>
      </w:ins>
      <w:del w:id="1419" w:author="Author">
        <w:r w:rsidR="00BA2FA5" w:rsidDel="00696C9B">
          <w:delText xml:space="preserve">, a </w:delText>
        </w:r>
        <w:r w:rsidR="00132BA3" w:rsidDel="00696C9B">
          <w:delText xml:space="preserve">simplicity </w:delText>
        </w:r>
      </w:del>
      <w:ins w:id="1420" w:author="Author">
        <w:del w:id="1421" w:author="Author">
          <w:r w:rsidR="00B4191D" w:rsidDel="00696C9B">
            <w:delText>of this method</w:delText>
          </w:r>
        </w:del>
      </w:ins>
      <w:del w:id="1422" w:author="Author">
        <w:r w:rsidR="00D531C1" w:rsidDel="00696C9B">
          <w:delText xml:space="preserve">that </w:delText>
        </w:r>
        <w:r w:rsidR="00A25508" w:rsidDel="00696C9B">
          <w:delText xml:space="preserve">allowed </w:delText>
        </w:r>
      </w:del>
      <w:ins w:id="1423" w:author="Author">
        <w:del w:id="1424" w:author="Author">
          <w:r w:rsidR="00B4191D" w:rsidDel="00696C9B">
            <w:delText xml:space="preserve">the </w:delText>
          </w:r>
        </w:del>
      </w:ins>
      <w:del w:id="1425" w:author="Author">
        <w:r w:rsidR="00160474" w:rsidDel="00696C9B">
          <w:delText xml:space="preserve">rapid </w:delText>
        </w:r>
        <w:r w:rsidR="00D531C1" w:rsidDel="00696C9B">
          <w:delText xml:space="preserve">analysis of </w:delText>
        </w:r>
        <w:r w:rsidR="004A78FC" w:rsidDel="00696C9B">
          <w:delText xml:space="preserve">3,237 phenotypes </w:delText>
        </w:r>
        <w:r w:rsidR="003F4FC2" w:rsidDel="00696C9B">
          <w:delText>to</w:delText>
        </w:r>
        <w:r w:rsidR="004A78FC" w:rsidDel="00696C9B">
          <w:delText xml:space="preserve"> creat</w:delText>
        </w:r>
        <w:r w:rsidR="003F4FC2" w:rsidDel="00696C9B">
          <w:delText>e</w:delText>
        </w:r>
        <w:r w:rsidR="004A78FC" w:rsidDel="00696C9B">
          <w:delText xml:space="preserve"> the</w:delText>
        </w:r>
        <w:r w:rsidR="00132BA3" w:rsidDel="00696C9B">
          <w:delText xml:space="preserve"> </w:delText>
        </w:r>
        <w:r w:rsidR="003F4FC2" w:rsidDel="00696C9B">
          <w:delText>VLA-</w:delText>
        </w:r>
      </w:del>
      <w:ins w:id="1426" w:author="Author">
        <w:del w:id="1427" w:author="Author">
          <w:r w:rsidR="00B4191D" w:rsidDel="00696C9B">
            <w:delText xml:space="preserve"> </w:delText>
          </w:r>
        </w:del>
      </w:ins>
      <w:del w:id="1428" w:author="Author">
        <w:r w:rsidR="003F4FC2" w:rsidDel="00696C9B">
          <w:delText>c</w:delText>
        </w:r>
        <w:r w:rsidR="00132BA3" w:rsidDel="00696C9B">
          <w:delText>atalog</w:delText>
        </w:r>
        <w:r w:rsidR="002A432C" w:rsidDel="00696C9B">
          <w:delText>.</w:delText>
        </w:r>
      </w:del>
    </w:p>
    <w:p w14:paraId="0716D705" w14:textId="1CC8ED6C" w:rsidR="007B1E66" w:rsidRDefault="00696C9B" w:rsidP="007B1E66">
      <w:ins w:id="1429" w:author="Author">
        <w:r>
          <w:t>In f</w:t>
        </w:r>
      </w:ins>
      <w:del w:id="1430" w:author="Author">
        <w:r w:rsidR="007B1E66" w:rsidDel="00696C9B">
          <w:delText>(F</w:delText>
        </w:r>
      </w:del>
      <w:r w:rsidR="007B1E66">
        <w:t>uture</w:t>
      </w:r>
      <w:r w:rsidR="00832722">
        <w:t xml:space="preserve"> work</w:t>
      </w:r>
      <w:del w:id="1431" w:author="Author">
        <w:r w:rsidR="007B1E66" w:rsidDel="00696C9B">
          <w:delText>)</w:delText>
        </w:r>
      </w:del>
      <w:ins w:id="1432" w:author="Author">
        <w:r>
          <w:t>, we plan to XXX</w:t>
        </w:r>
      </w:ins>
      <w:r w:rsidR="007B1E66">
        <w:t>.</w:t>
      </w:r>
    </w:p>
    <w:p w14:paraId="740E2794" w14:textId="124382D5" w:rsidR="00C56206" w:rsidRDefault="00C56206" w:rsidP="00C750C1"/>
    <w:p w14:paraId="0BDBB044" w14:textId="77777777" w:rsidR="00336F71" w:rsidRDefault="00D349D7" w:rsidP="005D2819">
      <w:pPr>
        <w:pStyle w:val="Bibliography"/>
      </w:pPr>
      <w:r w:rsidRPr="002D676C">
        <w:br w:type="page"/>
      </w:r>
    </w:p>
    <w:p w14:paraId="367834DA" w14:textId="6C7E9B15" w:rsidR="00022F63" w:rsidRDefault="00022F63" w:rsidP="00C56206">
      <w:r w:rsidRPr="00B4664C">
        <w:rPr>
          <w:noProof/>
        </w:rPr>
        <w:lastRenderedPageBreak/>
        <mc:AlternateContent>
          <mc:Choice Requires="wpc">
            <w:drawing>
              <wp:inline distT="0" distB="0" distL="0" distR="0" wp14:anchorId="6DC818C2" wp14:editId="4B19806A">
                <wp:extent cx="5937250" cy="4939095"/>
                <wp:effectExtent l="0" t="0" r="25400" b="13970"/>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6912"/>
                            <a:ext cx="5926364" cy="2878751"/>
                          </a:xfrm>
                          <a:prstGeom prst="rect">
                            <a:avLst/>
                          </a:prstGeom>
                          <a:solidFill>
                            <a:schemeClr val="lt1"/>
                          </a:solidFill>
                          <a:ln w="6350">
                            <a:noFill/>
                          </a:ln>
                        </wps:spPr>
                        <wps:txbx>
                          <w:txbxContent>
                            <w:p w14:paraId="3C906045" w14:textId="5E8AA602"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000318AF" w:rsidRPr="00BC3CCF">
                                <w:rPr>
                                  <w:b/>
                                  <w:bCs/>
                                </w:rPr>
                                <w:t xml:space="preserve">variance </w:t>
                              </w:r>
                              <w:r w:rsidR="000318AF">
                                <w:rPr>
                                  <w:b/>
                                  <w:bCs/>
                                </w:rPr>
                                <w:t>l</w:t>
                              </w:r>
                              <w:r w:rsidR="000318AF" w:rsidRPr="00BC3CCF">
                                <w:rPr>
                                  <w:b/>
                                  <w:bCs/>
                                </w:rPr>
                                <w:t>o</w:t>
                              </w:r>
                              <w:r w:rsidRPr="00BC3CCF">
                                <w:rPr>
                                  <w:b/>
                                  <w:bCs/>
                                </w:rPr>
                                <w:t>ci</w:t>
                              </w:r>
                              <w:r>
                                <w:rPr>
                                  <w:b/>
                                  <w:bCs/>
                                </w:rPr>
                                <w:t xml:space="preserve"> </w:t>
                              </w:r>
                              <w:ins w:id="1433" w:author="Author">
                                <w:r w:rsidR="000318AF">
                                  <w:rPr>
                                    <w:b/>
                                    <w:bCs/>
                                  </w:rPr>
                                  <w:t xml:space="preserve">analysis for </w:t>
                                </w:r>
                              </w:ins>
                              <w:r w:rsidRPr="00BC3CCF">
                                <w:rPr>
                                  <w:b/>
                                  <w:bCs/>
                                </w:rPr>
                                <w:t>suggest</w:t>
                              </w:r>
                              <w:r>
                                <w:rPr>
                                  <w:b/>
                                  <w:bCs/>
                                </w:rPr>
                                <w:t>ing</w:t>
                              </w:r>
                              <w:r w:rsidRPr="00BC3CCF">
                                <w:rPr>
                                  <w:b/>
                                  <w:bCs/>
                                </w:rPr>
                                <w:t xml:space="preserve"> GxE</w:t>
                              </w:r>
                              <w:r>
                                <w:rPr>
                                  <w:b/>
                                  <w:bCs/>
                                </w:rPr>
                                <w:t xml:space="preserve"> candidate SNP</w:t>
                              </w:r>
                              <w:ins w:id="1434" w:author="Author">
                                <w:r w:rsidR="000318AF">
                                  <w:rPr>
                                    <w:b/>
                                    <w:bCs/>
                                  </w:rPr>
                                  <w:t>s</w:t>
                                </w:r>
                              </w:ins>
                            </w:p>
                            <w:p w14:paraId="07098672" w14:textId="76E9AA30" w:rsidR="00534237" w:rsidRPr="00C3108E" w:rsidRDefault="00D8614B" w:rsidP="00022F63">
                              <w:pPr>
                                <w:pStyle w:val="NoSpacing"/>
                                <w:rPr>
                                  <w:sz w:val="18"/>
                                  <w:szCs w:val="18"/>
                                </w:rPr>
                              </w:pPr>
                              <w:r>
                                <w:rPr>
                                  <w:b/>
                                  <w:bCs/>
                                  <w:sz w:val="18"/>
                                  <w:szCs w:val="18"/>
                                </w:rPr>
                                <w:t>Gray line:</w:t>
                              </w:r>
                              <w:r w:rsidRPr="00D8614B">
                                <w:rPr>
                                  <w:sz w:val="18"/>
                                  <w:szCs w:val="18"/>
                                </w:rPr>
                                <w:t xml:space="preserve"> </w:t>
                              </w:r>
                              <w:del w:id="1435" w:author="Author">
                                <w:r w:rsidDel="00A11679">
                                  <w:rPr>
                                    <w:sz w:val="18"/>
                                    <w:szCs w:val="18"/>
                                  </w:rPr>
                                  <w:delText xml:space="preserve">regression </w:delText>
                                </w:r>
                              </w:del>
                              <w:ins w:id="1436" w:author="Author">
                                <w:r w:rsidR="00A11679">
                                  <w:rPr>
                                    <w:sz w:val="18"/>
                                    <w:szCs w:val="18"/>
                                  </w:rPr>
                                  <w:t xml:space="preserve">regression </w:t>
                                </w:r>
                              </w:ins>
                              <w:r>
                                <w:rPr>
                                  <w:sz w:val="18"/>
                                  <w:szCs w:val="18"/>
                                </w:rPr>
                                <w:t xml:space="preserve">lines fitted by GWAS </w:t>
                              </w:r>
                              <w:ins w:id="1437" w:author="Author">
                                <w:r w:rsidR="00A11679">
                                  <w:rPr>
                                    <w:sz w:val="18"/>
                                    <w:szCs w:val="18"/>
                                  </w:rPr>
                                  <w:t xml:space="preserve">that do </w:t>
                                </w:r>
                              </w:ins>
                              <w:r>
                                <w:rPr>
                                  <w:sz w:val="18"/>
                                  <w:szCs w:val="18"/>
                                </w:rPr>
                                <w:t>not account</w:t>
                              </w:r>
                              <w:del w:id="1438" w:author="Author">
                                <w:r w:rsidDel="00A11679">
                                  <w:rPr>
                                    <w:sz w:val="18"/>
                                    <w:szCs w:val="18"/>
                                  </w:rPr>
                                  <w:delText>ing</w:delText>
                                </w:r>
                              </w:del>
                              <w:ins w:id="1439" w:author="Author">
                                <w:r w:rsidR="00A11679">
                                  <w:rPr>
                                    <w:sz w:val="18"/>
                                    <w:szCs w:val="18"/>
                                  </w:rPr>
                                  <w:t xml:space="preserve"> for</w:t>
                                </w:r>
                              </w:ins>
                              <w:r>
                                <w:rPr>
                                  <w:sz w:val="18"/>
                                  <w:szCs w:val="18"/>
                                </w:rPr>
                                <w:t xml:space="preserve"> environment</w:t>
                              </w:r>
                              <w:ins w:id="1440" w:author="Author">
                                <w:r w:rsidR="00A11679">
                                  <w:rPr>
                                    <w:sz w:val="18"/>
                                    <w:szCs w:val="18"/>
                                  </w:rPr>
                                  <w:t>al</w:t>
                                </w:r>
                              </w:ins>
                              <w:r>
                                <w:rPr>
                                  <w:sz w:val="18"/>
                                  <w:szCs w:val="18"/>
                                </w:rPr>
                                <w:t xml:space="preserve"> exposure</w:t>
                              </w:r>
                              <w:ins w:id="1441" w:author="Author">
                                <w:r w:rsidR="00A11679">
                                  <w:rPr>
                                    <w:sz w:val="18"/>
                                    <w:szCs w:val="18"/>
                                  </w:rPr>
                                  <w:t>s</w:t>
                                </w:r>
                              </w:ins>
                              <w:r>
                                <w:rPr>
                                  <w:sz w:val="18"/>
                                  <w:szCs w:val="18"/>
                                </w:rPr>
                                <w:t xml:space="preserv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regression lines fitted by </w:t>
                              </w:r>
                              <w:ins w:id="1442" w:author="Author">
                                <w:r w:rsidR="00EE7615">
                                  <w:rPr>
                                    <w:sz w:val="18"/>
                                    <w:szCs w:val="18"/>
                                  </w:rPr>
                                  <w:t xml:space="preserve">a </w:t>
                                </w:r>
                              </w:ins>
                              <w:r w:rsidR="00022F63">
                                <w:rPr>
                                  <w:sz w:val="18"/>
                                  <w:szCs w:val="18"/>
                                </w:rPr>
                                <w:t>double linear model (DLM)</w:t>
                              </w:r>
                              <w:r w:rsidR="00A03016">
                                <w:rPr>
                                  <w:sz w:val="18"/>
                                  <w:szCs w:val="18"/>
                                </w:rPr>
                                <w:t xml:space="preserve"> </w:t>
                              </w:r>
                              <w:del w:id="1443" w:author="Author">
                                <w:r w:rsidR="00A03016" w:rsidDel="00EE7615">
                                  <w:rPr>
                                    <w:sz w:val="18"/>
                                    <w:szCs w:val="18"/>
                                  </w:rPr>
                                  <w:delText xml:space="preserve">for </w:delText>
                                </w:r>
                              </w:del>
                              <w:ins w:id="1444" w:author="Author">
                                <w:r w:rsidR="00EE7615">
                                  <w:rPr>
                                    <w:sz w:val="18"/>
                                    <w:szCs w:val="18"/>
                                  </w:rPr>
                                  <w:t xml:space="preserve">with </w:t>
                                </w:r>
                                <w:r w:rsidR="00A11679">
                                  <w:rPr>
                                    <w:sz w:val="18"/>
                                    <w:szCs w:val="18"/>
                                  </w:rPr>
                                  <w:t xml:space="preserve">a </w:t>
                                </w:r>
                              </w:ins>
                              <w:r w:rsidR="00A03016">
                                <w:rPr>
                                  <w:sz w:val="18"/>
                                  <w:szCs w:val="18"/>
                                </w:rPr>
                                <w:t>non-zero slop</w:t>
                              </w:r>
                              <w:ins w:id="1445" w:author="Author">
                                <w:r w:rsidR="00A11679">
                                  <w:rPr>
                                    <w:sz w:val="18"/>
                                    <w:szCs w:val="18"/>
                                  </w:rPr>
                                  <w:t>e</w:t>
                                </w:r>
                              </w:ins>
                              <w:r w:rsidR="00A03016">
                                <w:rPr>
                                  <w:sz w:val="18"/>
                                  <w:szCs w:val="18"/>
                                </w:rPr>
                                <w:t xml:space="preserve">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del w:id="1446" w:author="Author">
                                <w:r w:rsidR="00022F63" w:rsidRPr="007B6DC6" w:rsidDel="00EE7615">
                                  <w:rPr>
                                    <w:sz w:val="18"/>
                                    <w:szCs w:val="18"/>
                                  </w:rPr>
                                  <w:delText xml:space="preserve">for </w:delText>
                                </w:r>
                              </w:del>
                              <w:ins w:id="1447" w:author="Author">
                                <w:r w:rsidR="00EE7615">
                                  <w:rPr>
                                    <w:sz w:val="18"/>
                                    <w:szCs w:val="18"/>
                                  </w:rPr>
                                  <w:t>with</w:t>
                                </w:r>
                                <w:r w:rsidR="00EE7615" w:rsidRPr="007B6DC6">
                                  <w:rPr>
                                    <w:sz w:val="18"/>
                                    <w:szCs w:val="18"/>
                                  </w:rPr>
                                  <w:t xml:space="preserve"> </w:t>
                                </w:r>
                                <w:r w:rsidR="00A11679">
                                  <w:rPr>
                                    <w:sz w:val="18"/>
                                    <w:szCs w:val="18"/>
                                  </w:rPr>
                                  <w:t xml:space="preserve">a </w:t>
                                </w:r>
                              </w:ins>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del w:id="1448" w:author="Author">
                                <w:r w:rsidR="00E61749" w:rsidRPr="00C3108E" w:rsidDel="00A11679">
                                  <w:rPr>
                                    <w:sz w:val="18"/>
                                    <w:szCs w:val="18"/>
                                  </w:rPr>
                                  <w:delText xml:space="preserve">among of </w:delText>
                                </w:r>
                              </w:del>
                              <w:r w:rsidR="00C71D9D" w:rsidRPr="00C3108E">
                                <w:rPr>
                                  <w:sz w:val="18"/>
                                  <w:szCs w:val="18"/>
                                </w:rPr>
                                <w:t>variation</w:t>
                              </w:r>
                              <w:r w:rsidR="00022F63" w:rsidRPr="00C3108E">
                                <w:rPr>
                                  <w:sz w:val="18"/>
                                  <w:szCs w:val="18"/>
                                </w:rPr>
                                <w:t>.</w:t>
                              </w:r>
                              <w:r w:rsidR="00594339" w:rsidRPr="00C3108E">
                                <w:rPr>
                                  <w:sz w:val="18"/>
                                  <w:szCs w:val="18"/>
                                </w:rPr>
                                <w:t xml:space="preserve"> </w:t>
                              </w:r>
                              <w:r w:rsidR="00A11679" w:rsidRPr="00C3108E">
                                <w:rPr>
                                  <w:b/>
                                  <w:bCs/>
                                  <w:sz w:val="18"/>
                                  <w:szCs w:val="18"/>
                                </w:rPr>
                                <w:t>C</w:t>
                              </w:r>
                              <w:r w:rsidR="00AE7B05" w:rsidRPr="00C3108E">
                                <w:rPr>
                                  <w:b/>
                                  <w:bCs/>
                                  <w:sz w:val="18"/>
                                  <w:szCs w:val="18"/>
                                </w:rPr>
                                <w:t>olumn</w:t>
                              </w:r>
                              <w:ins w:id="1449" w:author="Author">
                                <w:r w:rsidR="00A11679">
                                  <w:rPr>
                                    <w:b/>
                                    <w:bCs/>
                                    <w:sz w:val="18"/>
                                    <w:szCs w:val="18"/>
                                  </w:rPr>
                                  <w:t>s</w:t>
                                </w:r>
                              </w:ins>
                              <w:r w:rsidR="00AE7B05" w:rsidRPr="00C3108E">
                                <w:rPr>
                                  <w:b/>
                                  <w:bCs/>
                                  <w:sz w:val="18"/>
                                  <w:szCs w:val="18"/>
                                </w:rPr>
                                <w:t xml:space="preserve">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ins w:id="1450" w:author="Author">
                                <w:r w:rsidR="00A11679">
                                  <w:rPr>
                                    <w:b/>
                                    <w:bCs/>
                                    <w:sz w:val="18"/>
                                    <w:szCs w:val="18"/>
                                  </w:rPr>
                                  <w:t xml:space="preserve"> </w:t>
                                </w:r>
                                <w:r w:rsidR="00A11679" w:rsidRPr="00EE7615">
                                  <w:rPr>
                                    <w:sz w:val="18"/>
                                    <w:szCs w:val="18"/>
                                    <w:rPrChange w:id="1451" w:author="Author">
                                      <w:rPr>
                                        <w:b/>
                                        <w:bCs/>
                                        <w:sz w:val="18"/>
                                        <w:szCs w:val="18"/>
                                      </w:rPr>
                                    </w:rPrChange>
                                  </w:rPr>
                                  <w:t>show</w:t>
                                </w:r>
                              </w:ins>
                              <w:del w:id="1452" w:author="Author">
                                <w:r w:rsidR="00AE7B05" w:rsidRPr="00C3108E" w:rsidDel="00A11679">
                                  <w:rPr>
                                    <w:sz w:val="18"/>
                                    <w:szCs w:val="18"/>
                                  </w:rPr>
                                  <w:delText>:</w:delText>
                                </w:r>
                              </w:del>
                              <w:r w:rsidR="00A31D4D" w:rsidRPr="00C3108E">
                                <w:rPr>
                                  <w:sz w:val="18"/>
                                  <w:szCs w:val="18"/>
                                </w:rPr>
                                <w:t xml:space="preserve"> </w:t>
                              </w:r>
                              <w:ins w:id="1453" w:author="Author">
                                <w:r w:rsidR="00A11679">
                                  <w:rPr>
                                    <w:sz w:val="18"/>
                                    <w:szCs w:val="18"/>
                                  </w:rPr>
                                  <w:t xml:space="preserve">the </w:t>
                                </w:r>
                              </w:ins>
                              <w:r w:rsidR="00663461" w:rsidRPr="00C3108E">
                                <w:rPr>
                                  <w:sz w:val="18"/>
                                  <w:szCs w:val="18"/>
                                </w:rPr>
                                <w:t xml:space="preserve">presence of </w:t>
                              </w:r>
                              <w:ins w:id="1454" w:author="Author">
                                <w:r w:rsidR="00A11679">
                                  <w:rPr>
                                    <w:sz w:val="18"/>
                                    <w:szCs w:val="18"/>
                                  </w:rPr>
                                  <w:t xml:space="preserve">an </w:t>
                                </w:r>
                              </w:ins>
                              <w:r w:rsidR="00A31D4D" w:rsidRPr="00C3108E">
                                <w:rPr>
                                  <w:sz w:val="18"/>
                                  <w:szCs w:val="18"/>
                                </w:rPr>
                                <w:t>SNP effect and</w:t>
                              </w:r>
                              <w:ins w:id="1455" w:author="Author">
                                <w:r w:rsidR="00A11679" w:rsidRPr="00A11679">
                                  <w:rPr>
                                    <w:sz w:val="18"/>
                                    <w:szCs w:val="18"/>
                                  </w:rPr>
                                  <w:t xml:space="preserve"> </w:t>
                                </w:r>
                                <w:r w:rsidR="00A11679" w:rsidRPr="00C3108E">
                                  <w:rPr>
                                    <w:sz w:val="18"/>
                                    <w:szCs w:val="18"/>
                                  </w:rPr>
                                  <w:t>direct</w:t>
                                </w:r>
                              </w:ins>
                              <w:r w:rsidR="00A31D4D" w:rsidRPr="00C3108E">
                                <w:rPr>
                                  <w:sz w:val="18"/>
                                  <w:szCs w:val="18"/>
                                </w:rPr>
                                <w:t xml:space="preserve"> </w:t>
                              </w:r>
                              <w:r w:rsidR="0022641C" w:rsidRPr="00C3108E">
                                <w:rPr>
                                  <w:sz w:val="18"/>
                                  <w:szCs w:val="18"/>
                                </w:rPr>
                                <w:t>e</w:t>
                              </w:r>
                              <w:r w:rsidR="00A31D4D" w:rsidRPr="00C3108E">
                                <w:rPr>
                                  <w:sz w:val="18"/>
                                  <w:szCs w:val="18"/>
                                </w:rPr>
                                <w:t>nvironment</w:t>
                              </w:r>
                              <w:ins w:id="1456" w:author="Author">
                                <w:r w:rsidR="00A11679">
                                  <w:rPr>
                                    <w:sz w:val="18"/>
                                    <w:szCs w:val="18"/>
                                  </w:rPr>
                                  <w:t>al</w:t>
                                </w:r>
                              </w:ins>
                              <w:r w:rsidR="00A31D4D" w:rsidRPr="00C3108E">
                                <w:rPr>
                                  <w:sz w:val="18"/>
                                  <w:szCs w:val="18"/>
                                </w:rPr>
                                <w:t xml:space="preserve"> </w:t>
                              </w:r>
                              <w:del w:id="1457" w:author="Author">
                                <w:r w:rsidR="00663461" w:rsidRPr="00C3108E" w:rsidDel="00A11679">
                                  <w:rPr>
                                    <w:sz w:val="18"/>
                                    <w:szCs w:val="18"/>
                                  </w:rPr>
                                  <w:delText xml:space="preserve">direct </w:delText>
                                </w:r>
                              </w:del>
                              <w:r w:rsidR="00A31D4D" w:rsidRPr="00C3108E">
                                <w:rPr>
                                  <w:sz w:val="18"/>
                                  <w:szCs w:val="18"/>
                                </w:rPr>
                                <w:t>effect</w:t>
                              </w:r>
                              <w:r w:rsidR="00B50B82" w:rsidRPr="00C3108E">
                                <w:rPr>
                                  <w:sz w:val="18"/>
                                  <w:szCs w:val="18"/>
                                </w:rPr>
                                <w:t xml:space="preserve"> (G+E)</w:t>
                              </w:r>
                              <w:del w:id="1458" w:author="Author">
                                <w:r w:rsidR="00A31D4D" w:rsidRPr="00C3108E" w:rsidDel="00A11679">
                                  <w:rPr>
                                    <w:sz w:val="18"/>
                                    <w:szCs w:val="18"/>
                                  </w:rPr>
                                  <w:delText>,</w:delText>
                                </w:r>
                              </w:del>
                              <w:r w:rsidR="00A31D4D" w:rsidRPr="00C3108E">
                                <w:rPr>
                                  <w:sz w:val="18"/>
                                  <w:szCs w:val="18"/>
                                </w:rPr>
                                <w:t xml:space="preserve"> </w:t>
                              </w:r>
                              <w:r w:rsidR="00293967" w:rsidRPr="00C3108E">
                                <w:rPr>
                                  <w:sz w:val="18"/>
                                  <w:szCs w:val="18"/>
                                </w:rPr>
                                <w:t xml:space="preserve">but </w:t>
                              </w:r>
                              <w:r w:rsidR="00A31D4D" w:rsidRPr="00C3108E">
                                <w:rPr>
                                  <w:sz w:val="18"/>
                                  <w:szCs w:val="18"/>
                                </w:rPr>
                                <w:t>no GxE</w:t>
                              </w:r>
                              <w:del w:id="1459" w:author="Author">
                                <w:r w:rsidR="00A31D4D" w:rsidRPr="00C3108E" w:rsidDel="00A11679">
                                  <w:rPr>
                                    <w:sz w:val="18"/>
                                    <w:szCs w:val="18"/>
                                  </w:rPr>
                                  <w:delText xml:space="preserve"> interaction</w:delText>
                                </w:r>
                              </w:del>
                              <w:r w:rsidR="00B85461" w:rsidRPr="00C3108E">
                                <w:rPr>
                                  <w:sz w:val="18"/>
                                  <w:szCs w:val="18"/>
                                </w:rPr>
                                <w:t xml:space="preserve">; </w:t>
                              </w:r>
                              <w:r w:rsidR="00534237" w:rsidRPr="00C3108E">
                                <w:rPr>
                                  <w:b/>
                                  <w:bCs/>
                                  <w:sz w:val="18"/>
                                  <w:szCs w:val="18"/>
                                </w:rPr>
                                <w:t>column</w:t>
                              </w:r>
                              <w:ins w:id="1460" w:author="Author">
                                <w:r w:rsidR="00A11679">
                                  <w:rPr>
                                    <w:b/>
                                    <w:bCs/>
                                    <w:sz w:val="18"/>
                                    <w:szCs w:val="18"/>
                                  </w:rPr>
                                  <w:t>s</w:t>
                                </w:r>
                              </w:ins>
                              <w:r w:rsidR="00534237" w:rsidRPr="00C3108E">
                                <w:rPr>
                                  <w:b/>
                                  <w:bCs/>
                                  <w:sz w:val="18"/>
                                  <w:szCs w:val="18"/>
                                </w:rPr>
                                <w:t xml:space="preserve"> 3 and 4 (</w:t>
                              </w:r>
                              <w:r w:rsidR="00B50B82" w:rsidRPr="00C3108E">
                                <w:rPr>
                                  <w:b/>
                                  <w:bCs/>
                                  <w:sz w:val="18"/>
                                  <w:szCs w:val="18"/>
                                </w:rPr>
                                <w:t>c, d</w:t>
                              </w:r>
                              <w:r w:rsidR="00534237" w:rsidRPr="00C3108E">
                                <w:rPr>
                                  <w:b/>
                                  <w:bCs/>
                                  <w:sz w:val="18"/>
                                  <w:szCs w:val="18"/>
                                </w:rPr>
                                <w:t>)</w:t>
                              </w:r>
                              <w:ins w:id="1461" w:author="Author">
                                <w:r w:rsidR="00A11679">
                                  <w:rPr>
                                    <w:b/>
                                    <w:bCs/>
                                    <w:sz w:val="18"/>
                                    <w:szCs w:val="18"/>
                                  </w:rPr>
                                  <w:t xml:space="preserve"> </w:t>
                                </w:r>
                                <w:r w:rsidR="00A11679" w:rsidRPr="00EE7615">
                                  <w:rPr>
                                    <w:sz w:val="18"/>
                                    <w:szCs w:val="18"/>
                                    <w:rPrChange w:id="1462" w:author="Author">
                                      <w:rPr>
                                        <w:b/>
                                        <w:bCs/>
                                        <w:sz w:val="18"/>
                                        <w:szCs w:val="18"/>
                                      </w:rPr>
                                    </w:rPrChange>
                                  </w:rPr>
                                  <w:t>show</w:t>
                                </w:r>
                              </w:ins>
                              <w:del w:id="1463" w:author="Author">
                                <w:r w:rsidR="00534237" w:rsidRPr="00C3108E" w:rsidDel="00A11679">
                                  <w:rPr>
                                    <w:sz w:val="18"/>
                                    <w:szCs w:val="18"/>
                                  </w:rPr>
                                  <w:delText>:</w:delText>
                                </w:r>
                              </w:del>
                              <w:r w:rsidR="00534237" w:rsidRPr="00C3108E">
                                <w:rPr>
                                  <w:sz w:val="18"/>
                                  <w:szCs w:val="18"/>
                                </w:rPr>
                                <w:t xml:space="preserve"> </w:t>
                              </w:r>
                              <w:ins w:id="1464" w:author="Author">
                                <w:r w:rsidR="00A11679">
                                  <w:rPr>
                                    <w:sz w:val="18"/>
                                    <w:szCs w:val="18"/>
                                  </w:rPr>
                                  <w:t xml:space="preserve">the presence of an </w:t>
                                </w:r>
                              </w:ins>
                              <w:r w:rsidR="00534237" w:rsidRPr="00C3108E">
                                <w:rPr>
                                  <w:sz w:val="18"/>
                                  <w:szCs w:val="18"/>
                                </w:rPr>
                                <w:t>SNP effect</w:t>
                              </w:r>
                              <w:r w:rsidR="0022641C" w:rsidRPr="00C3108E">
                                <w:rPr>
                                  <w:sz w:val="18"/>
                                  <w:szCs w:val="18"/>
                                </w:rPr>
                                <w:t xml:space="preserve">, </w:t>
                              </w:r>
                              <w:ins w:id="1465" w:author="Author">
                                <w:r w:rsidR="00A11679" w:rsidRPr="00C3108E">
                                  <w:rPr>
                                    <w:sz w:val="18"/>
                                    <w:szCs w:val="18"/>
                                  </w:rPr>
                                  <w:t xml:space="preserve">direct </w:t>
                                </w:r>
                              </w:ins>
                              <w:r w:rsidR="0022641C" w:rsidRPr="00C3108E">
                                <w:rPr>
                                  <w:sz w:val="18"/>
                                  <w:szCs w:val="18"/>
                                </w:rPr>
                                <w:t>e</w:t>
                              </w:r>
                              <w:r w:rsidR="00534237" w:rsidRPr="00C3108E">
                                <w:rPr>
                                  <w:sz w:val="18"/>
                                  <w:szCs w:val="18"/>
                                </w:rPr>
                                <w:t>nvironment</w:t>
                              </w:r>
                              <w:ins w:id="1466" w:author="Author">
                                <w:r w:rsidR="00A11679">
                                  <w:rPr>
                                    <w:sz w:val="18"/>
                                    <w:szCs w:val="18"/>
                                  </w:rPr>
                                  <w:t>al</w:t>
                                </w:r>
                              </w:ins>
                              <w:r w:rsidR="00534237" w:rsidRPr="00C3108E">
                                <w:rPr>
                                  <w:sz w:val="18"/>
                                  <w:szCs w:val="18"/>
                                </w:rPr>
                                <w:t xml:space="preserve"> </w:t>
                              </w:r>
                              <w:del w:id="1467" w:author="Author">
                                <w:r w:rsidR="00663461" w:rsidRPr="00C3108E" w:rsidDel="00A11679">
                                  <w:rPr>
                                    <w:sz w:val="18"/>
                                    <w:szCs w:val="18"/>
                                  </w:rPr>
                                  <w:delText xml:space="preserve">direct </w:delText>
                                </w:r>
                              </w:del>
                              <w:r w:rsidR="00534237" w:rsidRPr="00C3108E">
                                <w:rPr>
                                  <w:sz w:val="18"/>
                                  <w:szCs w:val="18"/>
                                </w:rPr>
                                <w:t xml:space="preserve">effect, </w:t>
                              </w:r>
                              <w:r w:rsidR="00B85461" w:rsidRPr="00C3108E">
                                <w:rPr>
                                  <w:sz w:val="18"/>
                                  <w:szCs w:val="18"/>
                                </w:rPr>
                                <w:t xml:space="preserve">and </w:t>
                              </w:r>
                              <w:r w:rsidR="00534237" w:rsidRPr="00C3108E">
                                <w:rPr>
                                  <w:sz w:val="18"/>
                                  <w:szCs w:val="18"/>
                                </w:rPr>
                                <w:t xml:space="preserve">GxE </w:t>
                              </w:r>
                              <w:del w:id="1468" w:author="Author">
                                <w:r w:rsidR="00534237" w:rsidRPr="00C3108E" w:rsidDel="00A11679">
                                  <w:rPr>
                                    <w:sz w:val="18"/>
                                    <w:szCs w:val="18"/>
                                  </w:rPr>
                                  <w:delText>interaction</w:delText>
                                </w:r>
                                <w:r w:rsidR="00B50B82" w:rsidRPr="00C3108E" w:rsidDel="00A11679">
                                  <w:rPr>
                                    <w:sz w:val="18"/>
                                    <w:szCs w:val="18"/>
                                  </w:rPr>
                                  <w:delText xml:space="preserve"> </w:delText>
                                </w:r>
                              </w:del>
                              <w:r w:rsidR="00B50B82" w:rsidRPr="00C3108E">
                                <w:rPr>
                                  <w:sz w:val="18"/>
                                  <w:szCs w:val="18"/>
                                </w:rPr>
                                <w:t>(G+E + GxE)</w:t>
                              </w:r>
                              <w:r w:rsidR="00BF6106" w:rsidRPr="00C3108E">
                                <w:rPr>
                                  <w:sz w:val="18"/>
                                  <w:szCs w:val="18"/>
                                </w:rPr>
                                <w:t xml:space="preserve">; </w:t>
                              </w:r>
                              <w:ins w:id="1469" w:author="Author">
                                <w:r w:rsidR="00EE7615">
                                  <w:rPr>
                                    <w:sz w:val="18"/>
                                    <w:szCs w:val="18"/>
                                  </w:rPr>
                                  <w:t xml:space="preserve">and </w:t>
                                </w:r>
                              </w:ins>
                              <w:r w:rsidR="00BF6106" w:rsidRPr="00C3108E">
                                <w:rPr>
                                  <w:b/>
                                  <w:bCs/>
                                  <w:sz w:val="18"/>
                                  <w:szCs w:val="18"/>
                                </w:rPr>
                                <w:t>column</w:t>
                              </w:r>
                              <w:ins w:id="1470" w:author="Author">
                                <w:r w:rsidR="00A11679">
                                  <w:rPr>
                                    <w:b/>
                                    <w:bCs/>
                                    <w:sz w:val="18"/>
                                    <w:szCs w:val="18"/>
                                  </w:rPr>
                                  <w:t>s</w:t>
                                </w:r>
                              </w:ins>
                              <w:r w:rsidR="00BF6106" w:rsidRPr="00C3108E">
                                <w:rPr>
                                  <w:b/>
                                  <w:bCs/>
                                  <w:sz w:val="18"/>
                                  <w:szCs w:val="18"/>
                                </w:rPr>
                                <w:t xml:space="preserve"> 5 and 6</w:t>
                              </w:r>
                              <w:r w:rsidR="00B50B82" w:rsidRPr="00C3108E">
                                <w:rPr>
                                  <w:b/>
                                  <w:bCs/>
                                  <w:sz w:val="18"/>
                                  <w:szCs w:val="18"/>
                                </w:rPr>
                                <w:t xml:space="preserve"> (e, f)</w:t>
                              </w:r>
                              <w:ins w:id="1471" w:author="Author">
                                <w:r w:rsidR="00A11679">
                                  <w:rPr>
                                    <w:sz w:val="18"/>
                                    <w:szCs w:val="18"/>
                                  </w:rPr>
                                  <w:t xml:space="preserve"> show the presence of an</w:t>
                                </w:r>
                              </w:ins>
                              <w:del w:id="1472" w:author="Author">
                                <w:r w:rsidR="00BF6106" w:rsidRPr="00C3108E" w:rsidDel="00A11679">
                                  <w:rPr>
                                    <w:sz w:val="18"/>
                                    <w:szCs w:val="18"/>
                                  </w:rPr>
                                  <w:delText>:</w:delText>
                                </w:r>
                              </w:del>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 xml:space="preserve">without </w:t>
                              </w:r>
                              <w:ins w:id="1473" w:author="Author">
                                <w:r w:rsidR="00A11679">
                                  <w:rPr>
                                    <w:sz w:val="18"/>
                                    <w:szCs w:val="18"/>
                                  </w:rPr>
                                  <w:t xml:space="preserve">a </w:t>
                                </w:r>
                                <w:r w:rsidR="00A11679" w:rsidRPr="00C3108E">
                                  <w:rPr>
                                    <w:sz w:val="18"/>
                                    <w:szCs w:val="18"/>
                                  </w:rPr>
                                  <w:t xml:space="preserve">direct </w:t>
                                </w:r>
                              </w:ins>
                              <w:r w:rsidR="00663461" w:rsidRPr="00C3108E">
                                <w:rPr>
                                  <w:sz w:val="18"/>
                                  <w:szCs w:val="18"/>
                                </w:rPr>
                                <w:t xml:space="preserve">environment </w:t>
                              </w:r>
                              <w:del w:id="1474" w:author="Author">
                                <w:r w:rsidR="00663461" w:rsidRPr="00C3108E" w:rsidDel="00A11679">
                                  <w:rPr>
                                    <w:sz w:val="18"/>
                                    <w:szCs w:val="18"/>
                                  </w:rPr>
                                  <w:delText xml:space="preserve">direct </w:delText>
                                </w:r>
                              </w:del>
                              <w:r w:rsidR="00663461" w:rsidRPr="00C3108E">
                                <w:rPr>
                                  <w:sz w:val="18"/>
                                  <w:szCs w:val="18"/>
                                </w:rPr>
                                <w:t>effect.</w:t>
                              </w:r>
                            </w:p>
                            <w:p w14:paraId="254B44BC" w14:textId="66B6818D"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ins w:id="1475" w:author="Author">
                                <w:r w:rsidR="00A11679">
                                  <w:rPr>
                                    <w:b/>
                                    <w:bCs/>
                                    <w:sz w:val="18"/>
                                    <w:szCs w:val="18"/>
                                  </w:rPr>
                                  <w:t xml:space="preserve"> </w:t>
                                </w:r>
                                <w:r w:rsidR="00A11679">
                                  <w:rPr>
                                    <w:sz w:val="18"/>
                                    <w:szCs w:val="18"/>
                                  </w:rPr>
                                  <w:t xml:space="preserve">shows </w:t>
                                </w:r>
                              </w:ins>
                              <w:del w:id="1476" w:author="Author">
                                <w:r w:rsidR="00E61749" w:rsidRPr="00C3108E" w:rsidDel="00A11679">
                                  <w:rPr>
                                    <w:b/>
                                    <w:bCs/>
                                    <w:sz w:val="18"/>
                                    <w:szCs w:val="18"/>
                                  </w:rPr>
                                  <w:delText>:</w:delText>
                                </w:r>
                                <w:r w:rsidR="006552FB" w:rsidRPr="00C3108E" w:rsidDel="00A11679">
                                  <w:rPr>
                                    <w:sz w:val="18"/>
                                    <w:szCs w:val="18"/>
                                  </w:rPr>
                                  <w:delText xml:space="preserve"> </w:delText>
                                </w:r>
                              </w:del>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ins w:id="1477" w:author="Author">
                                <w:r w:rsidR="00A11679">
                                  <w:rPr>
                                    <w:sz w:val="18"/>
                                    <w:szCs w:val="18"/>
                                  </w:rPr>
                                  <w:t>,</w:t>
                                </w:r>
                              </w:ins>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w:t>
                              </w:r>
                              <w:del w:id="1478" w:author="Author">
                                <w:r w:rsidR="00022F63" w:rsidRPr="00C3108E" w:rsidDel="00A11679">
                                  <w:rPr>
                                    <w:sz w:val="18"/>
                                    <w:szCs w:val="18"/>
                                  </w:rPr>
                                  <w:delText xml:space="preserve">through </w:delText>
                                </w:r>
                              </w:del>
                              <w:r w:rsidR="002F6205" w:rsidRPr="00C3108E">
                                <w:rPr>
                                  <w:sz w:val="18"/>
                                  <w:szCs w:val="18"/>
                                </w:rPr>
                                <w:t>the variation</w:t>
                              </w:r>
                              <w:ins w:id="1479" w:author="Author">
                                <w:r w:rsidR="00EE7615">
                                  <w:rPr>
                                    <w:sz w:val="18"/>
                                    <w:szCs w:val="18"/>
                                  </w:rPr>
                                  <w:t xml:space="preserve">. Therefore, </w:t>
                                </w:r>
                              </w:ins>
                              <w:del w:id="1480" w:author="Author">
                                <w:r w:rsidR="002F6205" w:rsidRPr="00C3108E" w:rsidDel="00A11679">
                                  <w:rPr>
                                    <w:sz w:val="18"/>
                                    <w:szCs w:val="18"/>
                                  </w:rPr>
                                  <w:delText>, therefore</w:delText>
                                </w:r>
                                <w:r w:rsidR="000B08C5" w:rsidRPr="00C3108E" w:rsidDel="00EE7615">
                                  <w:rPr>
                                    <w:sz w:val="18"/>
                                    <w:szCs w:val="18"/>
                                  </w:rPr>
                                  <w:delText xml:space="preserve"> </w:delText>
                                </w:r>
                              </w:del>
                              <w:r w:rsidR="00DF5081" w:rsidRPr="00C3108E">
                                <w:rPr>
                                  <w:sz w:val="18"/>
                                  <w:szCs w:val="18"/>
                                </w:rPr>
                                <w:t xml:space="preserve">DLM and VLA </w:t>
                              </w:r>
                              <w:del w:id="1481" w:author="Author">
                                <w:r w:rsidR="00221C6F" w:rsidDel="00A11679">
                                  <w:rPr>
                                    <w:sz w:val="18"/>
                                    <w:szCs w:val="18"/>
                                  </w:rPr>
                                  <w:delText xml:space="preserve">maintain </w:delText>
                                </w:r>
                              </w:del>
                              <w:ins w:id="1482" w:author="Author">
                                <w:r w:rsidR="00A11679">
                                  <w:rPr>
                                    <w:sz w:val="18"/>
                                    <w:szCs w:val="18"/>
                                  </w:rPr>
                                  <w:t xml:space="preserve">indicate </w:t>
                                </w:r>
                              </w:ins>
                              <w:r w:rsidR="00DF5081">
                                <w:rPr>
                                  <w:sz w:val="18"/>
                                  <w:szCs w:val="18"/>
                                </w:rPr>
                                <w:t xml:space="preserve">that </w:t>
                              </w:r>
                              <w:r w:rsidR="00022F63" w:rsidRPr="00BC3CCF">
                                <w:rPr>
                                  <w:sz w:val="18"/>
                                  <w:szCs w:val="18"/>
                                </w:rPr>
                                <w:t xml:space="preserve">A/a is not a </w:t>
                              </w:r>
                              <w:r w:rsidR="00605E81">
                                <w:rPr>
                                  <w:sz w:val="18"/>
                                  <w:szCs w:val="18"/>
                                </w:rPr>
                                <w:t>variance loci</w:t>
                              </w:r>
                              <w:ins w:id="1483" w:author="Author">
                                <w:r w:rsidR="00A11679">
                                  <w:rPr>
                                    <w:sz w:val="18"/>
                                    <w:szCs w:val="18"/>
                                  </w:rPr>
                                  <w:t xml:space="preserve"> while</w:t>
                                </w:r>
                              </w:ins>
                              <w:del w:id="1484" w:author="Author">
                                <w:r w:rsidR="006B0F06" w:rsidDel="00A11679">
                                  <w:rPr>
                                    <w:sz w:val="18"/>
                                    <w:szCs w:val="18"/>
                                  </w:rPr>
                                  <w:delText>, but</w:delText>
                                </w:r>
                              </w:del>
                              <w:r w:rsidR="006B0F06">
                                <w:rPr>
                                  <w:sz w:val="18"/>
                                  <w:szCs w:val="18"/>
                                </w:rPr>
                                <w:t xml:space="preserve">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del w:id="1485" w:author="Author">
                                <w:r w:rsidR="00022F63" w:rsidDel="00EE7615">
                                  <w:rPr>
                                    <w:sz w:val="18"/>
                                    <w:szCs w:val="18"/>
                                  </w:rPr>
                                  <w:delText xml:space="preserve">; </w:delText>
                                </w:r>
                              </w:del>
                              <w:ins w:id="1486" w:author="Author">
                                <w:r w:rsidR="00EE7615">
                                  <w:rPr>
                                    <w:sz w:val="18"/>
                                    <w:szCs w:val="18"/>
                                  </w:rPr>
                                  <w:t xml:space="preserve">. </w:t>
                                </w:r>
                              </w:ins>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del w:id="1487" w:author="Author">
                                <w:r w:rsidR="0067357F" w:rsidDel="00EE7615">
                                  <w:rPr>
                                    <w:sz w:val="18"/>
                                    <w:szCs w:val="18"/>
                                  </w:rPr>
                                  <w:delText xml:space="preserve"> </w:delText>
                                </w:r>
                              </w:del>
                              <w:ins w:id="1488" w:author="Author">
                                <w:r w:rsidR="00A11679">
                                  <w:rPr>
                                    <w:sz w:val="18"/>
                                    <w:szCs w:val="18"/>
                                  </w:rPr>
                                  <w:t xml:space="preserve">and </w:t>
                                </w:r>
                              </w:ins>
                              <w:r w:rsidR="00D16483">
                                <w:rPr>
                                  <w:sz w:val="18"/>
                                  <w:szCs w:val="18"/>
                                </w:rPr>
                                <w:t>a</w:t>
                              </w:r>
                              <w:r w:rsidR="00022F63">
                                <w:rPr>
                                  <w:sz w:val="18"/>
                                  <w:szCs w:val="18"/>
                                </w:rPr>
                                <w:t xml:space="preserve"> </w:t>
                              </w:r>
                              <w:r w:rsidR="00D16483">
                                <w:rPr>
                                  <w:sz w:val="18"/>
                                  <w:szCs w:val="18"/>
                                </w:rPr>
                                <w:t xml:space="preserve">line </w:t>
                              </w:r>
                              <w:r w:rsidR="00DE5B3A">
                                <w:rPr>
                                  <w:sz w:val="18"/>
                                  <w:szCs w:val="18"/>
                                </w:rPr>
                                <w:t>with non-zero slop</w:t>
                              </w:r>
                              <w:ins w:id="1489" w:author="Author">
                                <w:r w:rsidR="00A11679">
                                  <w:rPr>
                                    <w:sz w:val="18"/>
                                    <w:szCs w:val="18"/>
                                  </w:rPr>
                                  <w:t>e</w:t>
                                </w:r>
                              </w:ins>
                              <w:r w:rsidR="00DE5B3A">
                                <w:rPr>
                                  <w:sz w:val="18"/>
                                  <w:szCs w:val="18"/>
                                </w:rPr>
                                <w:t xml:space="preserve">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w:t>
                              </w:r>
                              <w:del w:id="1490" w:author="Author">
                                <w:r w:rsidR="00022F63" w:rsidDel="00A11679">
                                  <w:rPr>
                                    <w:sz w:val="18"/>
                                    <w:szCs w:val="18"/>
                                  </w:rPr>
                                  <w:delText xml:space="preserve">through </w:delText>
                                </w:r>
                              </w:del>
                              <w:r w:rsidR="00022F63">
                                <w:rPr>
                                  <w:sz w:val="18"/>
                                  <w:szCs w:val="18"/>
                                </w:rPr>
                                <w:t xml:space="preserve">the </w:t>
                              </w:r>
                              <w:r w:rsidR="00EA03CF">
                                <w:rPr>
                                  <w:sz w:val="18"/>
                                  <w:szCs w:val="18"/>
                                </w:rPr>
                                <w:t>variation</w:t>
                              </w:r>
                              <w:ins w:id="1491" w:author="Author">
                                <w:r w:rsidR="00EE7615">
                                  <w:rPr>
                                    <w:sz w:val="18"/>
                                    <w:szCs w:val="18"/>
                                  </w:rPr>
                                  <w:t xml:space="preserve">. Therefore, </w:t>
                                </w:r>
                              </w:ins>
                              <w:del w:id="1492" w:author="Author">
                                <w:r w:rsidR="00022F63" w:rsidDel="00A11679">
                                  <w:rPr>
                                    <w:sz w:val="18"/>
                                    <w:szCs w:val="18"/>
                                  </w:rPr>
                                  <w:delText>, therefore,</w:delText>
                                </w:r>
                              </w:del>
                              <w:r w:rsidR="00022F63">
                                <w:rPr>
                                  <w:sz w:val="18"/>
                                  <w:szCs w:val="18"/>
                                </w:rPr>
                                <w:t xml:space="preserve"> DLM and VLA </w:t>
                              </w:r>
                              <w:del w:id="1493" w:author="Author">
                                <w:r w:rsidR="00022F63" w:rsidDel="00A11679">
                                  <w:rPr>
                                    <w:sz w:val="18"/>
                                    <w:szCs w:val="18"/>
                                  </w:rPr>
                                  <w:delText xml:space="preserve">recognize </w:delText>
                                </w:r>
                              </w:del>
                              <w:ins w:id="1494" w:author="Author">
                                <w:r w:rsidR="00EE7615">
                                  <w:rPr>
                                    <w:sz w:val="18"/>
                                    <w:szCs w:val="18"/>
                                  </w:rPr>
                                  <w:t>detect</w:t>
                                </w:r>
                                <w:r w:rsidR="00A11679">
                                  <w:rPr>
                                    <w:sz w:val="18"/>
                                    <w:szCs w:val="18"/>
                                  </w:rPr>
                                  <w:t xml:space="preserve"> </w:t>
                                </w:r>
                              </w:ins>
                              <w:r w:rsidR="00022F63">
                                <w:rPr>
                                  <w:sz w:val="18"/>
                                  <w:szCs w:val="18"/>
                                </w:rPr>
                                <w:t xml:space="preserve">A/a as a </w:t>
                              </w:r>
                              <w:r w:rsidR="00EA03CF">
                                <w:rPr>
                                  <w:sz w:val="18"/>
                                  <w:szCs w:val="18"/>
                                </w:rPr>
                                <w:t xml:space="preserve">variance loci </w:t>
                              </w:r>
                              <w:r w:rsidR="008E4DCD">
                                <w:rPr>
                                  <w:sz w:val="18"/>
                                  <w:szCs w:val="18"/>
                                </w:rPr>
                                <w:t xml:space="preserve">and </w:t>
                              </w:r>
                              <w:r w:rsidR="00022F63">
                                <w:rPr>
                                  <w:sz w:val="18"/>
                                  <w:szCs w:val="18"/>
                                </w:rPr>
                                <w:t>GxE candidate</w:t>
                              </w:r>
                              <w:del w:id="1495" w:author="Author">
                                <w:r w:rsidR="00022F63" w:rsidDel="00EE7615">
                                  <w:rPr>
                                    <w:sz w:val="18"/>
                                    <w:szCs w:val="18"/>
                                  </w:rPr>
                                  <w:delText xml:space="preserve">; </w:delText>
                                </w:r>
                              </w:del>
                              <w:ins w:id="1496" w:author="Author">
                                <w:r w:rsidR="00EE7615">
                                  <w:rPr>
                                    <w:sz w:val="18"/>
                                    <w:szCs w:val="18"/>
                                  </w:rPr>
                                  <w:t xml:space="preserve">. </w:t>
                                </w:r>
                              </w:ins>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fit</w:t>
                              </w:r>
                              <w:ins w:id="1497" w:author="Author">
                                <w:r w:rsidR="00A11679">
                                  <w:rPr>
                                    <w:sz w:val="18"/>
                                    <w:szCs w:val="18"/>
                                  </w:rPr>
                                  <w:t>s</w:t>
                                </w:r>
                              </w:ins>
                              <w:del w:id="1498" w:author="Author">
                                <w:r w:rsidR="0033152E" w:rsidDel="00A11679">
                                  <w:rPr>
                                    <w:sz w:val="18"/>
                                    <w:szCs w:val="18"/>
                                  </w:rPr>
                                  <w:delText xml:space="preserve"> </w:delText>
                                </w:r>
                                <w:r w:rsidR="00022F63" w:rsidDel="00A11679">
                                  <w:rPr>
                                    <w:sz w:val="18"/>
                                    <w:szCs w:val="18"/>
                                  </w:rPr>
                                  <w:delText>through</w:delText>
                                </w:r>
                              </w:del>
                              <w:r w:rsidR="00022F63">
                                <w:rPr>
                                  <w:sz w:val="18"/>
                                  <w:szCs w:val="18"/>
                                </w:rPr>
                                <w:t xml:space="preserve">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w:t>
                              </w:r>
                              <w:del w:id="1499" w:author="Author">
                                <w:r w:rsidR="00022F63" w:rsidDel="00A11679">
                                  <w:rPr>
                                    <w:sz w:val="18"/>
                                    <w:szCs w:val="18"/>
                                  </w:rPr>
                                  <w:delText xml:space="preserve">could </w:delText>
                                </w:r>
                              </w:del>
                              <w:ins w:id="1500" w:author="Author">
                                <w:r w:rsidR="00A11679">
                                  <w:rPr>
                                    <w:sz w:val="18"/>
                                    <w:szCs w:val="18"/>
                                  </w:rPr>
                                  <w:t xml:space="preserve">does </w:t>
                                </w:r>
                              </w:ins>
                              <w:r w:rsidR="00022F63">
                                <w:rPr>
                                  <w:sz w:val="18"/>
                                  <w:szCs w:val="18"/>
                                </w:rPr>
                                <w:t xml:space="preserve">not </w:t>
                              </w:r>
                              <w:r w:rsidR="00BE2A2E">
                                <w:rPr>
                                  <w:sz w:val="18"/>
                                  <w:szCs w:val="18"/>
                                </w:rPr>
                                <w:t>recognize</w:t>
                              </w:r>
                              <w:r w:rsidR="00022F63">
                                <w:rPr>
                                  <w:sz w:val="18"/>
                                  <w:szCs w:val="18"/>
                                </w:rPr>
                                <w:t xml:space="preserve"> the </w:t>
                              </w:r>
                              <w:r w:rsidR="00BE2A2E">
                                <w:rPr>
                                  <w:sz w:val="18"/>
                                  <w:szCs w:val="18"/>
                                </w:rPr>
                                <w:t>variance loci</w:t>
                              </w:r>
                              <w:ins w:id="1501" w:author="Author">
                                <w:r w:rsidR="00EE7615">
                                  <w:rPr>
                                    <w:sz w:val="18"/>
                                    <w:szCs w:val="18"/>
                                  </w:rPr>
                                  <w:t>. However</w:t>
                                </w:r>
                              </w:ins>
                              <w:r w:rsidR="00022F63">
                                <w:rPr>
                                  <w:sz w:val="18"/>
                                  <w:szCs w:val="18"/>
                                </w:rPr>
                                <w:t xml:space="preserve">, </w:t>
                              </w:r>
                              <w:del w:id="1502" w:author="Author">
                                <w:r w:rsidR="00022F63" w:rsidDel="00EE7615">
                                  <w:rPr>
                                    <w:sz w:val="18"/>
                                    <w:szCs w:val="18"/>
                                  </w:rPr>
                                  <w:delText xml:space="preserve">but </w:delText>
                                </w:r>
                              </w:del>
                              <w:r w:rsidR="00022F63">
                                <w:rPr>
                                  <w:sz w:val="18"/>
                                  <w:szCs w:val="18"/>
                                </w:rPr>
                                <w:t xml:space="preserve">a </w:t>
                              </w:r>
                              <w:r w:rsidR="00BE2A2E">
                                <w:rPr>
                                  <w:sz w:val="18"/>
                                  <w:szCs w:val="18"/>
                                </w:rPr>
                                <w:t xml:space="preserve">curve with </w:t>
                              </w:r>
                              <w:ins w:id="1503" w:author="Author">
                                <w:r w:rsidR="00A11679">
                                  <w:rPr>
                                    <w:sz w:val="18"/>
                                    <w:szCs w:val="18"/>
                                  </w:rPr>
                                  <w:t xml:space="preserve">a </w:t>
                                </w:r>
                              </w:ins>
                              <w:r w:rsidR="00BE2A2E">
                                <w:rPr>
                                  <w:sz w:val="18"/>
                                  <w:szCs w:val="18"/>
                                </w:rPr>
                                <w:t xml:space="preserve">positive gradient </w:t>
                              </w:r>
                              <w:r w:rsidR="00022F63">
                                <w:rPr>
                                  <w:sz w:val="18"/>
                                  <w:szCs w:val="18"/>
                                </w:rPr>
                                <w:t xml:space="preserve">(solid red) </w:t>
                              </w:r>
                              <w:del w:id="1504" w:author="Author">
                                <w:r w:rsidR="000119FD" w:rsidDel="00A11679">
                                  <w:rPr>
                                    <w:sz w:val="18"/>
                                    <w:szCs w:val="18"/>
                                  </w:rPr>
                                  <w:delText xml:space="preserve">still </w:delText>
                                </w:r>
                              </w:del>
                              <w:r w:rsidR="00022F63">
                                <w:rPr>
                                  <w:sz w:val="18"/>
                                  <w:szCs w:val="18"/>
                                </w:rPr>
                                <w:t>fit</w:t>
                              </w:r>
                              <w:r w:rsidR="00130088">
                                <w:rPr>
                                  <w:sz w:val="18"/>
                                  <w:szCs w:val="18"/>
                                </w:rPr>
                                <w:t>s</w:t>
                              </w:r>
                              <w:del w:id="1505" w:author="Author">
                                <w:r w:rsidR="00022F63" w:rsidDel="00A11679">
                                  <w:rPr>
                                    <w:sz w:val="18"/>
                                    <w:szCs w:val="18"/>
                                  </w:rPr>
                                  <w:delText xml:space="preserve"> through</w:delText>
                                </w:r>
                              </w:del>
                              <w:r w:rsidR="00022F63">
                                <w:rPr>
                                  <w:sz w:val="18"/>
                                  <w:szCs w:val="18"/>
                                </w:rPr>
                                <w:t xml:space="preserve">,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3ECE73D7"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del w:id="1506" w:author="Author">
                                <w:r w:rsidR="00022F63" w:rsidRPr="009C62DA" w:rsidDel="00A11679">
                                  <w:rPr>
                                    <w:b/>
                                    <w:bCs/>
                                    <w:sz w:val="18"/>
                                    <w:szCs w:val="18"/>
                                  </w:rPr>
                                  <w:delText>)</w:delText>
                                </w:r>
                                <w:r w:rsidR="00DF5AC8" w:rsidDel="00A11679">
                                  <w:rPr>
                                    <w:b/>
                                    <w:bCs/>
                                    <w:sz w:val="18"/>
                                    <w:szCs w:val="18"/>
                                  </w:rPr>
                                  <w:delText>:</w:delText>
                                </w:r>
                                <w:r w:rsidR="006552FB" w:rsidRPr="006552FB" w:rsidDel="00A11679">
                                  <w:rPr>
                                    <w:sz w:val="18"/>
                                    <w:szCs w:val="18"/>
                                  </w:rPr>
                                  <w:delText xml:space="preserve"> </w:delText>
                                </w:r>
                              </w:del>
                              <w:ins w:id="1507" w:author="Author">
                                <w:r w:rsidR="00A11679" w:rsidRPr="009C62DA">
                                  <w:rPr>
                                    <w:b/>
                                    <w:bCs/>
                                    <w:sz w:val="18"/>
                                    <w:szCs w:val="18"/>
                                  </w:rPr>
                                  <w:t>)</w:t>
                                </w:r>
                                <w:r w:rsidR="00A11679">
                                  <w:rPr>
                                    <w:b/>
                                    <w:bCs/>
                                    <w:sz w:val="18"/>
                                    <w:szCs w:val="18"/>
                                  </w:rPr>
                                  <w:t xml:space="preserve"> </w:t>
                                </w:r>
                                <w:r w:rsidR="00A11679">
                                  <w:rPr>
                                    <w:sz w:val="18"/>
                                    <w:szCs w:val="18"/>
                                  </w:rPr>
                                  <w:t>shows</w:t>
                                </w:r>
                                <w:r w:rsidR="00A11679" w:rsidRPr="006552FB">
                                  <w:rPr>
                                    <w:sz w:val="18"/>
                                    <w:szCs w:val="18"/>
                                  </w:rPr>
                                  <w:t xml:space="preserve"> </w:t>
                                </w:r>
                              </w:ins>
                              <w:r w:rsidR="00022F63">
                                <w:rPr>
                                  <w:sz w:val="18"/>
                                  <w:szCs w:val="18"/>
                                </w:rPr>
                                <w:t>case</w:t>
                              </w:r>
                              <w:del w:id="1508" w:author="Author">
                                <w:r w:rsidR="00022F63" w:rsidDel="00EE7615">
                                  <w:rPr>
                                    <w:sz w:val="18"/>
                                    <w:szCs w:val="18"/>
                                  </w:rPr>
                                  <w:delText>/</w:delText>
                                </w:r>
                              </w:del>
                              <w:ins w:id="1509" w:author="Author">
                                <w:r w:rsidR="00EE7615">
                                  <w:rPr>
                                    <w:sz w:val="18"/>
                                    <w:szCs w:val="18"/>
                                  </w:rPr>
                                  <w:t>-</w:t>
                                </w:r>
                              </w:ins>
                              <w:r w:rsidR="00022F63">
                                <w:rPr>
                                  <w:sz w:val="18"/>
                                  <w:szCs w:val="18"/>
                                </w:rPr>
                                <w:t>control phenotype</w:t>
                              </w:r>
                              <w:ins w:id="1510" w:author="Author">
                                <w:r w:rsidR="00EE7615">
                                  <w:rPr>
                                    <w:sz w:val="18"/>
                                    <w:szCs w:val="18"/>
                                  </w:rPr>
                                  <w:t>s</w:t>
                                </w:r>
                              </w:ins>
                              <w:r w:rsidR="00022F63">
                                <w:rPr>
                                  <w:sz w:val="18"/>
                                  <w:szCs w:val="18"/>
                                </w:rPr>
                                <w:t xml:space="preserv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w:t>
                              </w:r>
                              <w:del w:id="1511" w:author="Author">
                                <w:r w:rsidR="00022F63" w:rsidDel="00A11679">
                                  <w:rPr>
                                    <w:sz w:val="18"/>
                                    <w:szCs w:val="18"/>
                                  </w:rPr>
                                  <w:delText xml:space="preserve">still </w:delText>
                                </w:r>
                              </w:del>
                              <w:r w:rsidR="00022F63">
                                <w:rPr>
                                  <w:sz w:val="18"/>
                                  <w:szCs w:val="18"/>
                                </w:rPr>
                                <w:t xml:space="preserve">fits </w:t>
                              </w:r>
                              <w:del w:id="1512" w:author="Author">
                                <w:r w:rsidR="00022F63" w:rsidDel="00A11679">
                                  <w:rPr>
                                    <w:sz w:val="18"/>
                                    <w:szCs w:val="18"/>
                                  </w:rPr>
                                  <w:delText xml:space="preserve">through </w:delText>
                                </w:r>
                              </w:del>
                              <w:r w:rsidR="00E94126">
                                <w:rPr>
                                  <w:sz w:val="18"/>
                                  <w:szCs w:val="18"/>
                                </w:rPr>
                                <w:t xml:space="preserve">the variation </w:t>
                              </w:r>
                              <w:r w:rsidR="00022F63">
                                <w:rPr>
                                  <w:sz w:val="18"/>
                                  <w:szCs w:val="18"/>
                                </w:rPr>
                                <w:t>(solid green)</w:t>
                              </w:r>
                              <w:ins w:id="1513" w:author="Author">
                                <w:r w:rsidR="00A11679">
                                  <w:rPr>
                                    <w:sz w:val="18"/>
                                    <w:szCs w:val="18"/>
                                  </w:rPr>
                                  <w:t xml:space="preserve"> and thus</w:t>
                                </w:r>
                              </w:ins>
                              <w:del w:id="1514" w:author="Author">
                                <w:r w:rsidR="00277C05" w:rsidDel="00A11679">
                                  <w:rPr>
                                    <w:sz w:val="18"/>
                                    <w:szCs w:val="18"/>
                                  </w:rPr>
                                  <w:delText>.</w:delText>
                                </w:r>
                                <w:r w:rsidR="00022F63" w:rsidDel="00A11679">
                                  <w:rPr>
                                    <w:sz w:val="18"/>
                                    <w:szCs w:val="18"/>
                                  </w:rPr>
                                  <w:delText xml:space="preserve"> </w:delText>
                                </w:r>
                                <w:r w:rsidR="00277C05" w:rsidDel="00A11679">
                                  <w:rPr>
                                    <w:sz w:val="18"/>
                                    <w:szCs w:val="18"/>
                                  </w:rPr>
                                  <w:delText>T</w:delText>
                                </w:r>
                                <w:r w:rsidR="00022F63" w:rsidDel="00A11679">
                                  <w:rPr>
                                    <w:sz w:val="18"/>
                                    <w:szCs w:val="18"/>
                                  </w:rPr>
                                  <w:delText>herefore,</w:delText>
                                </w:r>
                              </w:del>
                              <w:r w:rsidR="00022F63">
                                <w:rPr>
                                  <w:sz w:val="18"/>
                                  <w:szCs w:val="18"/>
                                </w:rPr>
                                <w:t xml:space="preserve"> DLM wrongfully classif</w:t>
                              </w:r>
                              <w:r w:rsidR="00277C05">
                                <w:rPr>
                                  <w:sz w:val="18"/>
                                  <w:szCs w:val="18"/>
                                </w:rPr>
                                <w:t>ies</w:t>
                              </w:r>
                              <w:r w:rsidR="00022F63">
                                <w:rPr>
                                  <w:sz w:val="18"/>
                                  <w:szCs w:val="18"/>
                                </w:rPr>
                                <w:t xml:space="preserve"> A/a as a GxE candidate</w:t>
                              </w:r>
                              <w:r w:rsidR="009D77E2">
                                <w:rPr>
                                  <w:sz w:val="18"/>
                                  <w:szCs w:val="18"/>
                                </w:rPr>
                                <w:t>, inflating type 1 error</w:t>
                              </w:r>
                              <w:ins w:id="1515" w:author="Author">
                                <w:r w:rsidR="00A11679">
                                  <w:rPr>
                                    <w:sz w:val="18"/>
                                    <w:szCs w:val="18"/>
                                  </w:rPr>
                                  <w:t>s</w:t>
                                </w:r>
                                <w:r w:rsidR="00EE7615">
                                  <w:rPr>
                                    <w:sz w:val="18"/>
                                    <w:szCs w:val="18"/>
                                  </w:rPr>
                                  <w:t>. However</w:t>
                                </w:r>
                              </w:ins>
                              <w:r w:rsidR="00022F63">
                                <w:rPr>
                                  <w:sz w:val="18"/>
                                  <w:szCs w:val="18"/>
                                </w:rPr>
                                <w:t xml:space="preserve">, </w:t>
                              </w:r>
                              <w:del w:id="1516" w:author="Author">
                                <w:r w:rsidR="00022F63" w:rsidDel="00EE7615">
                                  <w:rPr>
                                    <w:sz w:val="18"/>
                                    <w:szCs w:val="18"/>
                                  </w:rPr>
                                  <w:delText xml:space="preserve">but </w:delText>
                                </w:r>
                              </w:del>
                              <w:r w:rsidR="00022F63">
                                <w:rPr>
                                  <w:sz w:val="18"/>
                                  <w:szCs w:val="18"/>
                                </w:rPr>
                                <w:t xml:space="preserve">VLA’s </w:t>
                              </w:r>
                              <w:r w:rsidR="00C100AF" w:rsidRPr="00C100AF">
                                <w:rPr>
                                  <w:sz w:val="18"/>
                                  <w:szCs w:val="18"/>
                                </w:rPr>
                                <w:t xml:space="preserve">positive gradient </w:t>
                              </w:r>
                              <w:r w:rsidR="00022F63">
                                <w:rPr>
                                  <w:sz w:val="18"/>
                                  <w:szCs w:val="18"/>
                                </w:rPr>
                                <w:t xml:space="preserve">test does not </w:t>
                              </w:r>
                              <w:ins w:id="1517" w:author="Author">
                                <w:r w:rsidR="00A11679">
                                  <w:rPr>
                                    <w:sz w:val="18"/>
                                    <w:szCs w:val="18"/>
                                  </w:rPr>
                                  <w:t xml:space="preserve">inflate type 1 errors </w:t>
                                </w:r>
                              </w:ins>
                              <w:r w:rsidR="00022F63">
                                <w:rPr>
                                  <w:sz w:val="18"/>
                                  <w:szCs w:val="18"/>
                                </w:rPr>
                                <w:t xml:space="preserve">because the curve </w:t>
                              </w:r>
                              <w:ins w:id="1518" w:author="Author">
                                <w:r w:rsidR="00A11679">
                                  <w:rPr>
                                    <w:sz w:val="18"/>
                                    <w:szCs w:val="18"/>
                                  </w:rPr>
                                  <w:t xml:space="preserve">that </w:t>
                                </w:r>
                              </w:ins>
                              <w:r w:rsidR="00DE2EF6">
                                <w:rPr>
                                  <w:sz w:val="18"/>
                                  <w:szCs w:val="18"/>
                                </w:rPr>
                                <w:t>fit</w:t>
                              </w:r>
                              <w:ins w:id="1519" w:author="Author">
                                <w:r w:rsidR="00A11679">
                                  <w:rPr>
                                    <w:sz w:val="18"/>
                                    <w:szCs w:val="18"/>
                                  </w:rPr>
                                  <w:t>s</w:t>
                                </w:r>
                              </w:ins>
                              <w:del w:id="1520" w:author="Author">
                                <w:r w:rsidR="00DE2EF6" w:rsidDel="00A11679">
                                  <w:rPr>
                                    <w:sz w:val="18"/>
                                    <w:szCs w:val="18"/>
                                  </w:rPr>
                                  <w:delText xml:space="preserve"> through</w:delText>
                                </w:r>
                              </w:del>
                              <w:r w:rsidR="00DE2EF6">
                                <w:rPr>
                                  <w:sz w:val="18"/>
                                  <w:szCs w:val="18"/>
                                </w:rPr>
                                <w:t xml:space="preserve"> the variation </w:t>
                              </w:r>
                              <w:del w:id="1521" w:author="Author">
                                <w:r w:rsidR="00DE2EF6" w:rsidDel="00A11679">
                                  <w:rPr>
                                    <w:sz w:val="18"/>
                                    <w:szCs w:val="18"/>
                                  </w:rPr>
                                  <w:delText xml:space="preserve">had </w:delText>
                                </w:r>
                              </w:del>
                              <w:ins w:id="1522" w:author="Author">
                                <w:r w:rsidR="00A11679">
                                  <w:rPr>
                                    <w:sz w:val="18"/>
                                    <w:szCs w:val="18"/>
                                  </w:rPr>
                                  <w:t xml:space="preserve">has a </w:t>
                                </w:r>
                              </w:ins>
                              <w:r w:rsidR="00DE2EF6">
                                <w:rPr>
                                  <w:sz w:val="18"/>
                                  <w:szCs w:val="18"/>
                                </w:rPr>
                                <w:t xml:space="preserve">negative gradient </w:t>
                              </w:r>
                              <w:r w:rsidR="00022F63">
                                <w:rPr>
                                  <w:sz w:val="18"/>
                                  <w:szCs w:val="18"/>
                                </w:rPr>
                                <w:t>(solid red</w:t>
                              </w:r>
                              <w:del w:id="1523" w:author="Author">
                                <w:r w:rsidR="00022F63" w:rsidDel="00EE7615">
                                  <w:rPr>
                                    <w:sz w:val="18"/>
                                    <w:szCs w:val="18"/>
                                  </w:rPr>
                                  <w:delText xml:space="preserve">); </w:delText>
                                </w:r>
                              </w:del>
                              <w:ins w:id="1524" w:author="Author">
                                <w:r w:rsidR="00EE7615">
                                  <w:rPr>
                                    <w:sz w:val="18"/>
                                    <w:szCs w:val="18"/>
                                  </w:rPr>
                                  <w:t xml:space="preserve">). </w:t>
                                </w:r>
                              </w:ins>
                              <w:r w:rsidR="00022F63" w:rsidRPr="00AF1469">
                                <w:rPr>
                                  <w:b/>
                                  <w:bCs/>
                                  <w:sz w:val="18"/>
                                  <w:szCs w:val="18"/>
                                </w:rPr>
                                <w:t>(d)</w:t>
                              </w:r>
                              <w:r w:rsidR="00022F63">
                                <w:rPr>
                                  <w:sz w:val="18"/>
                                  <w:szCs w:val="18"/>
                                </w:rPr>
                                <w:t xml:space="preserve"> </w:t>
                              </w:r>
                              <w:r w:rsidR="00A11679">
                                <w:rPr>
                                  <w:sz w:val="18"/>
                                  <w:szCs w:val="18"/>
                                </w:rPr>
                                <w:t>I</w:t>
                              </w:r>
                              <w:r w:rsidR="00022F63">
                                <w:rPr>
                                  <w:sz w:val="18"/>
                                  <w:szCs w:val="18"/>
                                </w:rPr>
                                <w:t xml:space="preserve">n the presence of </w:t>
                              </w:r>
                              <w:ins w:id="1525" w:author="Author">
                                <w:r w:rsidR="00A11679">
                                  <w:rPr>
                                    <w:sz w:val="18"/>
                                    <w:szCs w:val="18"/>
                                  </w:rPr>
                                  <w:t xml:space="preserve">a </w:t>
                                </w:r>
                              </w:ins>
                              <w:r w:rsidR="00022F63">
                                <w:rPr>
                                  <w:sz w:val="18"/>
                                  <w:szCs w:val="18"/>
                                </w:rPr>
                                <w:t xml:space="preserve">GxE, VLA’s </w:t>
                              </w:r>
                              <w:r w:rsidR="004A796D">
                                <w:rPr>
                                  <w:sz w:val="18"/>
                                  <w:szCs w:val="18"/>
                                </w:rPr>
                                <w:t>positive gradient</w:t>
                              </w:r>
                              <w:r w:rsidR="00022F63">
                                <w:rPr>
                                  <w:sz w:val="18"/>
                                  <w:szCs w:val="18"/>
                                </w:rPr>
                                <w:t xml:space="preserve"> test can detect A/a as a GxE candidate (solid red line)</w:t>
                              </w:r>
                              <w:ins w:id="1526" w:author="Author">
                                <w:r w:rsidR="00EE7615">
                                  <w:rPr>
                                    <w:sz w:val="18"/>
                                    <w:szCs w:val="18"/>
                                  </w:rPr>
                                  <w:t>.</w:t>
                                </w:r>
                              </w:ins>
                              <w:r w:rsidR="00022F63">
                                <w:rPr>
                                  <w:sz w:val="18"/>
                                  <w:szCs w:val="18"/>
                                </w:rPr>
                                <w:t xml:space="preserve">; </w:t>
                              </w:r>
                              <w:r w:rsidR="00022F63" w:rsidRPr="007D58D8">
                                <w:rPr>
                                  <w:b/>
                                  <w:bCs/>
                                  <w:sz w:val="18"/>
                                  <w:szCs w:val="18"/>
                                </w:rPr>
                                <w:t>(f)</w:t>
                              </w:r>
                              <w:r w:rsidR="00022F63">
                                <w:rPr>
                                  <w:sz w:val="18"/>
                                  <w:szCs w:val="18"/>
                                </w:rPr>
                                <w:t xml:space="preserve"> </w:t>
                              </w:r>
                              <w:r w:rsidR="00797235">
                                <w:rPr>
                                  <w:sz w:val="18"/>
                                  <w:szCs w:val="18"/>
                                </w:rPr>
                                <w:t>VLA</w:t>
                              </w:r>
                              <w:ins w:id="1527" w:author="Author">
                                <w:r w:rsidR="00A11679">
                                  <w:rPr>
                                    <w:sz w:val="18"/>
                                    <w:szCs w:val="18"/>
                                  </w:rPr>
                                  <w:t>’s</w:t>
                                </w:r>
                              </w:ins>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candidate</w:t>
                              </w:r>
                              <w:ins w:id="1528" w:author="Author">
                                <w:r w:rsidR="00A11679">
                                  <w:rPr>
                                    <w:sz w:val="18"/>
                                    <w:szCs w:val="18"/>
                                  </w:rPr>
                                  <w:t>s</w:t>
                                </w:r>
                              </w:ins>
                              <w:r w:rsidR="00A41222">
                                <w:rPr>
                                  <w:sz w:val="18"/>
                                  <w:szCs w:val="18"/>
                                </w:rPr>
                                <w:t xml:space="preserve"> </w:t>
                              </w:r>
                              <w:r w:rsidR="00022F63">
                                <w:rPr>
                                  <w:sz w:val="18"/>
                                  <w:szCs w:val="18"/>
                                </w:rPr>
                                <w:t xml:space="preserve">(solid red) </w:t>
                              </w:r>
                              <w:del w:id="1529" w:author="Author">
                                <w:r w:rsidR="00022F63" w:rsidDel="00A11679">
                                  <w:rPr>
                                    <w:sz w:val="18"/>
                                    <w:szCs w:val="18"/>
                                  </w:rPr>
                                  <w:delText xml:space="preserve">where </w:delText>
                                </w:r>
                              </w:del>
                              <w:ins w:id="1530" w:author="Author">
                                <w:r w:rsidR="00A11679">
                                  <w:rPr>
                                    <w:sz w:val="18"/>
                                    <w:szCs w:val="18"/>
                                  </w:rPr>
                                  <w:t xml:space="preserve">in cases </w:t>
                                </w:r>
                                <w:r w:rsidR="00EE7615">
                                  <w:rPr>
                                    <w:sz w:val="18"/>
                                    <w:szCs w:val="18"/>
                                  </w:rPr>
                                  <w:t>where</w:t>
                                </w:r>
                                <w:r w:rsidR="00A11679">
                                  <w:rPr>
                                    <w:sz w:val="18"/>
                                    <w:szCs w:val="18"/>
                                  </w:rPr>
                                  <w:t xml:space="preserve"> </w:t>
                                </w:r>
                              </w:ins>
                              <w:r w:rsidR="00022F63">
                                <w:rPr>
                                  <w:sz w:val="18"/>
                                  <w:szCs w:val="18"/>
                                </w:rPr>
                                <w:t>DLM</w:t>
                              </w:r>
                              <w:ins w:id="1531" w:author="Author">
                                <w:r w:rsidR="00A11679">
                                  <w:rPr>
                                    <w:sz w:val="18"/>
                                    <w:szCs w:val="18"/>
                                  </w:rPr>
                                  <w:t>’s</w:t>
                                </w:r>
                              </w:ins>
                              <w:r w:rsidR="007A0CA4">
                                <w:rPr>
                                  <w:sz w:val="18"/>
                                  <w:szCs w:val="18"/>
                                </w:rPr>
                                <w:t xml:space="preserve"> </w:t>
                              </w:r>
                              <w:r w:rsidR="00BE22D3">
                                <w:rPr>
                                  <w:sz w:val="18"/>
                                  <w:szCs w:val="18"/>
                                </w:rPr>
                                <w:t xml:space="preserve">non-zero </w:t>
                              </w:r>
                              <w:r w:rsidR="007D5F9F">
                                <w:rPr>
                                  <w:sz w:val="18"/>
                                  <w:szCs w:val="18"/>
                                </w:rPr>
                                <w:t>slop</w:t>
                              </w:r>
                              <w:ins w:id="1532" w:author="Author">
                                <w:r w:rsidR="00EE7615">
                                  <w:rPr>
                                    <w:sz w:val="18"/>
                                    <w:szCs w:val="18"/>
                                  </w:rPr>
                                  <w:t>e</w:t>
                                </w:r>
                              </w:ins>
                              <w:r w:rsidR="007D5F9F">
                                <w:rPr>
                                  <w:sz w:val="18"/>
                                  <w:szCs w:val="18"/>
                                </w:rPr>
                                <w:t xml:space="preserve">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88.9pt;mso-position-horizontal-relative:char;mso-position-vertical-relative:line" coordsize="59372,49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9390;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">
                  <v:imagedata r:id="rId15" o:title=""/>
                </v:shape>
                <v:shapetype id="_x0000_t202" coordsize="21600,21600" o:spt="202" path="m,l,21600r21600,l21600,xe">
                  <v:stroke joinstyle="miter"/>
                  <v:path gradientshapeok="t" o:connecttype="rect"/>
                </v:shapetype>
                <v:shape id="Text Box 28" o:spid="_x0000_s1029" type="#_x0000_t202" style="position:absolute;left:108;top:19769;width:59264;height:28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5E8AA602"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000318AF" w:rsidRPr="00BC3CCF">
                          <w:rPr>
                            <w:b/>
                            <w:bCs/>
                          </w:rPr>
                          <w:t xml:space="preserve">variance </w:t>
                        </w:r>
                        <w:r w:rsidR="000318AF">
                          <w:rPr>
                            <w:b/>
                            <w:bCs/>
                          </w:rPr>
                          <w:t>l</w:t>
                        </w:r>
                        <w:r w:rsidR="000318AF" w:rsidRPr="00BC3CCF">
                          <w:rPr>
                            <w:b/>
                            <w:bCs/>
                          </w:rPr>
                          <w:t>o</w:t>
                        </w:r>
                        <w:r w:rsidRPr="00BC3CCF">
                          <w:rPr>
                            <w:b/>
                            <w:bCs/>
                          </w:rPr>
                          <w:t>ci</w:t>
                        </w:r>
                        <w:r>
                          <w:rPr>
                            <w:b/>
                            <w:bCs/>
                          </w:rPr>
                          <w:t xml:space="preserve"> </w:t>
                        </w:r>
                        <w:ins w:id="1522" w:author="Author">
                          <w:r w:rsidR="000318AF">
                            <w:rPr>
                              <w:b/>
                              <w:bCs/>
                            </w:rPr>
                            <w:t xml:space="preserve">analysis for </w:t>
                          </w:r>
                        </w:ins>
                        <w:r w:rsidRPr="00BC3CCF">
                          <w:rPr>
                            <w:b/>
                            <w:bCs/>
                          </w:rPr>
                          <w:t>suggest</w:t>
                        </w:r>
                        <w:r>
                          <w:rPr>
                            <w:b/>
                            <w:bCs/>
                          </w:rPr>
                          <w:t>ing</w:t>
                        </w:r>
                        <w:r w:rsidRPr="00BC3CCF">
                          <w:rPr>
                            <w:b/>
                            <w:bCs/>
                          </w:rPr>
                          <w:t xml:space="preserve"> GxE</w:t>
                        </w:r>
                        <w:r>
                          <w:rPr>
                            <w:b/>
                            <w:bCs/>
                          </w:rPr>
                          <w:t xml:space="preserve"> candidate SNP</w:t>
                        </w:r>
                        <w:ins w:id="1523" w:author="Author">
                          <w:r w:rsidR="000318AF">
                            <w:rPr>
                              <w:b/>
                              <w:bCs/>
                            </w:rPr>
                            <w:t>s</w:t>
                          </w:r>
                        </w:ins>
                      </w:p>
                      <w:p w14:paraId="07098672" w14:textId="76E9AA30" w:rsidR="00534237" w:rsidRPr="00C3108E" w:rsidRDefault="00D8614B" w:rsidP="00022F63">
                        <w:pPr>
                          <w:pStyle w:val="NoSpacing"/>
                          <w:rPr>
                            <w:sz w:val="18"/>
                            <w:szCs w:val="18"/>
                          </w:rPr>
                        </w:pPr>
                        <w:r>
                          <w:rPr>
                            <w:b/>
                            <w:bCs/>
                            <w:sz w:val="18"/>
                            <w:szCs w:val="18"/>
                          </w:rPr>
                          <w:t>Gray line:</w:t>
                        </w:r>
                        <w:r w:rsidRPr="00D8614B">
                          <w:rPr>
                            <w:sz w:val="18"/>
                            <w:szCs w:val="18"/>
                          </w:rPr>
                          <w:t xml:space="preserve"> </w:t>
                        </w:r>
                        <w:del w:id="1524" w:author="Author">
                          <w:r w:rsidDel="00A11679">
                            <w:rPr>
                              <w:sz w:val="18"/>
                              <w:szCs w:val="18"/>
                            </w:rPr>
                            <w:delText xml:space="preserve">regression </w:delText>
                          </w:r>
                        </w:del>
                        <w:ins w:id="1525" w:author="Author">
                          <w:r w:rsidR="00A11679">
                            <w:rPr>
                              <w:sz w:val="18"/>
                              <w:szCs w:val="18"/>
                            </w:rPr>
                            <w:t>r</w:t>
                          </w:r>
                          <w:r w:rsidR="00A11679">
                            <w:rPr>
                              <w:sz w:val="18"/>
                              <w:szCs w:val="18"/>
                            </w:rPr>
                            <w:t xml:space="preserve">egression </w:t>
                          </w:r>
                        </w:ins>
                        <w:r>
                          <w:rPr>
                            <w:sz w:val="18"/>
                            <w:szCs w:val="18"/>
                          </w:rPr>
                          <w:t xml:space="preserve">lines fitted by GWAS </w:t>
                        </w:r>
                        <w:ins w:id="1526" w:author="Author">
                          <w:r w:rsidR="00A11679">
                            <w:rPr>
                              <w:sz w:val="18"/>
                              <w:szCs w:val="18"/>
                            </w:rPr>
                            <w:t xml:space="preserve">that do </w:t>
                          </w:r>
                        </w:ins>
                        <w:r>
                          <w:rPr>
                            <w:sz w:val="18"/>
                            <w:szCs w:val="18"/>
                          </w:rPr>
                          <w:t>not account</w:t>
                        </w:r>
                        <w:del w:id="1527" w:author="Author">
                          <w:r w:rsidDel="00A11679">
                            <w:rPr>
                              <w:sz w:val="18"/>
                              <w:szCs w:val="18"/>
                            </w:rPr>
                            <w:delText>ing</w:delText>
                          </w:r>
                        </w:del>
                        <w:ins w:id="1528" w:author="Author">
                          <w:r w:rsidR="00A11679">
                            <w:rPr>
                              <w:sz w:val="18"/>
                              <w:szCs w:val="18"/>
                            </w:rPr>
                            <w:t xml:space="preserve"> for</w:t>
                          </w:r>
                        </w:ins>
                        <w:r>
                          <w:rPr>
                            <w:sz w:val="18"/>
                            <w:szCs w:val="18"/>
                          </w:rPr>
                          <w:t xml:space="preserve"> environment</w:t>
                        </w:r>
                        <w:ins w:id="1529" w:author="Author">
                          <w:r w:rsidR="00A11679">
                            <w:rPr>
                              <w:sz w:val="18"/>
                              <w:szCs w:val="18"/>
                            </w:rPr>
                            <w:t>al</w:t>
                          </w:r>
                        </w:ins>
                        <w:r>
                          <w:rPr>
                            <w:sz w:val="18"/>
                            <w:szCs w:val="18"/>
                          </w:rPr>
                          <w:t xml:space="preserve"> exposure</w:t>
                        </w:r>
                        <w:ins w:id="1530" w:author="Author">
                          <w:r w:rsidR="00A11679">
                            <w:rPr>
                              <w:sz w:val="18"/>
                              <w:szCs w:val="18"/>
                            </w:rPr>
                            <w:t>s</w:t>
                          </w:r>
                        </w:ins>
                        <w:r>
                          <w:rPr>
                            <w:sz w:val="18"/>
                            <w:szCs w:val="18"/>
                          </w:rPr>
                          <w:t xml:space="preserv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regression lines fitted by </w:t>
                        </w:r>
                        <w:ins w:id="1531" w:author="Author">
                          <w:r w:rsidR="00EE7615">
                            <w:rPr>
                              <w:sz w:val="18"/>
                              <w:szCs w:val="18"/>
                            </w:rPr>
                            <w:t xml:space="preserve">a </w:t>
                          </w:r>
                        </w:ins>
                        <w:r w:rsidR="00022F63">
                          <w:rPr>
                            <w:sz w:val="18"/>
                            <w:szCs w:val="18"/>
                          </w:rPr>
                          <w:t>double linear model (DLM)</w:t>
                        </w:r>
                        <w:r w:rsidR="00A03016">
                          <w:rPr>
                            <w:sz w:val="18"/>
                            <w:szCs w:val="18"/>
                          </w:rPr>
                          <w:t xml:space="preserve"> </w:t>
                        </w:r>
                        <w:del w:id="1532" w:author="Author">
                          <w:r w:rsidR="00A03016" w:rsidDel="00EE7615">
                            <w:rPr>
                              <w:sz w:val="18"/>
                              <w:szCs w:val="18"/>
                            </w:rPr>
                            <w:delText xml:space="preserve">for </w:delText>
                          </w:r>
                        </w:del>
                        <w:ins w:id="1533" w:author="Author">
                          <w:r w:rsidR="00EE7615">
                            <w:rPr>
                              <w:sz w:val="18"/>
                              <w:szCs w:val="18"/>
                            </w:rPr>
                            <w:t>with</w:t>
                          </w:r>
                          <w:r w:rsidR="00EE7615">
                            <w:rPr>
                              <w:sz w:val="18"/>
                              <w:szCs w:val="18"/>
                            </w:rPr>
                            <w:t xml:space="preserve"> </w:t>
                          </w:r>
                          <w:r w:rsidR="00A11679">
                            <w:rPr>
                              <w:sz w:val="18"/>
                              <w:szCs w:val="18"/>
                            </w:rPr>
                            <w:t xml:space="preserve">a </w:t>
                          </w:r>
                        </w:ins>
                        <w:r w:rsidR="00A03016">
                          <w:rPr>
                            <w:sz w:val="18"/>
                            <w:szCs w:val="18"/>
                          </w:rPr>
                          <w:t>non-zero slop</w:t>
                        </w:r>
                        <w:ins w:id="1534" w:author="Author">
                          <w:r w:rsidR="00A11679">
                            <w:rPr>
                              <w:sz w:val="18"/>
                              <w:szCs w:val="18"/>
                            </w:rPr>
                            <w:t>e</w:t>
                          </w:r>
                        </w:ins>
                        <w:r w:rsidR="00A03016">
                          <w:rPr>
                            <w:sz w:val="18"/>
                            <w:szCs w:val="18"/>
                          </w:rPr>
                          <w:t xml:space="preserve">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del w:id="1535" w:author="Author">
                          <w:r w:rsidR="00022F63" w:rsidRPr="007B6DC6" w:rsidDel="00EE7615">
                            <w:rPr>
                              <w:sz w:val="18"/>
                              <w:szCs w:val="18"/>
                            </w:rPr>
                            <w:delText xml:space="preserve">for </w:delText>
                          </w:r>
                        </w:del>
                        <w:ins w:id="1536" w:author="Author">
                          <w:r w:rsidR="00EE7615">
                            <w:rPr>
                              <w:sz w:val="18"/>
                              <w:szCs w:val="18"/>
                            </w:rPr>
                            <w:t>with</w:t>
                          </w:r>
                          <w:r w:rsidR="00EE7615" w:rsidRPr="007B6DC6">
                            <w:rPr>
                              <w:sz w:val="18"/>
                              <w:szCs w:val="18"/>
                            </w:rPr>
                            <w:t xml:space="preserve"> </w:t>
                          </w:r>
                          <w:r w:rsidR="00A11679">
                            <w:rPr>
                              <w:sz w:val="18"/>
                              <w:szCs w:val="18"/>
                            </w:rPr>
                            <w:t xml:space="preserve">a </w:t>
                          </w:r>
                        </w:ins>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del w:id="1537" w:author="Author">
                          <w:r w:rsidR="00E61749" w:rsidRPr="00C3108E" w:rsidDel="00A11679">
                            <w:rPr>
                              <w:sz w:val="18"/>
                              <w:szCs w:val="18"/>
                            </w:rPr>
                            <w:delText xml:space="preserve">among of </w:delText>
                          </w:r>
                        </w:del>
                        <w:r w:rsidR="00C71D9D" w:rsidRPr="00C3108E">
                          <w:rPr>
                            <w:sz w:val="18"/>
                            <w:szCs w:val="18"/>
                          </w:rPr>
                          <w:t>variation</w:t>
                        </w:r>
                        <w:r w:rsidR="00022F63" w:rsidRPr="00C3108E">
                          <w:rPr>
                            <w:sz w:val="18"/>
                            <w:szCs w:val="18"/>
                          </w:rPr>
                          <w:t>.</w:t>
                        </w:r>
                        <w:r w:rsidR="00594339" w:rsidRPr="00C3108E">
                          <w:rPr>
                            <w:sz w:val="18"/>
                            <w:szCs w:val="18"/>
                          </w:rPr>
                          <w:t xml:space="preserve"> </w:t>
                        </w:r>
                        <w:r w:rsidR="00A11679" w:rsidRPr="00C3108E">
                          <w:rPr>
                            <w:b/>
                            <w:bCs/>
                            <w:sz w:val="18"/>
                            <w:szCs w:val="18"/>
                          </w:rPr>
                          <w:t>C</w:t>
                        </w:r>
                        <w:r w:rsidR="00AE7B05" w:rsidRPr="00C3108E">
                          <w:rPr>
                            <w:b/>
                            <w:bCs/>
                            <w:sz w:val="18"/>
                            <w:szCs w:val="18"/>
                          </w:rPr>
                          <w:t>olumn</w:t>
                        </w:r>
                        <w:ins w:id="1538" w:author="Author">
                          <w:r w:rsidR="00A11679">
                            <w:rPr>
                              <w:b/>
                              <w:bCs/>
                              <w:sz w:val="18"/>
                              <w:szCs w:val="18"/>
                            </w:rPr>
                            <w:t>s</w:t>
                          </w:r>
                        </w:ins>
                        <w:r w:rsidR="00AE7B05" w:rsidRPr="00C3108E">
                          <w:rPr>
                            <w:b/>
                            <w:bCs/>
                            <w:sz w:val="18"/>
                            <w:szCs w:val="18"/>
                          </w:rPr>
                          <w:t xml:space="preserve">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ins w:id="1539" w:author="Author">
                          <w:r w:rsidR="00A11679">
                            <w:rPr>
                              <w:b/>
                              <w:bCs/>
                              <w:sz w:val="18"/>
                              <w:szCs w:val="18"/>
                            </w:rPr>
                            <w:t xml:space="preserve"> </w:t>
                          </w:r>
                          <w:r w:rsidR="00A11679" w:rsidRPr="00EE7615">
                            <w:rPr>
                              <w:sz w:val="18"/>
                              <w:szCs w:val="18"/>
                              <w:rPrChange w:id="1540" w:author="Author">
                                <w:rPr>
                                  <w:b/>
                                  <w:bCs/>
                                  <w:sz w:val="18"/>
                                  <w:szCs w:val="18"/>
                                </w:rPr>
                              </w:rPrChange>
                            </w:rPr>
                            <w:t>show</w:t>
                          </w:r>
                        </w:ins>
                        <w:del w:id="1541" w:author="Author">
                          <w:r w:rsidR="00AE7B05" w:rsidRPr="00C3108E" w:rsidDel="00A11679">
                            <w:rPr>
                              <w:sz w:val="18"/>
                              <w:szCs w:val="18"/>
                            </w:rPr>
                            <w:delText>:</w:delText>
                          </w:r>
                        </w:del>
                        <w:r w:rsidR="00A31D4D" w:rsidRPr="00C3108E">
                          <w:rPr>
                            <w:sz w:val="18"/>
                            <w:szCs w:val="18"/>
                          </w:rPr>
                          <w:t xml:space="preserve"> </w:t>
                        </w:r>
                        <w:ins w:id="1542" w:author="Author">
                          <w:r w:rsidR="00A11679">
                            <w:rPr>
                              <w:sz w:val="18"/>
                              <w:szCs w:val="18"/>
                            </w:rPr>
                            <w:t xml:space="preserve">the </w:t>
                          </w:r>
                        </w:ins>
                        <w:r w:rsidR="00663461" w:rsidRPr="00C3108E">
                          <w:rPr>
                            <w:sz w:val="18"/>
                            <w:szCs w:val="18"/>
                          </w:rPr>
                          <w:t xml:space="preserve">presence of </w:t>
                        </w:r>
                        <w:ins w:id="1543" w:author="Author">
                          <w:r w:rsidR="00A11679">
                            <w:rPr>
                              <w:sz w:val="18"/>
                              <w:szCs w:val="18"/>
                            </w:rPr>
                            <w:t xml:space="preserve">an </w:t>
                          </w:r>
                        </w:ins>
                        <w:r w:rsidR="00A31D4D" w:rsidRPr="00C3108E">
                          <w:rPr>
                            <w:sz w:val="18"/>
                            <w:szCs w:val="18"/>
                          </w:rPr>
                          <w:t>SNP effect and</w:t>
                        </w:r>
                        <w:ins w:id="1544" w:author="Author">
                          <w:r w:rsidR="00A11679" w:rsidRPr="00A11679">
                            <w:rPr>
                              <w:sz w:val="18"/>
                              <w:szCs w:val="18"/>
                            </w:rPr>
                            <w:t xml:space="preserve"> </w:t>
                          </w:r>
                          <w:r w:rsidR="00A11679" w:rsidRPr="00C3108E">
                            <w:rPr>
                              <w:sz w:val="18"/>
                              <w:szCs w:val="18"/>
                            </w:rPr>
                            <w:t>direct</w:t>
                          </w:r>
                        </w:ins>
                        <w:r w:rsidR="00A31D4D" w:rsidRPr="00C3108E">
                          <w:rPr>
                            <w:sz w:val="18"/>
                            <w:szCs w:val="18"/>
                          </w:rPr>
                          <w:t xml:space="preserve"> </w:t>
                        </w:r>
                        <w:r w:rsidR="0022641C" w:rsidRPr="00C3108E">
                          <w:rPr>
                            <w:sz w:val="18"/>
                            <w:szCs w:val="18"/>
                          </w:rPr>
                          <w:t>e</w:t>
                        </w:r>
                        <w:r w:rsidR="00A31D4D" w:rsidRPr="00C3108E">
                          <w:rPr>
                            <w:sz w:val="18"/>
                            <w:szCs w:val="18"/>
                          </w:rPr>
                          <w:t>nvironment</w:t>
                        </w:r>
                        <w:ins w:id="1545" w:author="Author">
                          <w:r w:rsidR="00A11679">
                            <w:rPr>
                              <w:sz w:val="18"/>
                              <w:szCs w:val="18"/>
                            </w:rPr>
                            <w:t>al</w:t>
                          </w:r>
                        </w:ins>
                        <w:r w:rsidR="00A31D4D" w:rsidRPr="00C3108E">
                          <w:rPr>
                            <w:sz w:val="18"/>
                            <w:szCs w:val="18"/>
                          </w:rPr>
                          <w:t xml:space="preserve"> </w:t>
                        </w:r>
                        <w:del w:id="1546" w:author="Author">
                          <w:r w:rsidR="00663461" w:rsidRPr="00C3108E" w:rsidDel="00A11679">
                            <w:rPr>
                              <w:sz w:val="18"/>
                              <w:szCs w:val="18"/>
                            </w:rPr>
                            <w:delText xml:space="preserve">direct </w:delText>
                          </w:r>
                        </w:del>
                        <w:r w:rsidR="00A31D4D" w:rsidRPr="00C3108E">
                          <w:rPr>
                            <w:sz w:val="18"/>
                            <w:szCs w:val="18"/>
                          </w:rPr>
                          <w:t>effect</w:t>
                        </w:r>
                        <w:r w:rsidR="00B50B82" w:rsidRPr="00C3108E">
                          <w:rPr>
                            <w:sz w:val="18"/>
                            <w:szCs w:val="18"/>
                          </w:rPr>
                          <w:t xml:space="preserve"> (G+E)</w:t>
                        </w:r>
                        <w:del w:id="1547" w:author="Author">
                          <w:r w:rsidR="00A31D4D" w:rsidRPr="00C3108E" w:rsidDel="00A11679">
                            <w:rPr>
                              <w:sz w:val="18"/>
                              <w:szCs w:val="18"/>
                            </w:rPr>
                            <w:delText>,</w:delText>
                          </w:r>
                        </w:del>
                        <w:r w:rsidR="00A31D4D" w:rsidRPr="00C3108E">
                          <w:rPr>
                            <w:sz w:val="18"/>
                            <w:szCs w:val="18"/>
                          </w:rPr>
                          <w:t xml:space="preserve"> </w:t>
                        </w:r>
                        <w:r w:rsidR="00293967" w:rsidRPr="00C3108E">
                          <w:rPr>
                            <w:sz w:val="18"/>
                            <w:szCs w:val="18"/>
                          </w:rPr>
                          <w:t xml:space="preserve">but </w:t>
                        </w:r>
                        <w:r w:rsidR="00A31D4D" w:rsidRPr="00C3108E">
                          <w:rPr>
                            <w:sz w:val="18"/>
                            <w:szCs w:val="18"/>
                          </w:rPr>
                          <w:t>no GxE</w:t>
                        </w:r>
                        <w:del w:id="1548" w:author="Author">
                          <w:r w:rsidR="00A31D4D" w:rsidRPr="00C3108E" w:rsidDel="00A11679">
                            <w:rPr>
                              <w:sz w:val="18"/>
                              <w:szCs w:val="18"/>
                            </w:rPr>
                            <w:delText xml:space="preserve"> interaction</w:delText>
                          </w:r>
                        </w:del>
                        <w:r w:rsidR="00B85461" w:rsidRPr="00C3108E">
                          <w:rPr>
                            <w:sz w:val="18"/>
                            <w:szCs w:val="18"/>
                          </w:rPr>
                          <w:t xml:space="preserve">; </w:t>
                        </w:r>
                        <w:r w:rsidR="00534237" w:rsidRPr="00C3108E">
                          <w:rPr>
                            <w:b/>
                            <w:bCs/>
                            <w:sz w:val="18"/>
                            <w:szCs w:val="18"/>
                          </w:rPr>
                          <w:t>column</w:t>
                        </w:r>
                        <w:ins w:id="1549" w:author="Author">
                          <w:r w:rsidR="00A11679">
                            <w:rPr>
                              <w:b/>
                              <w:bCs/>
                              <w:sz w:val="18"/>
                              <w:szCs w:val="18"/>
                            </w:rPr>
                            <w:t>s</w:t>
                          </w:r>
                        </w:ins>
                        <w:r w:rsidR="00534237" w:rsidRPr="00C3108E">
                          <w:rPr>
                            <w:b/>
                            <w:bCs/>
                            <w:sz w:val="18"/>
                            <w:szCs w:val="18"/>
                          </w:rPr>
                          <w:t xml:space="preserve"> 3 and 4 (</w:t>
                        </w:r>
                        <w:r w:rsidR="00B50B82" w:rsidRPr="00C3108E">
                          <w:rPr>
                            <w:b/>
                            <w:bCs/>
                            <w:sz w:val="18"/>
                            <w:szCs w:val="18"/>
                          </w:rPr>
                          <w:t>c, d</w:t>
                        </w:r>
                        <w:r w:rsidR="00534237" w:rsidRPr="00C3108E">
                          <w:rPr>
                            <w:b/>
                            <w:bCs/>
                            <w:sz w:val="18"/>
                            <w:szCs w:val="18"/>
                          </w:rPr>
                          <w:t>)</w:t>
                        </w:r>
                        <w:ins w:id="1550" w:author="Author">
                          <w:r w:rsidR="00A11679">
                            <w:rPr>
                              <w:b/>
                              <w:bCs/>
                              <w:sz w:val="18"/>
                              <w:szCs w:val="18"/>
                            </w:rPr>
                            <w:t xml:space="preserve"> </w:t>
                          </w:r>
                          <w:r w:rsidR="00A11679" w:rsidRPr="00EE7615">
                            <w:rPr>
                              <w:sz w:val="18"/>
                              <w:szCs w:val="18"/>
                              <w:rPrChange w:id="1551" w:author="Author">
                                <w:rPr>
                                  <w:b/>
                                  <w:bCs/>
                                  <w:sz w:val="18"/>
                                  <w:szCs w:val="18"/>
                                </w:rPr>
                              </w:rPrChange>
                            </w:rPr>
                            <w:t>show</w:t>
                          </w:r>
                        </w:ins>
                        <w:del w:id="1552" w:author="Author">
                          <w:r w:rsidR="00534237" w:rsidRPr="00C3108E" w:rsidDel="00A11679">
                            <w:rPr>
                              <w:sz w:val="18"/>
                              <w:szCs w:val="18"/>
                            </w:rPr>
                            <w:delText>:</w:delText>
                          </w:r>
                        </w:del>
                        <w:r w:rsidR="00534237" w:rsidRPr="00C3108E">
                          <w:rPr>
                            <w:sz w:val="18"/>
                            <w:szCs w:val="18"/>
                          </w:rPr>
                          <w:t xml:space="preserve"> </w:t>
                        </w:r>
                        <w:ins w:id="1553" w:author="Author">
                          <w:r w:rsidR="00A11679">
                            <w:rPr>
                              <w:sz w:val="18"/>
                              <w:szCs w:val="18"/>
                            </w:rPr>
                            <w:t xml:space="preserve">the presence of an </w:t>
                          </w:r>
                        </w:ins>
                        <w:r w:rsidR="00534237" w:rsidRPr="00C3108E">
                          <w:rPr>
                            <w:sz w:val="18"/>
                            <w:szCs w:val="18"/>
                          </w:rPr>
                          <w:t>SNP effect</w:t>
                        </w:r>
                        <w:r w:rsidR="0022641C" w:rsidRPr="00C3108E">
                          <w:rPr>
                            <w:sz w:val="18"/>
                            <w:szCs w:val="18"/>
                          </w:rPr>
                          <w:t xml:space="preserve">, </w:t>
                        </w:r>
                        <w:ins w:id="1554" w:author="Author">
                          <w:r w:rsidR="00A11679" w:rsidRPr="00C3108E">
                            <w:rPr>
                              <w:sz w:val="18"/>
                              <w:szCs w:val="18"/>
                            </w:rPr>
                            <w:t xml:space="preserve">direct </w:t>
                          </w:r>
                        </w:ins>
                        <w:r w:rsidR="0022641C" w:rsidRPr="00C3108E">
                          <w:rPr>
                            <w:sz w:val="18"/>
                            <w:szCs w:val="18"/>
                          </w:rPr>
                          <w:t>e</w:t>
                        </w:r>
                        <w:r w:rsidR="00534237" w:rsidRPr="00C3108E">
                          <w:rPr>
                            <w:sz w:val="18"/>
                            <w:szCs w:val="18"/>
                          </w:rPr>
                          <w:t>nvironment</w:t>
                        </w:r>
                        <w:ins w:id="1555" w:author="Author">
                          <w:r w:rsidR="00A11679">
                            <w:rPr>
                              <w:sz w:val="18"/>
                              <w:szCs w:val="18"/>
                            </w:rPr>
                            <w:t>al</w:t>
                          </w:r>
                        </w:ins>
                        <w:r w:rsidR="00534237" w:rsidRPr="00C3108E">
                          <w:rPr>
                            <w:sz w:val="18"/>
                            <w:szCs w:val="18"/>
                          </w:rPr>
                          <w:t xml:space="preserve"> </w:t>
                        </w:r>
                        <w:del w:id="1556" w:author="Author">
                          <w:r w:rsidR="00663461" w:rsidRPr="00C3108E" w:rsidDel="00A11679">
                            <w:rPr>
                              <w:sz w:val="18"/>
                              <w:szCs w:val="18"/>
                            </w:rPr>
                            <w:delText xml:space="preserve">direct </w:delText>
                          </w:r>
                        </w:del>
                        <w:r w:rsidR="00534237" w:rsidRPr="00C3108E">
                          <w:rPr>
                            <w:sz w:val="18"/>
                            <w:szCs w:val="18"/>
                          </w:rPr>
                          <w:t xml:space="preserve">effect, </w:t>
                        </w:r>
                        <w:r w:rsidR="00B85461" w:rsidRPr="00C3108E">
                          <w:rPr>
                            <w:sz w:val="18"/>
                            <w:szCs w:val="18"/>
                          </w:rPr>
                          <w:t xml:space="preserve">and </w:t>
                        </w:r>
                        <w:r w:rsidR="00534237" w:rsidRPr="00C3108E">
                          <w:rPr>
                            <w:sz w:val="18"/>
                            <w:szCs w:val="18"/>
                          </w:rPr>
                          <w:t xml:space="preserve">GxE </w:t>
                        </w:r>
                        <w:del w:id="1557" w:author="Author">
                          <w:r w:rsidR="00534237" w:rsidRPr="00C3108E" w:rsidDel="00A11679">
                            <w:rPr>
                              <w:sz w:val="18"/>
                              <w:szCs w:val="18"/>
                            </w:rPr>
                            <w:delText>interaction</w:delText>
                          </w:r>
                          <w:r w:rsidR="00B50B82" w:rsidRPr="00C3108E" w:rsidDel="00A11679">
                            <w:rPr>
                              <w:sz w:val="18"/>
                              <w:szCs w:val="18"/>
                            </w:rPr>
                            <w:delText xml:space="preserve"> </w:delText>
                          </w:r>
                        </w:del>
                        <w:r w:rsidR="00B50B82" w:rsidRPr="00C3108E">
                          <w:rPr>
                            <w:sz w:val="18"/>
                            <w:szCs w:val="18"/>
                          </w:rPr>
                          <w:t>(G+E + GxE)</w:t>
                        </w:r>
                        <w:r w:rsidR="00BF6106" w:rsidRPr="00C3108E">
                          <w:rPr>
                            <w:sz w:val="18"/>
                            <w:szCs w:val="18"/>
                          </w:rPr>
                          <w:t xml:space="preserve">; </w:t>
                        </w:r>
                        <w:ins w:id="1558" w:author="Author">
                          <w:r w:rsidR="00EE7615">
                            <w:rPr>
                              <w:sz w:val="18"/>
                              <w:szCs w:val="18"/>
                            </w:rPr>
                            <w:t xml:space="preserve">and </w:t>
                          </w:r>
                        </w:ins>
                        <w:r w:rsidR="00BF6106" w:rsidRPr="00C3108E">
                          <w:rPr>
                            <w:b/>
                            <w:bCs/>
                            <w:sz w:val="18"/>
                            <w:szCs w:val="18"/>
                          </w:rPr>
                          <w:t>column</w:t>
                        </w:r>
                        <w:ins w:id="1559" w:author="Author">
                          <w:r w:rsidR="00A11679">
                            <w:rPr>
                              <w:b/>
                              <w:bCs/>
                              <w:sz w:val="18"/>
                              <w:szCs w:val="18"/>
                            </w:rPr>
                            <w:t>s</w:t>
                          </w:r>
                        </w:ins>
                        <w:r w:rsidR="00BF6106" w:rsidRPr="00C3108E">
                          <w:rPr>
                            <w:b/>
                            <w:bCs/>
                            <w:sz w:val="18"/>
                            <w:szCs w:val="18"/>
                          </w:rPr>
                          <w:t xml:space="preserve"> 5 and 6</w:t>
                        </w:r>
                        <w:r w:rsidR="00B50B82" w:rsidRPr="00C3108E">
                          <w:rPr>
                            <w:b/>
                            <w:bCs/>
                            <w:sz w:val="18"/>
                            <w:szCs w:val="18"/>
                          </w:rPr>
                          <w:t xml:space="preserve"> (e, f)</w:t>
                        </w:r>
                        <w:ins w:id="1560" w:author="Author">
                          <w:r w:rsidR="00A11679">
                            <w:rPr>
                              <w:sz w:val="18"/>
                              <w:szCs w:val="18"/>
                            </w:rPr>
                            <w:t xml:space="preserve"> show the presence of an</w:t>
                          </w:r>
                        </w:ins>
                        <w:del w:id="1561" w:author="Author">
                          <w:r w:rsidR="00BF6106" w:rsidRPr="00C3108E" w:rsidDel="00A11679">
                            <w:rPr>
                              <w:sz w:val="18"/>
                              <w:szCs w:val="18"/>
                            </w:rPr>
                            <w:delText>:</w:delText>
                          </w:r>
                        </w:del>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 xml:space="preserve">without </w:t>
                        </w:r>
                        <w:ins w:id="1562" w:author="Author">
                          <w:r w:rsidR="00A11679">
                            <w:rPr>
                              <w:sz w:val="18"/>
                              <w:szCs w:val="18"/>
                            </w:rPr>
                            <w:t xml:space="preserve">a </w:t>
                          </w:r>
                          <w:r w:rsidR="00A11679" w:rsidRPr="00C3108E">
                            <w:rPr>
                              <w:sz w:val="18"/>
                              <w:szCs w:val="18"/>
                            </w:rPr>
                            <w:t>direct</w:t>
                          </w:r>
                          <w:r w:rsidR="00A11679" w:rsidRPr="00C3108E">
                            <w:rPr>
                              <w:sz w:val="18"/>
                              <w:szCs w:val="18"/>
                            </w:rPr>
                            <w:t xml:space="preserve"> </w:t>
                          </w:r>
                        </w:ins>
                        <w:r w:rsidR="00663461" w:rsidRPr="00C3108E">
                          <w:rPr>
                            <w:sz w:val="18"/>
                            <w:szCs w:val="18"/>
                          </w:rPr>
                          <w:t xml:space="preserve">environment </w:t>
                        </w:r>
                        <w:del w:id="1563" w:author="Author">
                          <w:r w:rsidR="00663461" w:rsidRPr="00C3108E" w:rsidDel="00A11679">
                            <w:rPr>
                              <w:sz w:val="18"/>
                              <w:szCs w:val="18"/>
                            </w:rPr>
                            <w:delText xml:space="preserve">direct </w:delText>
                          </w:r>
                        </w:del>
                        <w:r w:rsidR="00663461" w:rsidRPr="00C3108E">
                          <w:rPr>
                            <w:sz w:val="18"/>
                            <w:szCs w:val="18"/>
                          </w:rPr>
                          <w:t>effect.</w:t>
                        </w:r>
                      </w:p>
                      <w:p w14:paraId="254B44BC" w14:textId="66B6818D"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ins w:id="1564" w:author="Author">
                          <w:r w:rsidR="00A11679">
                            <w:rPr>
                              <w:b/>
                              <w:bCs/>
                              <w:sz w:val="18"/>
                              <w:szCs w:val="18"/>
                            </w:rPr>
                            <w:t xml:space="preserve"> </w:t>
                          </w:r>
                          <w:r w:rsidR="00A11679">
                            <w:rPr>
                              <w:sz w:val="18"/>
                              <w:szCs w:val="18"/>
                            </w:rPr>
                            <w:t xml:space="preserve">shows </w:t>
                          </w:r>
                        </w:ins>
                        <w:del w:id="1565" w:author="Author">
                          <w:r w:rsidR="00E61749" w:rsidRPr="00C3108E" w:rsidDel="00A11679">
                            <w:rPr>
                              <w:b/>
                              <w:bCs/>
                              <w:sz w:val="18"/>
                              <w:szCs w:val="18"/>
                            </w:rPr>
                            <w:delText>:</w:delText>
                          </w:r>
                          <w:r w:rsidR="006552FB" w:rsidRPr="00C3108E" w:rsidDel="00A11679">
                            <w:rPr>
                              <w:sz w:val="18"/>
                              <w:szCs w:val="18"/>
                            </w:rPr>
                            <w:delText xml:space="preserve"> </w:delText>
                          </w:r>
                        </w:del>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ins w:id="1566" w:author="Author">
                          <w:r w:rsidR="00A11679">
                            <w:rPr>
                              <w:sz w:val="18"/>
                              <w:szCs w:val="18"/>
                            </w:rPr>
                            <w:t>,</w:t>
                          </w:r>
                        </w:ins>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w:t>
                        </w:r>
                        <w:del w:id="1567" w:author="Author">
                          <w:r w:rsidR="00022F63" w:rsidRPr="00C3108E" w:rsidDel="00A11679">
                            <w:rPr>
                              <w:sz w:val="18"/>
                              <w:szCs w:val="18"/>
                            </w:rPr>
                            <w:delText xml:space="preserve">through </w:delText>
                          </w:r>
                        </w:del>
                        <w:r w:rsidR="002F6205" w:rsidRPr="00C3108E">
                          <w:rPr>
                            <w:sz w:val="18"/>
                            <w:szCs w:val="18"/>
                          </w:rPr>
                          <w:t>the variation</w:t>
                        </w:r>
                        <w:ins w:id="1568" w:author="Author">
                          <w:r w:rsidR="00EE7615">
                            <w:rPr>
                              <w:sz w:val="18"/>
                              <w:szCs w:val="18"/>
                            </w:rPr>
                            <w:t xml:space="preserve">. Therefore, </w:t>
                          </w:r>
                        </w:ins>
                        <w:del w:id="1569" w:author="Author">
                          <w:r w:rsidR="002F6205" w:rsidRPr="00C3108E" w:rsidDel="00A11679">
                            <w:rPr>
                              <w:sz w:val="18"/>
                              <w:szCs w:val="18"/>
                            </w:rPr>
                            <w:delText>, therefore</w:delText>
                          </w:r>
                          <w:r w:rsidR="000B08C5" w:rsidRPr="00C3108E" w:rsidDel="00EE7615">
                            <w:rPr>
                              <w:sz w:val="18"/>
                              <w:szCs w:val="18"/>
                            </w:rPr>
                            <w:delText xml:space="preserve"> </w:delText>
                          </w:r>
                        </w:del>
                        <w:r w:rsidR="00DF5081" w:rsidRPr="00C3108E">
                          <w:rPr>
                            <w:sz w:val="18"/>
                            <w:szCs w:val="18"/>
                          </w:rPr>
                          <w:t xml:space="preserve">DLM and VLA </w:t>
                        </w:r>
                        <w:del w:id="1570" w:author="Author">
                          <w:r w:rsidR="00221C6F" w:rsidDel="00A11679">
                            <w:rPr>
                              <w:sz w:val="18"/>
                              <w:szCs w:val="18"/>
                            </w:rPr>
                            <w:delText xml:space="preserve">maintain </w:delText>
                          </w:r>
                        </w:del>
                        <w:ins w:id="1571" w:author="Author">
                          <w:r w:rsidR="00A11679">
                            <w:rPr>
                              <w:sz w:val="18"/>
                              <w:szCs w:val="18"/>
                            </w:rPr>
                            <w:t>indicate</w:t>
                          </w:r>
                          <w:r w:rsidR="00A11679">
                            <w:rPr>
                              <w:sz w:val="18"/>
                              <w:szCs w:val="18"/>
                            </w:rPr>
                            <w:t xml:space="preserve"> </w:t>
                          </w:r>
                        </w:ins>
                        <w:r w:rsidR="00DF5081">
                          <w:rPr>
                            <w:sz w:val="18"/>
                            <w:szCs w:val="18"/>
                          </w:rPr>
                          <w:t xml:space="preserve">that </w:t>
                        </w:r>
                        <w:r w:rsidR="00022F63" w:rsidRPr="00BC3CCF">
                          <w:rPr>
                            <w:sz w:val="18"/>
                            <w:szCs w:val="18"/>
                          </w:rPr>
                          <w:t xml:space="preserve">A/a is not a </w:t>
                        </w:r>
                        <w:r w:rsidR="00605E81">
                          <w:rPr>
                            <w:sz w:val="18"/>
                            <w:szCs w:val="18"/>
                          </w:rPr>
                          <w:t>variance loci</w:t>
                        </w:r>
                        <w:ins w:id="1572" w:author="Author">
                          <w:r w:rsidR="00A11679">
                            <w:rPr>
                              <w:sz w:val="18"/>
                              <w:szCs w:val="18"/>
                            </w:rPr>
                            <w:t xml:space="preserve"> while</w:t>
                          </w:r>
                        </w:ins>
                        <w:del w:id="1573" w:author="Author">
                          <w:r w:rsidR="006B0F06" w:rsidDel="00A11679">
                            <w:rPr>
                              <w:sz w:val="18"/>
                              <w:szCs w:val="18"/>
                            </w:rPr>
                            <w:delText>, but</w:delText>
                          </w:r>
                        </w:del>
                        <w:r w:rsidR="006B0F06">
                          <w:rPr>
                            <w:sz w:val="18"/>
                            <w:szCs w:val="18"/>
                          </w:rPr>
                          <w:t xml:space="preserve">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del w:id="1574" w:author="Author">
                          <w:r w:rsidR="00022F63" w:rsidDel="00EE7615">
                            <w:rPr>
                              <w:sz w:val="18"/>
                              <w:szCs w:val="18"/>
                            </w:rPr>
                            <w:delText xml:space="preserve">; </w:delText>
                          </w:r>
                        </w:del>
                        <w:ins w:id="1575" w:author="Author">
                          <w:r w:rsidR="00EE7615">
                            <w:rPr>
                              <w:sz w:val="18"/>
                              <w:szCs w:val="18"/>
                            </w:rPr>
                            <w:t>.</w:t>
                          </w:r>
                          <w:r w:rsidR="00EE7615">
                            <w:rPr>
                              <w:sz w:val="18"/>
                              <w:szCs w:val="18"/>
                            </w:rPr>
                            <w:t xml:space="preserve"> </w:t>
                          </w:r>
                        </w:ins>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del w:id="1576" w:author="Author">
                          <w:r w:rsidR="0067357F" w:rsidDel="00EE7615">
                            <w:rPr>
                              <w:sz w:val="18"/>
                              <w:szCs w:val="18"/>
                            </w:rPr>
                            <w:delText xml:space="preserve"> </w:delText>
                          </w:r>
                        </w:del>
                        <w:ins w:id="1577" w:author="Author">
                          <w:r w:rsidR="00A11679">
                            <w:rPr>
                              <w:sz w:val="18"/>
                              <w:szCs w:val="18"/>
                            </w:rPr>
                            <w:t xml:space="preserve">and </w:t>
                          </w:r>
                        </w:ins>
                        <w:r w:rsidR="00D16483">
                          <w:rPr>
                            <w:sz w:val="18"/>
                            <w:szCs w:val="18"/>
                          </w:rPr>
                          <w:t>a</w:t>
                        </w:r>
                        <w:r w:rsidR="00022F63">
                          <w:rPr>
                            <w:sz w:val="18"/>
                            <w:szCs w:val="18"/>
                          </w:rPr>
                          <w:t xml:space="preserve"> </w:t>
                        </w:r>
                        <w:r w:rsidR="00D16483">
                          <w:rPr>
                            <w:sz w:val="18"/>
                            <w:szCs w:val="18"/>
                          </w:rPr>
                          <w:t xml:space="preserve">line </w:t>
                        </w:r>
                        <w:r w:rsidR="00DE5B3A">
                          <w:rPr>
                            <w:sz w:val="18"/>
                            <w:szCs w:val="18"/>
                          </w:rPr>
                          <w:t>with non-zero slop</w:t>
                        </w:r>
                        <w:ins w:id="1578" w:author="Author">
                          <w:r w:rsidR="00A11679">
                            <w:rPr>
                              <w:sz w:val="18"/>
                              <w:szCs w:val="18"/>
                            </w:rPr>
                            <w:t>e</w:t>
                          </w:r>
                        </w:ins>
                        <w:r w:rsidR="00DE5B3A">
                          <w:rPr>
                            <w:sz w:val="18"/>
                            <w:szCs w:val="18"/>
                          </w:rPr>
                          <w:t xml:space="preserve">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w:t>
                        </w:r>
                        <w:del w:id="1579" w:author="Author">
                          <w:r w:rsidR="00022F63" w:rsidDel="00A11679">
                            <w:rPr>
                              <w:sz w:val="18"/>
                              <w:szCs w:val="18"/>
                            </w:rPr>
                            <w:delText xml:space="preserve">through </w:delText>
                          </w:r>
                        </w:del>
                        <w:r w:rsidR="00022F63">
                          <w:rPr>
                            <w:sz w:val="18"/>
                            <w:szCs w:val="18"/>
                          </w:rPr>
                          <w:t xml:space="preserve">the </w:t>
                        </w:r>
                        <w:r w:rsidR="00EA03CF">
                          <w:rPr>
                            <w:sz w:val="18"/>
                            <w:szCs w:val="18"/>
                          </w:rPr>
                          <w:t>variation</w:t>
                        </w:r>
                        <w:ins w:id="1580" w:author="Author">
                          <w:r w:rsidR="00EE7615">
                            <w:rPr>
                              <w:sz w:val="18"/>
                              <w:szCs w:val="18"/>
                            </w:rPr>
                            <w:t xml:space="preserve">. Therefore, </w:t>
                          </w:r>
                        </w:ins>
                        <w:del w:id="1581" w:author="Author">
                          <w:r w:rsidR="00022F63" w:rsidDel="00A11679">
                            <w:rPr>
                              <w:sz w:val="18"/>
                              <w:szCs w:val="18"/>
                            </w:rPr>
                            <w:delText>, therefore,</w:delText>
                          </w:r>
                        </w:del>
                        <w:r w:rsidR="00022F63">
                          <w:rPr>
                            <w:sz w:val="18"/>
                            <w:szCs w:val="18"/>
                          </w:rPr>
                          <w:t xml:space="preserve"> DLM and VLA </w:t>
                        </w:r>
                        <w:del w:id="1582" w:author="Author">
                          <w:r w:rsidR="00022F63" w:rsidDel="00A11679">
                            <w:rPr>
                              <w:sz w:val="18"/>
                              <w:szCs w:val="18"/>
                            </w:rPr>
                            <w:delText xml:space="preserve">recognize </w:delText>
                          </w:r>
                        </w:del>
                        <w:ins w:id="1583" w:author="Author">
                          <w:r w:rsidR="00EE7615">
                            <w:rPr>
                              <w:sz w:val="18"/>
                              <w:szCs w:val="18"/>
                            </w:rPr>
                            <w:t>detect</w:t>
                          </w:r>
                          <w:r w:rsidR="00A11679">
                            <w:rPr>
                              <w:sz w:val="18"/>
                              <w:szCs w:val="18"/>
                            </w:rPr>
                            <w:t xml:space="preserve"> </w:t>
                          </w:r>
                        </w:ins>
                        <w:r w:rsidR="00022F63">
                          <w:rPr>
                            <w:sz w:val="18"/>
                            <w:szCs w:val="18"/>
                          </w:rPr>
                          <w:t xml:space="preserve">A/a as a </w:t>
                        </w:r>
                        <w:r w:rsidR="00EA03CF">
                          <w:rPr>
                            <w:sz w:val="18"/>
                            <w:szCs w:val="18"/>
                          </w:rPr>
                          <w:t xml:space="preserve">variance loci </w:t>
                        </w:r>
                        <w:r w:rsidR="008E4DCD">
                          <w:rPr>
                            <w:sz w:val="18"/>
                            <w:szCs w:val="18"/>
                          </w:rPr>
                          <w:t xml:space="preserve">and </w:t>
                        </w:r>
                        <w:r w:rsidR="00022F63">
                          <w:rPr>
                            <w:sz w:val="18"/>
                            <w:szCs w:val="18"/>
                          </w:rPr>
                          <w:t>GxE candidate</w:t>
                        </w:r>
                        <w:del w:id="1584" w:author="Author">
                          <w:r w:rsidR="00022F63" w:rsidDel="00EE7615">
                            <w:rPr>
                              <w:sz w:val="18"/>
                              <w:szCs w:val="18"/>
                            </w:rPr>
                            <w:delText xml:space="preserve">; </w:delText>
                          </w:r>
                        </w:del>
                        <w:ins w:id="1585" w:author="Author">
                          <w:r w:rsidR="00EE7615">
                            <w:rPr>
                              <w:sz w:val="18"/>
                              <w:szCs w:val="18"/>
                            </w:rPr>
                            <w:t>.</w:t>
                          </w:r>
                          <w:r w:rsidR="00EE7615">
                            <w:rPr>
                              <w:sz w:val="18"/>
                              <w:szCs w:val="18"/>
                            </w:rPr>
                            <w:t xml:space="preserve"> </w:t>
                          </w:r>
                        </w:ins>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fit</w:t>
                        </w:r>
                        <w:ins w:id="1586" w:author="Author">
                          <w:r w:rsidR="00A11679">
                            <w:rPr>
                              <w:sz w:val="18"/>
                              <w:szCs w:val="18"/>
                            </w:rPr>
                            <w:t>s</w:t>
                          </w:r>
                        </w:ins>
                        <w:del w:id="1587" w:author="Author">
                          <w:r w:rsidR="0033152E" w:rsidDel="00A11679">
                            <w:rPr>
                              <w:sz w:val="18"/>
                              <w:szCs w:val="18"/>
                            </w:rPr>
                            <w:delText xml:space="preserve"> </w:delText>
                          </w:r>
                          <w:r w:rsidR="00022F63" w:rsidDel="00A11679">
                            <w:rPr>
                              <w:sz w:val="18"/>
                              <w:szCs w:val="18"/>
                            </w:rPr>
                            <w:delText>through</w:delText>
                          </w:r>
                        </w:del>
                        <w:r w:rsidR="00022F63">
                          <w:rPr>
                            <w:sz w:val="18"/>
                            <w:szCs w:val="18"/>
                          </w:rPr>
                          <w:t xml:space="preserve">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w:t>
                        </w:r>
                        <w:del w:id="1588" w:author="Author">
                          <w:r w:rsidR="00022F63" w:rsidDel="00A11679">
                            <w:rPr>
                              <w:sz w:val="18"/>
                              <w:szCs w:val="18"/>
                            </w:rPr>
                            <w:delText xml:space="preserve">could </w:delText>
                          </w:r>
                        </w:del>
                        <w:ins w:id="1589" w:author="Author">
                          <w:r w:rsidR="00A11679">
                            <w:rPr>
                              <w:sz w:val="18"/>
                              <w:szCs w:val="18"/>
                            </w:rPr>
                            <w:t>does</w:t>
                          </w:r>
                          <w:r w:rsidR="00A11679">
                            <w:rPr>
                              <w:sz w:val="18"/>
                              <w:szCs w:val="18"/>
                            </w:rPr>
                            <w:t xml:space="preserve"> </w:t>
                          </w:r>
                        </w:ins>
                        <w:r w:rsidR="00022F63">
                          <w:rPr>
                            <w:sz w:val="18"/>
                            <w:szCs w:val="18"/>
                          </w:rPr>
                          <w:t xml:space="preserve">not </w:t>
                        </w:r>
                        <w:r w:rsidR="00BE2A2E">
                          <w:rPr>
                            <w:sz w:val="18"/>
                            <w:szCs w:val="18"/>
                          </w:rPr>
                          <w:t>recognize</w:t>
                        </w:r>
                        <w:r w:rsidR="00022F63">
                          <w:rPr>
                            <w:sz w:val="18"/>
                            <w:szCs w:val="18"/>
                          </w:rPr>
                          <w:t xml:space="preserve"> the </w:t>
                        </w:r>
                        <w:r w:rsidR="00BE2A2E">
                          <w:rPr>
                            <w:sz w:val="18"/>
                            <w:szCs w:val="18"/>
                          </w:rPr>
                          <w:t>variance loci</w:t>
                        </w:r>
                        <w:ins w:id="1590" w:author="Author">
                          <w:r w:rsidR="00EE7615">
                            <w:rPr>
                              <w:sz w:val="18"/>
                              <w:szCs w:val="18"/>
                            </w:rPr>
                            <w:t>. However</w:t>
                          </w:r>
                        </w:ins>
                        <w:r w:rsidR="00022F63">
                          <w:rPr>
                            <w:sz w:val="18"/>
                            <w:szCs w:val="18"/>
                          </w:rPr>
                          <w:t xml:space="preserve">, </w:t>
                        </w:r>
                        <w:del w:id="1591" w:author="Author">
                          <w:r w:rsidR="00022F63" w:rsidDel="00EE7615">
                            <w:rPr>
                              <w:sz w:val="18"/>
                              <w:szCs w:val="18"/>
                            </w:rPr>
                            <w:delText xml:space="preserve">but </w:delText>
                          </w:r>
                        </w:del>
                        <w:r w:rsidR="00022F63">
                          <w:rPr>
                            <w:sz w:val="18"/>
                            <w:szCs w:val="18"/>
                          </w:rPr>
                          <w:t xml:space="preserve">a </w:t>
                        </w:r>
                        <w:r w:rsidR="00BE2A2E">
                          <w:rPr>
                            <w:sz w:val="18"/>
                            <w:szCs w:val="18"/>
                          </w:rPr>
                          <w:t xml:space="preserve">curve with </w:t>
                        </w:r>
                        <w:ins w:id="1592" w:author="Author">
                          <w:r w:rsidR="00A11679">
                            <w:rPr>
                              <w:sz w:val="18"/>
                              <w:szCs w:val="18"/>
                            </w:rPr>
                            <w:t xml:space="preserve">a </w:t>
                          </w:r>
                        </w:ins>
                        <w:r w:rsidR="00BE2A2E">
                          <w:rPr>
                            <w:sz w:val="18"/>
                            <w:szCs w:val="18"/>
                          </w:rPr>
                          <w:t xml:space="preserve">positive gradient </w:t>
                        </w:r>
                        <w:r w:rsidR="00022F63">
                          <w:rPr>
                            <w:sz w:val="18"/>
                            <w:szCs w:val="18"/>
                          </w:rPr>
                          <w:t xml:space="preserve">(solid red) </w:t>
                        </w:r>
                        <w:del w:id="1593" w:author="Author">
                          <w:r w:rsidR="000119FD" w:rsidDel="00A11679">
                            <w:rPr>
                              <w:sz w:val="18"/>
                              <w:szCs w:val="18"/>
                            </w:rPr>
                            <w:delText xml:space="preserve">still </w:delText>
                          </w:r>
                        </w:del>
                        <w:r w:rsidR="00022F63">
                          <w:rPr>
                            <w:sz w:val="18"/>
                            <w:szCs w:val="18"/>
                          </w:rPr>
                          <w:t>fit</w:t>
                        </w:r>
                        <w:r w:rsidR="00130088">
                          <w:rPr>
                            <w:sz w:val="18"/>
                            <w:szCs w:val="18"/>
                          </w:rPr>
                          <w:t>s</w:t>
                        </w:r>
                        <w:del w:id="1594" w:author="Author">
                          <w:r w:rsidR="00022F63" w:rsidDel="00A11679">
                            <w:rPr>
                              <w:sz w:val="18"/>
                              <w:szCs w:val="18"/>
                            </w:rPr>
                            <w:delText xml:space="preserve"> through</w:delText>
                          </w:r>
                        </w:del>
                        <w:r w:rsidR="00022F63">
                          <w:rPr>
                            <w:sz w:val="18"/>
                            <w:szCs w:val="18"/>
                          </w:rPr>
                          <w:t xml:space="preserve">,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3ECE73D7"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del w:id="1595" w:author="Author">
                          <w:r w:rsidR="00022F63" w:rsidRPr="009C62DA" w:rsidDel="00A11679">
                            <w:rPr>
                              <w:b/>
                              <w:bCs/>
                              <w:sz w:val="18"/>
                              <w:szCs w:val="18"/>
                            </w:rPr>
                            <w:delText>)</w:delText>
                          </w:r>
                          <w:r w:rsidR="00DF5AC8" w:rsidDel="00A11679">
                            <w:rPr>
                              <w:b/>
                              <w:bCs/>
                              <w:sz w:val="18"/>
                              <w:szCs w:val="18"/>
                            </w:rPr>
                            <w:delText>:</w:delText>
                          </w:r>
                          <w:r w:rsidR="006552FB" w:rsidRPr="006552FB" w:rsidDel="00A11679">
                            <w:rPr>
                              <w:sz w:val="18"/>
                              <w:szCs w:val="18"/>
                            </w:rPr>
                            <w:delText xml:space="preserve"> </w:delText>
                          </w:r>
                        </w:del>
                        <w:ins w:id="1596" w:author="Author">
                          <w:r w:rsidR="00A11679" w:rsidRPr="009C62DA">
                            <w:rPr>
                              <w:b/>
                              <w:bCs/>
                              <w:sz w:val="18"/>
                              <w:szCs w:val="18"/>
                            </w:rPr>
                            <w:t>)</w:t>
                          </w:r>
                          <w:r w:rsidR="00A11679">
                            <w:rPr>
                              <w:b/>
                              <w:bCs/>
                              <w:sz w:val="18"/>
                              <w:szCs w:val="18"/>
                            </w:rPr>
                            <w:t xml:space="preserve"> </w:t>
                          </w:r>
                          <w:r w:rsidR="00A11679">
                            <w:rPr>
                              <w:sz w:val="18"/>
                              <w:szCs w:val="18"/>
                            </w:rPr>
                            <w:t>shows</w:t>
                          </w:r>
                          <w:r w:rsidR="00A11679" w:rsidRPr="006552FB">
                            <w:rPr>
                              <w:sz w:val="18"/>
                              <w:szCs w:val="18"/>
                            </w:rPr>
                            <w:t xml:space="preserve"> </w:t>
                          </w:r>
                        </w:ins>
                        <w:r w:rsidR="00022F63">
                          <w:rPr>
                            <w:sz w:val="18"/>
                            <w:szCs w:val="18"/>
                          </w:rPr>
                          <w:t>case</w:t>
                        </w:r>
                        <w:del w:id="1597" w:author="Author">
                          <w:r w:rsidR="00022F63" w:rsidDel="00EE7615">
                            <w:rPr>
                              <w:sz w:val="18"/>
                              <w:szCs w:val="18"/>
                            </w:rPr>
                            <w:delText>/</w:delText>
                          </w:r>
                        </w:del>
                        <w:ins w:id="1598" w:author="Author">
                          <w:r w:rsidR="00EE7615">
                            <w:rPr>
                              <w:sz w:val="18"/>
                              <w:szCs w:val="18"/>
                            </w:rPr>
                            <w:t>-</w:t>
                          </w:r>
                        </w:ins>
                        <w:r w:rsidR="00022F63">
                          <w:rPr>
                            <w:sz w:val="18"/>
                            <w:szCs w:val="18"/>
                          </w:rPr>
                          <w:t>control phenotype</w:t>
                        </w:r>
                        <w:ins w:id="1599" w:author="Author">
                          <w:r w:rsidR="00EE7615">
                            <w:rPr>
                              <w:sz w:val="18"/>
                              <w:szCs w:val="18"/>
                            </w:rPr>
                            <w:t>s</w:t>
                          </w:r>
                        </w:ins>
                        <w:r w:rsidR="00022F63">
                          <w:rPr>
                            <w:sz w:val="18"/>
                            <w:szCs w:val="18"/>
                          </w:rPr>
                          <w:t xml:space="preserv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w:t>
                        </w:r>
                        <w:del w:id="1600" w:author="Author">
                          <w:r w:rsidR="00022F63" w:rsidDel="00A11679">
                            <w:rPr>
                              <w:sz w:val="18"/>
                              <w:szCs w:val="18"/>
                            </w:rPr>
                            <w:delText xml:space="preserve">still </w:delText>
                          </w:r>
                        </w:del>
                        <w:r w:rsidR="00022F63">
                          <w:rPr>
                            <w:sz w:val="18"/>
                            <w:szCs w:val="18"/>
                          </w:rPr>
                          <w:t xml:space="preserve">fits </w:t>
                        </w:r>
                        <w:del w:id="1601" w:author="Author">
                          <w:r w:rsidR="00022F63" w:rsidDel="00A11679">
                            <w:rPr>
                              <w:sz w:val="18"/>
                              <w:szCs w:val="18"/>
                            </w:rPr>
                            <w:delText xml:space="preserve">through </w:delText>
                          </w:r>
                        </w:del>
                        <w:r w:rsidR="00E94126">
                          <w:rPr>
                            <w:sz w:val="18"/>
                            <w:szCs w:val="18"/>
                          </w:rPr>
                          <w:t xml:space="preserve">the variation </w:t>
                        </w:r>
                        <w:r w:rsidR="00022F63">
                          <w:rPr>
                            <w:sz w:val="18"/>
                            <w:szCs w:val="18"/>
                          </w:rPr>
                          <w:t>(solid green)</w:t>
                        </w:r>
                        <w:ins w:id="1602" w:author="Author">
                          <w:r w:rsidR="00A11679">
                            <w:rPr>
                              <w:sz w:val="18"/>
                              <w:szCs w:val="18"/>
                            </w:rPr>
                            <w:t xml:space="preserve"> and thus</w:t>
                          </w:r>
                        </w:ins>
                        <w:del w:id="1603" w:author="Author">
                          <w:r w:rsidR="00277C05" w:rsidDel="00A11679">
                            <w:rPr>
                              <w:sz w:val="18"/>
                              <w:szCs w:val="18"/>
                            </w:rPr>
                            <w:delText>.</w:delText>
                          </w:r>
                          <w:r w:rsidR="00022F63" w:rsidDel="00A11679">
                            <w:rPr>
                              <w:sz w:val="18"/>
                              <w:szCs w:val="18"/>
                            </w:rPr>
                            <w:delText xml:space="preserve"> </w:delText>
                          </w:r>
                          <w:r w:rsidR="00277C05" w:rsidDel="00A11679">
                            <w:rPr>
                              <w:sz w:val="18"/>
                              <w:szCs w:val="18"/>
                            </w:rPr>
                            <w:delText>T</w:delText>
                          </w:r>
                          <w:r w:rsidR="00022F63" w:rsidDel="00A11679">
                            <w:rPr>
                              <w:sz w:val="18"/>
                              <w:szCs w:val="18"/>
                            </w:rPr>
                            <w:delText>herefore,</w:delText>
                          </w:r>
                        </w:del>
                        <w:r w:rsidR="00022F63">
                          <w:rPr>
                            <w:sz w:val="18"/>
                            <w:szCs w:val="18"/>
                          </w:rPr>
                          <w:t xml:space="preserve"> DLM wrongfully classif</w:t>
                        </w:r>
                        <w:r w:rsidR="00277C05">
                          <w:rPr>
                            <w:sz w:val="18"/>
                            <w:szCs w:val="18"/>
                          </w:rPr>
                          <w:t>ies</w:t>
                        </w:r>
                        <w:r w:rsidR="00022F63">
                          <w:rPr>
                            <w:sz w:val="18"/>
                            <w:szCs w:val="18"/>
                          </w:rPr>
                          <w:t xml:space="preserve"> A/a as a GxE candidate</w:t>
                        </w:r>
                        <w:r w:rsidR="009D77E2">
                          <w:rPr>
                            <w:sz w:val="18"/>
                            <w:szCs w:val="18"/>
                          </w:rPr>
                          <w:t>, inflating type 1 error</w:t>
                        </w:r>
                        <w:ins w:id="1604" w:author="Author">
                          <w:r w:rsidR="00A11679">
                            <w:rPr>
                              <w:sz w:val="18"/>
                              <w:szCs w:val="18"/>
                            </w:rPr>
                            <w:t>s</w:t>
                          </w:r>
                          <w:r w:rsidR="00EE7615">
                            <w:rPr>
                              <w:sz w:val="18"/>
                              <w:szCs w:val="18"/>
                            </w:rPr>
                            <w:t>. However</w:t>
                          </w:r>
                        </w:ins>
                        <w:r w:rsidR="00022F63">
                          <w:rPr>
                            <w:sz w:val="18"/>
                            <w:szCs w:val="18"/>
                          </w:rPr>
                          <w:t xml:space="preserve">, </w:t>
                        </w:r>
                        <w:del w:id="1605" w:author="Author">
                          <w:r w:rsidR="00022F63" w:rsidDel="00EE7615">
                            <w:rPr>
                              <w:sz w:val="18"/>
                              <w:szCs w:val="18"/>
                            </w:rPr>
                            <w:delText xml:space="preserve">but </w:delText>
                          </w:r>
                        </w:del>
                        <w:r w:rsidR="00022F63">
                          <w:rPr>
                            <w:sz w:val="18"/>
                            <w:szCs w:val="18"/>
                          </w:rPr>
                          <w:t xml:space="preserve">VLA’s </w:t>
                        </w:r>
                        <w:r w:rsidR="00C100AF" w:rsidRPr="00C100AF">
                          <w:rPr>
                            <w:sz w:val="18"/>
                            <w:szCs w:val="18"/>
                          </w:rPr>
                          <w:t xml:space="preserve">positive gradient </w:t>
                        </w:r>
                        <w:r w:rsidR="00022F63">
                          <w:rPr>
                            <w:sz w:val="18"/>
                            <w:szCs w:val="18"/>
                          </w:rPr>
                          <w:t xml:space="preserve">test does not </w:t>
                        </w:r>
                        <w:ins w:id="1606" w:author="Author">
                          <w:r w:rsidR="00A11679">
                            <w:rPr>
                              <w:sz w:val="18"/>
                              <w:szCs w:val="18"/>
                            </w:rPr>
                            <w:t xml:space="preserve">inflate type 1 errors </w:t>
                          </w:r>
                        </w:ins>
                        <w:r w:rsidR="00022F63">
                          <w:rPr>
                            <w:sz w:val="18"/>
                            <w:szCs w:val="18"/>
                          </w:rPr>
                          <w:t xml:space="preserve">because the curve </w:t>
                        </w:r>
                        <w:ins w:id="1607" w:author="Author">
                          <w:r w:rsidR="00A11679">
                            <w:rPr>
                              <w:sz w:val="18"/>
                              <w:szCs w:val="18"/>
                            </w:rPr>
                            <w:t xml:space="preserve">that </w:t>
                          </w:r>
                        </w:ins>
                        <w:r w:rsidR="00DE2EF6">
                          <w:rPr>
                            <w:sz w:val="18"/>
                            <w:szCs w:val="18"/>
                          </w:rPr>
                          <w:t>fit</w:t>
                        </w:r>
                        <w:ins w:id="1608" w:author="Author">
                          <w:r w:rsidR="00A11679">
                            <w:rPr>
                              <w:sz w:val="18"/>
                              <w:szCs w:val="18"/>
                            </w:rPr>
                            <w:t>s</w:t>
                          </w:r>
                        </w:ins>
                        <w:del w:id="1609" w:author="Author">
                          <w:r w:rsidR="00DE2EF6" w:rsidDel="00A11679">
                            <w:rPr>
                              <w:sz w:val="18"/>
                              <w:szCs w:val="18"/>
                            </w:rPr>
                            <w:delText xml:space="preserve"> through</w:delText>
                          </w:r>
                        </w:del>
                        <w:r w:rsidR="00DE2EF6">
                          <w:rPr>
                            <w:sz w:val="18"/>
                            <w:szCs w:val="18"/>
                          </w:rPr>
                          <w:t xml:space="preserve"> the variation </w:t>
                        </w:r>
                        <w:del w:id="1610" w:author="Author">
                          <w:r w:rsidR="00DE2EF6" w:rsidDel="00A11679">
                            <w:rPr>
                              <w:sz w:val="18"/>
                              <w:szCs w:val="18"/>
                            </w:rPr>
                            <w:delText xml:space="preserve">had </w:delText>
                          </w:r>
                        </w:del>
                        <w:ins w:id="1611" w:author="Author">
                          <w:r w:rsidR="00A11679">
                            <w:rPr>
                              <w:sz w:val="18"/>
                              <w:szCs w:val="18"/>
                            </w:rPr>
                            <w:t>ha</w:t>
                          </w:r>
                          <w:r w:rsidR="00A11679">
                            <w:rPr>
                              <w:sz w:val="18"/>
                              <w:szCs w:val="18"/>
                            </w:rPr>
                            <w:t>s a</w:t>
                          </w:r>
                          <w:r w:rsidR="00A11679">
                            <w:rPr>
                              <w:sz w:val="18"/>
                              <w:szCs w:val="18"/>
                            </w:rPr>
                            <w:t xml:space="preserve"> </w:t>
                          </w:r>
                        </w:ins>
                        <w:r w:rsidR="00DE2EF6">
                          <w:rPr>
                            <w:sz w:val="18"/>
                            <w:szCs w:val="18"/>
                          </w:rPr>
                          <w:t xml:space="preserve">negative gradient </w:t>
                        </w:r>
                        <w:r w:rsidR="00022F63">
                          <w:rPr>
                            <w:sz w:val="18"/>
                            <w:szCs w:val="18"/>
                          </w:rPr>
                          <w:t>(solid red</w:t>
                        </w:r>
                        <w:del w:id="1612" w:author="Author">
                          <w:r w:rsidR="00022F63" w:rsidDel="00EE7615">
                            <w:rPr>
                              <w:sz w:val="18"/>
                              <w:szCs w:val="18"/>
                            </w:rPr>
                            <w:delText xml:space="preserve">); </w:delText>
                          </w:r>
                        </w:del>
                        <w:ins w:id="1613" w:author="Author">
                          <w:r w:rsidR="00EE7615">
                            <w:rPr>
                              <w:sz w:val="18"/>
                              <w:szCs w:val="18"/>
                            </w:rPr>
                            <w:t>)</w:t>
                          </w:r>
                          <w:r w:rsidR="00EE7615">
                            <w:rPr>
                              <w:sz w:val="18"/>
                              <w:szCs w:val="18"/>
                            </w:rPr>
                            <w:t>.</w:t>
                          </w:r>
                          <w:r w:rsidR="00EE7615">
                            <w:rPr>
                              <w:sz w:val="18"/>
                              <w:szCs w:val="18"/>
                            </w:rPr>
                            <w:t xml:space="preserve"> </w:t>
                          </w:r>
                        </w:ins>
                        <w:r w:rsidR="00022F63" w:rsidRPr="00AF1469">
                          <w:rPr>
                            <w:b/>
                            <w:bCs/>
                            <w:sz w:val="18"/>
                            <w:szCs w:val="18"/>
                          </w:rPr>
                          <w:t>(d)</w:t>
                        </w:r>
                        <w:r w:rsidR="00022F63">
                          <w:rPr>
                            <w:sz w:val="18"/>
                            <w:szCs w:val="18"/>
                          </w:rPr>
                          <w:t xml:space="preserve"> </w:t>
                        </w:r>
                        <w:r w:rsidR="00A11679">
                          <w:rPr>
                            <w:sz w:val="18"/>
                            <w:szCs w:val="18"/>
                          </w:rPr>
                          <w:t>I</w:t>
                        </w:r>
                        <w:r w:rsidR="00022F63">
                          <w:rPr>
                            <w:sz w:val="18"/>
                            <w:szCs w:val="18"/>
                          </w:rPr>
                          <w:t xml:space="preserve">n the presence of </w:t>
                        </w:r>
                        <w:ins w:id="1614" w:author="Author">
                          <w:r w:rsidR="00A11679">
                            <w:rPr>
                              <w:sz w:val="18"/>
                              <w:szCs w:val="18"/>
                            </w:rPr>
                            <w:t xml:space="preserve">a </w:t>
                          </w:r>
                        </w:ins>
                        <w:r w:rsidR="00022F63">
                          <w:rPr>
                            <w:sz w:val="18"/>
                            <w:szCs w:val="18"/>
                          </w:rPr>
                          <w:t xml:space="preserve">GxE, VLA’s </w:t>
                        </w:r>
                        <w:r w:rsidR="004A796D">
                          <w:rPr>
                            <w:sz w:val="18"/>
                            <w:szCs w:val="18"/>
                          </w:rPr>
                          <w:t>positive gradient</w:t>
                        </w:r>
                        <w:r w:rsidR="00022F63">
                          <w:rPr>
                            <w:sz w:val="18"/>
                            <w:szCs w:val="18"/>
                          </w:rPr>
                          <w:t xml:space="preserve"> test can detect A/a as a GxE candidate (solid red line)</w:t>
                        </w:r>
                        <w:ins w:id="1615" w:author="Author">
                          <w:r w:rsidR="00EE7615">
                            <w:rPr>
                              <w:sz w:val="18"/>
                              <w:szCs w:val="18"/>
                            </w:rPr>
                            <w:t>.</w:t>
                          </w:r>
                        </w:ins>
                        <w:r w:rsidR="00022F63">
                          <w:rPr>
                            <w:sz w:val="18"/>
                            <w:szCs w:val="18"/>
                          </w:rPr>
                          <w:t xml:space="preserve">; </w:t>
                        </w:r>
                        <w:r w:rsidR="00022F63" w:rsidRPr="007D58D8">
                          <w:rPr>
                            <w:b/>
                            <w:bCs/>
                            <w:sz w:val="18"/>
                            <w:szCs w:val="18"/>
                          </w:rPr>
                          <w:t>(f)</w:t>
                        </w:r>
                        <w:r w:rsidR="00022F63">
                          <w:rPr>
                            <w:sz w:val="18"/>
                            <w:szCs w:val="18"/>
                          </w:rPr>
                          <w:t xml:space="preserve"> </w:t>
                        </w:r>
                        <w:r w:rsidR="00797235">
                          <w:rPr>
                            <w:sz w:val="18"/>
                            <w:szCs w:val="18"/>
                          </w:rPr>
                          <w:t>VLA</w:t>
                        </w:r>
                        <w:ins w:id="1616" w:author="Author">
                          <w:r w:rsidR="00A11679">
                            <w:rPr>
                              <w:sz w:val="18"/>
                              <w:szCs w:val="18"/>
                            </w:rPr>
                            <w:t>’s</w:t>
                          </w:r>
                        </w:ins>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candidate</w:t>
                        </w:r>
                        <w:ins w:id="1617" w:author="Author">
                          <w:r w:rsidR="00A11679">
                            <w:rPr>
                              <w:sz w:val="18"/>
                              <w:szCs w:val="18"/>
                            </w:rPr>
                            <w:t>s</w:t>
                          </w:r>
                        </w:ins>
                        <w:r w:rsidR="00A41222">
                          <w:rPr>
                            <w:sz w:val="18"/>
                            <w:szCs w:val="18"/>
                          </w:rPr>
                          <w:t xml:space="preserve"> </w:t>
                        </w:r>
                        <w:r w:rsidR="00022F63">
                          <w:rPr>
                            <w:sz w:val="18"/>
                            <w:szCs w:val="18"/>
                          </w:rPr>
                          <w:t xml:space="preserve">(solid red) </w:t>
                        </w:r>
                        <w:del w:id="1618" w:author="Author">
                          <w:r w:rsidR="00022F63" w:rsidDel="00A11679">
                            <w:rPr>
                              <w:sz w:val="18"/>
                              <w:szCs w:val="18"/>
                            </w:rPr>
                            <w:delText xml:space="preserve">where </w:delText>
                          </w:r>
                        </w:del>
                        <w:ins w:id="1619" w:author="Author">
                          <w:r w:rsidR="00A11679">
                            <w:rPr>
                              <w:sz w:val="18"/>
                              <w:szCs w:val="18"/>
                            </w:rPr>
                            <w:t xml:space="preserve">in cases </w:t>
                          </w:r>
                          <w:r w:rsidR="00EE7615">
                            <w:rPr>
                              <w:sz w:val="18"/>
                              <w:szCs w:val="18"/>
                            </w:rPr>
                            <w:t>where</w:t>
                          </w:r>
                          <w:r w:rsidR="00A11679">
                            <w:rPr>
                              <w:sz w:val="18"/>
                              <w:szCs w:val="18"/>
                            </w:rPr>
                            <w:t xml:space="preserve"> </w:t>
                          </w:r>
                        </w:ins>
                        <w:r w:rsidR="00022F63">
                          <w:rPr>
                            <w:sz w:val="18"/>
                            <w:szCs w:val="18"/>
                          </w:rPr>
                          <w:t>DLM</w:t>
                        </w:r>
                        <w:ins w:id="1620" w:author="Author">
                          <w:r w:rsidR="00A11679">
                            <w:rPr>
                              <w:sz w:val="18"/>
                              <w:szCs w:val="18"/>
                            </w:rPr>
                            <w:t>’s</w:t>
                          </w:r>
                        </w:ins>
                        <w:r w:rsidR="007A0CA4">
                          <w:rPr>
                            <w:sz w:val="18"/>
                            <w:szCs w:val="18"/>
                          </w:rPr>
                          <w:t xml:space="preserve"> </w:t>
                        </w:r>
                        <w:r w:rsidR="00BE22D3">
                          <w:rPr>
                            <w:sz w:val="18"/>
                            <w:szCs w:val="18"/>
                          </w:rPr>
                          <w:t xml:space="preserve">non-zero </w:t>
                        </w:r>
                        <w:r w:rsidR="007D5F9F">
                          <w:rPr>
                            <w:sz w:val="18"/>
                            <w:szCs w:val="18"/>
                          </w:rPr>
                          <w:t>slop</w:t>
                        </w:r>
                        <w:ins w:id="1621" w:author="Author">
                          <w:r w:rsidR="00EE7615">
                            <w:rPr>
                              <w:sz w:val="18"/>
                              <w:szCs w:val="18"/>
                            </w:rPr>
                            <w:t>e</w:t>
                          </w:r>
                        </w:ins>
                        <w:r w:rsidR="007D5F9F">
                          <w:rPr>
                            <w:sz w:val="18"/>
                            <w:szCs w:val="18"/>
                          </w:rPr>
                          <w:t xml:space="preserve">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" filled="f" strokecolor="#00b0f0" strokeweight="1.5pt">
                  <v:textbox>
                    <w:txbxContent>
                      <w:p w14:paraId="229A3FE0" w14:textId="77777777" w:rsidR="00022F63" w:rsidRDefault="00022F63" w:rsidP="00022F63">
                        <w:pPr>
                          <w:jc w:val="center"/>
                        </w:pPr>
                      </w:p>
                    </w:txbxContent>
                  </v:textbox>
                </v:rect>
                <v:rect id="Rectangle 30" o:spid="_x0000_s1031" style="position:absolute;left:20342;top:2861;width:1857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xDZwAAAANsAAAAPAAAAZHJzL2Rvd25yZXYueG1sRE9Na8JA&#10;EL0L/Q/LFHoR3bRS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HYsQ2cAAAADbAAAADwAAAAAA&#10;AAAAAAAAAAAHAgAAZHJzL2Rvd25yZXYueG1sUEsFBgAAAAADAAMAtwAAAPQCAAAAAA==&#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" filled="f" strokecolor="#00b0f0" strokeweight="1.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36" style="position:absolute;left:39319;top:2860;width:18646;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&#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38" style="position:absolute;left:20403;top:10850;width:18558;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" filled="f" strokecolor="#00b0f0" strokeweight="1.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40" style="position:absolute;left:39358;top:10849;width:18607;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OkwAAAANsAAAAPAAAAZHJzL2Rvd25yZXYueG1sRE9Na8JA&#10;EL0L/Q/LFHoR3bRY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RY1jpMAAAADbAAAADwAAAAAA&#10;AAAAAAAAAAAHAgAAZHJzL2Rvd25yZXYueG1sUEsFBgAAAAADAAMAtwAAAPQCAAAAAA==&#10;" filled="f" strokecolor="#00b0f0" strokeweight="1.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7315FFCA" w14:textId="1E821966" w:rsidR="00151EF8" w:rsidDel="000318AF" w:rsidRDefault="00151EF8" w:rsidP="00C56206">
      <w:pPr>
        <w:rPr>
          <w:del w:id="1533" w:author="Author"/>
        </w:rPr>
      </w:pPr>
      <w:ins w:id="1534" w:author="Author">
        <w:del w:id="1535" w:author="Author">
          <w:r w:rsidDel="000318AF">
            <w:lastRenderedPageBreak/>
            <w:delText>Xiaoran: Figure 1</w:delText>
          </w:r>
        </w:del>
      </w:ins>
      <w:del w:id="1536" w:author="Author">
        <w:r w:rsidR="00D06013" w:rsidDel="000318AF">
          <w:delText xml:space="preserve">’s drawing and description </w:delText>
        </w:r>
      </w:del>
      <w:ins w:id="1537" w:author="Author">
        <w:del w:id="1538" w:author="Author">
          <w:r w:rsidDel="000318AF">
            <w:delText>have been reworked.</w:delText>
          </w:r>
        </w:del>
      </w:ins>
    </w:p>
    <w:p w14:paraId="679691D5" w14:textId="48AE3516" w:rsidR="00C56206" w:rsidRPr="00C56206" w:rsidRDefault="00C56206" w:rsidP="00C56206">
      <w:r>
        <w:rPr>
          <w:noProof/>
        </w:rPr>
        <mc:AlternateContent>
          <mc:Choice Requires="wpc">
            <w:drawing>
              <wp:inline distT="0" distB="0" distL="0" distR="0" wp14:anchorId="5E3756F2" wp14:editId="01372B39">
                <wp:extent cx="5943600" cy="4742199"/>
                <wp:effectExtent l="0" t="0" r="0" b="127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40"/>
                            <a:ext cx="5943600" cy="898540"/>
                          </a:xfrm>
                          <a:prstGeom prst="rect">
                            <a:avLst/>
                          </a:prstGeom>
                          <a:noFill/>
                          <a:ln w="9525">
                            <a:noFill/>
                            <a:miter lim="800000"/>
                            <a:headEnd/>
                            <a:tailEnd/>
                          </a:ln>
                        </wps:spPr>
                        <wps:txbx>
                          <w:txbxContent>
                            <w:p w14:paraId="16658541" w14:textId="46787E61"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w:t>
                              </w:r>
                              <w:r w:rsidR="000318AF">
                                <w:rPr>
                                  <w:b/>
                                  <w:bCs/>
                                </w:rPr>
                                <w:t xml:space="preserve">positive and net positive rates of </w:t>
                              </w:r>
                              <w:r w:rsidR="000318AF" w:rsidRPr="00D57709">
                                <w:rPr>
                                  <w:b/>
                                  <w:bCs/>
                                </w:rPr>
                                <w:t>simulation studies</w:t>
                              </w:r>
                            </w:p>
                            <w:p w14:paraId="4FB5BF2B" w14:textId="1C17A6E4" w:rsidR="00C56206" w:rsidRPr="0062083F" w:rsidRDefault="00C56206" w:rsidP="00C56206">
                              <w:pPr>
                                <w:pStyle w:val="NoSpacing"/>
                                <w:rPr>
                                  <w:rFonts w:ascii="Calibri" w:eastAsia="DengXian" w:hAnsi="Calibri"/>
                                  <w:color w:val="000000" w:themeColor="text1"/>
                                </w:rPr>
                              </w:pPr>
                              <w:r>
                                <w:rPr>
                                  <w:b/>
                                  <w:bCs/>
                                  <w:sz w:val="18"/>
                                  <w:szCs w:val="18"/>
                                </w:rPr>
                                <w:t>Column</w:t>
                              </w:r>
                              <w:ins w:id="1539" w:author="Author">
                                <w:r w:rsidR="006C51EC">
                                  <w:rPr>
                                    <w:b/>
                                    <w:bCs/>
                                    <w:sz w:val="18"/>
                                    <w:szCs w:val="18"/>
                                  </w:rPr>
                                  <w:t>s</w:t>
                                </w:r>
                              </w:ins>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w:t>
                              </w:r>
                              <w:ins w:id="1540" w:author="Author">
                                <w:r w:rsidR="000318AF">
                                  <w:rPr>
                                    <w:sz w:val="18"/>
                                    <w:szCs w:val="18"/>
                                  </w:rPr>
                                  <w:t xml:space="preserve">and </w:t>
                                </w:r>
                              </w:ins>
                              <w:r>
                                <w:rPr>
                                  <w:sz w:val="18"/>
                                  <w:szCs w:val="18"/>
                                </w:rPr>
                                <w:t xml:space="preserve">the y-axis is </w:t>
                              </w:r>
                              <w:ins w:id="1541" w:author="Author">
                                <w:r w:rsidR="000318AF">
                                  <w:rPr>
                                    <w:sz w:val="18"/>
                                    <w:szCs w:val="18"/>
                                  </w:rPr>
                                  <w:t xml:space="preserve">the </w:t>
                                </w:r>
                              </w:ins>
                              <w:r>
                                <w:rPr>
                                  <w:sz w:val="18"/>
                                  <w:szCs w:val="18"/>
                                </w:rPr>
                                <w:t>false positive rate</w:t>
                              </w:r>
                              <w:del w:id="1542" w:author="Author">
                                <w:r w:rsidDel="000318AF">
                                  <w:rPr>
                                    <w:sz w:val="18"/>
                                    <w:szCs w:val="18"/>
                                  </w:rPr>
                                  <w:delText>s</w:delText>
                                </w:r>
                              </w:del>
                              <w:r>
                                <w:rPr>
                                  <w:sz w:val="18"/>
                                  <w:szCs w:val="18"/>
                                </w:rPr>
                                <w:t xml:space="preserve"> (FPR)</w:t>
                              </w:r>
                              <w:ins w:id="1543" w:author="Author">
                                <w:r w:rsidR="000318AF">
                                  <w:rPr>
                                    <w:sz w:val="18"/>
                                    <w:szCs w:val="18"/>
                                  </w:rPr>
                                  <w:t xml:space="preserve">. </w:t>
                                </w:r>
                              </w:ins>
                              <w:del w:id="1544" w:author="Author">
                                <w:r w:rsidDel="000318AF">
                                  <w:rPr>
                                    <w:sz w:val="18"/>
                                    <w:szCs w:val="18"/>
                                  </w:rPr>
                                  <w:delText>, a</w:delText>
                                </w:r>
                              </w:del>
                              <w:ins w:id="1545" w:author="Author">
                                <w:r w:rsidR="000318AF">
                                  <w:rPr>
                                    <w:sz w:val="18"/>
                                    <w:szCs w:val="18"/>
                                  </w:rPr>
                                  <w:t>A</w:t>
                                </w:r>
                              </w:ins>
                              <w:r>
                                <w:rPr>
                                  <w:sz w:val="18"/>
                                  <w:szCs w:val="18"/>
                                </w:rPr>
                                <w:t xml:space="preserve">n FPR of 0.05 (denoted by </w:t>
                              </w:r>
                              <w:r w:rsidRPr="00C03962">
                                <w:rPr>
                                  <w:b/>
                                  <w:bCs/>
                                  <w:sz w:val="18"/>
                                  <w:szCs w:val="18"/>
                                </w:rPr>
                                <w:t>red dashes</w:t>
                              </w:r>
                              <w:r>
                                <w:rPr>
                                  <w:sz w:val="18"/>
                                  <w:szCs w:val="18"/>
                                </w:rPr>
                                <w:t xml:space="preserve">) is </w:t>
                              </w:r>
                              <w:del w:id="1546" w:author="Author">
                                <w:r w:rsidDel="000318AF">
                                  <w:rPr>
                                    <w:sz w:val="18"/>
                                    <w:szCs w:val="18"/>
                                  </w:rPr>
                                  <w:delText>proper</w:delText>
                                </w:r>
                              </w:del>
                              <w:ins w:id="1547" w:author="Author">
                                <w:r w:rsidR="000318AF">
                                  <w:rPr>
                                    <w:sz w:val="18"/>
                                    <w:szCs w:val="18"/>
                                  </w:rPr>
                                  <w:t>used as the threshold</w:t>
                                </w:r>
                              </w:ins>
                              <w:r>
                                <w:rPr>
                                  <w:sz w:val="18"/>
                                  <w:szCs w:val="18"/>
                                </w:rPr>
                                <w:t>,</w:t>
                              </w:r>
                              <w:ins w:id="1548" w:author="Author">
                                <w:r w:rsidR="000318AF">
                                  <w:rPr>
                                    <w:sz w:val="18"/>
                                    <w:szCs w:val="18"/>
                                  </w:rPr>
                                  <w:t xml:space="preserve"> with a</w:t>
                                </w:r>
                              </w:ins>
                              <w:r>
                                <w:rPr>
                                  <w:sz w:val="18"/>
                                  <w:szCs w:val="18"/>
                                </w:rPr>
                                <w:t xml:space="preserve"> higher FPR suggest</w:t>
                              </w:r>
                              <w:ins w:id="1549" w:author="Author">
                                <w:r w:rsidR="000318AF">
                                  <w:rPr>
                                    <w:sz w:val="18"/>
                                    <w:szCs w:val="18"/>
                                  </w:rPr>
                                  <w:t>ing</w:t>
                                </w:r>
                              </w:ins>
                              <w:r>
                                <w:rPr>
                                  <w:sz w:val="18"/>
                                  <w:szCs w:val="18"/>
                                </w:rPr>
                                <w:t xml:space="preserve"> over</w:t>
                              </w:r>
                              <w:ins w:id="1550" w:author="Author">
                                <w:r w:rsidR="000318AF">
                                  <w:rPr>
                                    <w:sz w:val="18"/>
                                    <w:szCs w:val="18"/>
                                  </w:rPr>
                                  <w:t>-</w:t>
                                </w:r>
                              </w:ins>
                              <w:del w:id="1551" w:author="Author">
                                <w:r w:rsidDel="000318AF">
                                  <w:rPr>
                                    <w:sz w:val="18"/>
                                    <w:szCs w:val="18"/>
                                  </w:rPr>
                                  <w:delText xml:space="preserve"> </w:delText>
                                </w:r>
                              </w:del>
                              <w:r>
                                <w:rPr>
                                  <w:sz w:val="18"/>
                                  <w:szCs w:val="18"/>
                                </w:rPr>
                                <w:t>confidence</w:t>
                              </w:r>
                              <w:ins w:id="1552" w:author="Author">
                                <w:r w:rsidR="000318AF">
                                  <w:rPr>
                                    <w:sz w:val="18"/>
                                    <w:szCs w:val="18"/>
                                  </w:rPr>
                                  <w:t xml:space="preserve"> and a</w:t>
                                </w:r>
                              </w:ins>
                              <w:del w:id="1553" w:author="Author">
                                <w:r w:rsidDel="000318AF">
                                  <w:rPr>
                                    <w:sz w:val="18"/>
                                    <w:szCs w:val="18"/>
                                  </w:rPr>
                                  <w:delText>,</w:delText>
                                </w:r>
                              </w:del>
                              <w:r>
                                <w:rPr>
                                  <w:sz w:val="18"/>
                                  <w:szCs w:val="18"/>
                                </w:rPr>
                                <w:t xml:space="preserve"> lower</w:t>
                              </w:r>
                              <w:ins w:id="1554" w:author="Author">
                                <w:r w:rsidR="000318AF">
                                  <w:rPr>
                                    <w:sz w:val="18"/>
                                    <w:szCs w:val="18"/>
                                  </w:rPr>
                                  <w:t xml:space="preserve"> FPR</w:t>
                                </w:r>
                              </w:ins>
                              <w:r>
                                <w:rPr>
                                  <w:sz w:val="18"/>
                                  <w:szCs w:val="18"/>
                                </w:rPr>
                                <w:t xml:space="preserve"> </w:t>
                              </w:r>
                              <w:del w:id="1555" w:author="Author">
                                <w:r w:rsidDel="000318AF">
                                  <w:rPr>
                                    <w:sz w:val="18"/>
                                    <w:szCs w:val="18"/>
                                  </w:rPr>
                                  <w:delText xml:space="preserve">means </w:delText>
                                </w:r>
                              </w:del>
                              <w:ins w:id="1556" w:author="Author">
                                <w:r w:rsidR="000318AF">
                                  <w:rPr>
                                    <w:sz w:val="18"/>
                                    <w:szCs w:val="18"/>
                                  </w:rPr>
                                  <w:t xml:space="preserve">suggesting </w:t>
                                </w:r>
                              </w:ins>
                              <w:r>
                                <w:rPr>
                                  <w:sz w:val="18"/>
                                  <w:szCs w:val="18"/>
                                </w:rPr>
                                <w:t>over</w:t>
                              </w:r>
                              <w:del w:id="1557" w:author="Author">
                                <w:r w:rsidDel="000318AF">
                                  <w:rPr>
                                    <w:sz w:val="18"/>
                                    <w:szCs w:val="18"/>
                                  </w:rPr>
                                  <w:delText xml:space="preserve">ly </w:delText>
                                </w:r>
                              </w:del>
                              <w:ins w:id="1558" w:author="Author">
                                <w:r w:rsidR="000318AF">
                                  <w:rPr>
                                    <w:sz w:val="18"/>
                                    <w:szCs w:val="18"/>
                                  </w:rPr>
                                  <w:t>-</w:t>
                                </w:r>
                              </w:ins>
                              <w:r>
                                <w:rPr>
                                  <w:sz w:val="18"/>
                                  <w:szCs w:val="18"/>
                                </w:rPr>
                                <w:t>conservative</w:t>
                              </w:r>
                              <w:ins w:id="1559" w:author="Author">
                                <w:r w:rsidR="000318AF">
                                  <w:rPr>
                                    <w:sz w:val="18"/>
                                    <w:szCs w:val="18"/>
                                  </w:rPr>
                                  <w:t>ness.</w:t>
                                </w:r>
                              </w:ins>
                              <w:del w:id="1560" w:author="Author">
                                <w:r w:rsidDel="000318AF">
                                  <w:rPr>
                                    <w:sz w:val="18"/>
                                    <w:szCs w:val="18"/>
                                  </w:rPr>
                                  <w:delText>;</w:delText>
                                </w:r>
                              </w:del>
                              <w:r>
                                <w:rPr>
                                  <w:sz w:val="18"/>
                                  <w:szCs w:val="18"/>
                                </w:rPr>
                                <w:t xml:space="preserve"> </w:t>
                              </w:r>
                              <w:r>
                                <w:rPr>
                                  <w:b/>
                                  <w:bCs/>
                                  <w:sz w:val="18"/>
                                  <w:szCs w:val="18"/>
                                </w:rPr>
                                <w:t>Column</w:t>
                              </w:r>
                              <w:r w:rsidRPr="00F122EA">
                                <w:rPr>
                                  <w:b/>
                                  <w:bCs/>
                                  <w:sz w:val="18"/>
                                  <w:szCs w:val="18"/>
                                </w:rPr>
                                <w:t xml:space="preserve"> </w:t>
                              </w:r>
                              <w:r>
                                <w:rPr>
                                  <w:b/>
                                  <w:bCs/>
                                  <w:sz w:val="18"/>
                                  <w:szCs w:val="18"/>
                                </w:rPr>
                                <w:t>2 and 4</w:t>
                              </w:r>
                              <w:r>
                                <w:rPr>
                                  <w:sz w:val="18"/>
                                  <w:szCs w:val="18"/>
                                </w:rPr>
                                <w:t xml:space="preserve">: </w:t>
                              </w:r>
                              <w:del w:id="1561" w:author="Author">
                                <w:r w:rsidDel="000318AF">
                                  <w:rPr>
                                    <w:sz w:val="18"/>
                                    <w:szCs w:val="18"/>
                                  </w:rPr>
                                  <w:delText xml:space="preserve">additive </w:delText>
                                </w:r>
                              </w:del>
                              <w:ins w:id="1562" w:author="Author">
                                <w:r w:rsidR="000318AF">
                                  <w:rPr>
                                    <w:sz w:val="18"/>
                                    <w:szCs w:val="18"/>
                                  </w:rPr>
                                  <w:t xml:space="preserve">Additive </w:t>
                                </w:r>
                              </w:ins>
                              <w:r>
                                <w:rPr>
                                  <w:sz w:val="18"/>
                                  <w:szCs w:val="18"/>
                                </w:rPr>
                                <w:t xml:space="preserve">variance loci induced by </w:t>
                              </w:r>
                              <w:ins w:id="1563" w:author="Author">
                                <w:r w:rsidR="000318AF">
                                  <w:rPr>
                                    <w:sz w:val="18"/>
                                    <w:szCs w:val="18"/>
                                  </w:rPr>
                                  <w:t xml:space="preserve">a </w:t>
                                </w:r>
                              </w:ins>
                              <w:r>
                                <w:rPr>
                                  <w:sz w:val="18"/>
                                  <w:szCs w:val="18"/>
                                </w:rPr>
                                <w:t xml:space="preserve">pure </w:t>
                              </w:r>
                              <w:r w:rsidRPr="00E45206">
                                <w:rPr>
                                  <w:sz w:val="18"/>
                                  <w:szCs w:val="18"/>
                                </w:rPr>
                                <w:t>GxE</w:t>
                              </w:r>
                              <w:del w:id="1564" w:author="Author">
                                <w:r w:rsidDel="000318AF">
                                  <w:rPr>
                                    <w:sz w:val="18"/>
                                    <w:szCs w:val="18"/>
                                  </w:rPr>
                                  <w:delText>,</w:delText>
                                </w:r>
                              </w:del>
                              <w:r>
                                <w:rPr>
                                  <w:sz w:val="18"/>
                                  <w:szCs w:val="18"/>
                                </w:rPr>
                                <w:t xml:space="preserve"> or </w:t>
                              </w:r>
                              <w:ins w:id="1565" w:author="Author">
                                <w:r w:rsidR="000318AF">
                                  <w:rPr>
                                    <w:sz w:val="18"/>
                                    <w:szCs w:val="18"/>
                                  </w:rPr>
                                  <w:t xml:space="preserve">a </w:t>
                                </w:r>
                              </w:ins>
                              <w:r w:rsidRPr="00E45206">
                                <w:rPr>
                                  <w:sz w:val="18"/>
                                  <w:szCs w:val="18"/>
                                </w:rPr>
                                <w:t>GxE</w:t>
                              </w:r>
                              <w:r>
                                <w:rPr>
                                  <w:sz w:val="18"/>
                                  <w:szCs w:val="18"/>
                                </w:rPr>
                                <w:t xml:space="preserve"> co</w:t>
                              </w:r>
                              <w:ins w:id="1566" w:author="Author">
                                <w:r w:rsidR="000318AF">
                                  <w:rPr>
                                    <w:sz w:val="18"/>
                                    <w:szCs w:val="18"/>
                                  </w:rPr>
                                  <w:t>-occurring</w:t>
                                </w:r>
                              </w:ins>
                              <w:del w:id="1567" w:author="Author">
                                <w:r w:rsidDel="000318AF">
                                  <w:rPr>
                                    <w:sz w:val="18"/>
                                    <w:szCs w:val="18"/>
                                  </w:rPr>
                                  <w:delText>existing</w:delText>
                                </w:r>
                              </w:del>
                              <w:r>
                                <w:rPr>
                                  <w:sz w:val="18"/>
                                  <w:szCs w:val="18"/>
                                </w:rPr>
                                <w:t xml:space="preserve"> with </w:t>
                              </w:r>
                              <w:ins w:id="1568" w:author="Author">
                                <w:r w:rsidR="000318AF">
                                  <w:rPr>
                                    <w:sz w:val="18"/>
                                    <w:szCs w:val="18"/>
                                  </w:rPr>
                                  <w:t xml:space="preserve">a </w:t>
                                </w:r>
                              </w:ins>
                              <w:r>
                                <w:rPr>
                                  <w:sz w:val="18"/>
                                  <w:szCs w:val="18"/>
                                </w:rPr>
                                <w:t>standalone environmental main effect</w:t>
                              </w:r>
                              <w:ins w:id="1569" w:author="Author">
                                <w:r w:rsidR="000318AF">
                                  <w:rPr>
                                    <w:sz w:val="18"/>
                                    <w:szCs w:val="18"/>
                                  </w:rPr>
                                  <w:t xml:space="preserve">. </w:t>
                                </w:r>
                              </w:ins>
                              <w:del w:id="1570" w:author="Author">
                                <w:r w:rsidDel="000318AF">
                                  <w:rPr>
                                    <w:sz w:val="18"/>
                                    <w:szCs w:val="18"/>
                                  </w:rPr>
                                  <w:delText>, in these cases t</w:delText>
                                </w:r>
                              </w:del>
                              <w:ins w:id="1571" w:author="Author">
                                <w:r w:rsidR="000318AF">
                                  <w:rPr>
                                    <w:sz w:val="18"/>
                                    <w:szCs w:val="18"/>
                                  </w:rPr>
                                  <w:t>T</w:t>
                                </w:r>
                              </w:ins>
                              <w:r>
                                <w:rPr>
                                  <w:sz w:val="18"/>
                                  <w:szCs w:val="18"/>
                                </w:rPr>
                                <w:t xml:space="preserve">he </w:t>
                              </w:r>
                              <w:r w:rsidRPr="00BE0E5D">
                                <w:rPr>
                                  <w:b/>
                                  <w:bCs/>
                                  <w:sz w:val="18"/>
                                  <w:szCs w:val="18"/>
                                  <w:rPrChange w:id="1572" w:author="Author">
                                    <w:rPr>
                                      <w:sz w:val="18"/>
                                      <w:szCs w:val="18"/>
                                    </w:rPr>
                                  </w:rPrChange>
                                </w:rPr>
                                <w:t>y-axis</w:t>
                              </w:r>
                              <w:r>
                                <w:rPr>
                                  <w:sz w:val="18"/>
                                  <w:szCs w:val="18"/>
                                </w:rPr>
                                <w:t xml:space="preserve"> </w:t>
                              </w:r>
                              <w:del w:id="1573" w:author="Author">
                                <w:r w:rsidDel="000318AF">
                                  <w:rPr>
                                    <w:sz w:val="18"/>
                                    <w:szCs w:val="18"/>
                                  </w:rPr>
                                  <w:delText xml:space="preserve">are </w:delText>
                                </w:r>
                              </w:del>
                              <w:ins w:id="1574" w:author="Author">
                                <w:r w:rsidR="000318AF">
                                  <w:rPr>
                                    <w:sz w:val="18"/>
                                    <w:szCs w:val="18"/>
                                  </w:rPr>
                                  <w:t xml:space="preserve">shows the </w:t>
                                </w:r>
                              </w:ins>
                              <w:r>
                                <w:rPr>
                                  <w:sz w:val="18"/>
                                  <w:szCs w:val="18"/>
                                </w:rPr>
                                <w:t>net positive rate</w:t>
                              </w:r>
                              <w:del w:id="1575" w:author="Author">
                                <w:r w:rsidDel="000318AF">
                                  <w:rPr>
                                    <w:sz w:val="18"/>
                                    <w:szCs w:val="18"/>
                                  </w:rPr>
                                  <w:delText>s</w:delText>
                                </w:r>
                              </w:del>
                              <w:r>
                                <w:rPr>
                                  <w:sz w:val="18"/>
                                  <w:szCs w:val="18"/>
                                </w:rPr>
                                <w:t xml:space="preserve"> (NPR), </w:t>
                              </w:r>
                              <w:ins w:id="1576" w:author="Author">
                                <w:r w:rsidR="000318AF">
                                  <w:rPr>
                                    <w:sz w:val="18"/>
                                    <w:szCs w:val="18"/>
                                  </w:rPr>
                                  <w:t xml:space="preserve">with a </w:t>
                                </w:r>
                              </w:ins>
                              <w:r>
                                <w:rPr>
                                  <w:sz w:val="18"/>
                                  <w:szCs w:val="18"/>
                                </w:rPr>
                                <w:t xml:space="preserve">higher </w:t>
                              </w:r>
                              <w:ins w:id="1577" w:author="Author">
                                <w:r w:rsidR="000318AF">
                                  <w:rPr>
                                    <w:sz w:val="18"/>
                                    <w:szCs w:val="18"/>
                                  </w:rPr>
                                  <w:t xml:space="preserve">NPR indicating </w:t>
                                </w:r>
                              </w:ins>
                              <w:del w:id="1578" w:author="Author">
                                <w:r w:rsidDel="000318AF">
                                  <w:rPr>
                                    <w:sz w:val="18"/>
                                    <w:szCs w:val="18"/>
                                  </w:rPr>
                                  <w:delText xml:space="preserve">means </w:delText>
                                </w:r>
                              </w:del>
                              <w:r>
                                <w:rPr>
                                  <w:sz w:val="18"/>
                                  <w:szCs w:val="18"/>
                                </w:rPr>
                                <w:t>better</w:t>
                              </w:r>
                              <w:ins w:id="1579" w:author="Author">
                                <w:r w:rsidR="000318AF">
                                  <w:rPr>
                                    <w:sz w:val="18"/>
                                    <w:szCs w:val="18"/>
                                  </w:rPr>
                                  <w:t xml:space="preserve"> performance, and </w:t>
                                </w:r>
                              </w:ins>
                              <w:del w:id="1580" w:author="Author">
                                <w:r w:rsidRPr="00E5614C" w:rsidDel="000318AF">
                                  <w:rPr>
                                    <w:sz w:val="18"/>
                                    <w:szCs w:val="18"/>
                                  </w:rPr>
                                  <w:delText xml:space="preserve">; </w:delText>
                                </w:r>
                              </w:del>
                              <w:ins w:id="1581" w:author="Author">
                                <w:r w:rsidR="000318AF">
                                  <w:rPr>
                                    <w:sz w:val="18"/>
                                    <w:szCs w:val="18"/>
                                  </w:rPr>
                                  <w:t xml:space="preserve">the </w:t>
                                </w:r>
                              </w:ins>
                              <w:r w:rsidRPr="00387774">
                                <w:rPr>
                                  <w:b/>
                                  <w:bCs/>
                                  <w:sz w:val="18"/>
                                  <w:szCs w:val="18"/>
                                </w:rPr>
                                <w:t>x-axis</w:t>
                              </w:r>
                              <w:del w:id="1582" w:author="Author">
                                <w:r w:rsidRPr="00387774" w:rsidDel="000318AF">
                                  <w:rPr>
                                    <w:b/>
                                    <w:bCs/>
                                    <w:sz w:val="18"/>
                                    <w:szCs w:val="18"/>
                                  </w:rPr>
                                  <w:delText>:</w:delText>
                                </w:r>
                                <w:r w:rsidRPr="00DA75C3" w:rsidDel="000318AF">
                                  <w:rPr>
                                    <w:sz w:val="18"/>
                                    <w:szCs w:val="18"/>
                                  </w:rPr>
                                  <w:delText xml:space="preserve"> </w:delText>
                                </w:r>
                              </w:del>
                              <w:ins w:id="1583" w:author="Author">
                                <w:r w:rsidR="000318AF">
                                  <w:rPr>
                                    <w:b/>
                                    <w:bCs/>
                                    <w:sz w:val="18"/>
                                    <w:szCs w:val="18"/>
                                  </w:rPr>
                                  <w:t xml:space="preserve"> </w:t>
                                </w:r>
                                <w:r w:rsidR="000318AF">
                                  <w:rPr>
                                    <w:sz w:val="18"/>
                                    <w:szCs w:val="18"/>
                                  </w:rPr>
                                  <w:t>shows</w:t>
                                </w:r>
                                <w:r w:rsidR="000318AF" w:rsidRPr="00DA75C3">
                                  <w:rPr>
                                    <w:sz w:val="18"/>
                                    <w:szCs w:val="18"/>
                                  </w:rPr>
                                  <w:t xml:space="preserve"> </w:t>
                                </w:r>
                              </w:ins>
                              <w:r w:rsidRPr="00DA75C3">
                                <w:rPr>
                                  <w:sz w:val="18"/>
                                  <w:szCs w:val="18"/>
                                </w:rPr>
                                <w:t xml:space="preserve">sample sizes in powers of </w:t>
                              </w:r>
                              <w:del w:id="1584" w:author="Author">
                                <w:r w:rsidRPr="00DA75C3" w:rsidDel="000318AF">
                                  <w:rPr>
                                    <w:sz w:val="18"/>
                                    <w:szCs w:val="18"/>
                                  </w:rPr>
                                  <w:delText>2</w:delText>
                                </w:r>
                              </w:del>
                              <w:ins w:id="1585" w:author="Author">
                                <w:r w:rsidR="000318AF">
                                  <w:rPr>
                                    <w:sz w:val="18"/>
                                    <w:szCs w:val="18"/>
                                  </w:rPr>
                                  <w:t xml:space="preserve">two. </w:t>
                                </w:r>
                              </w:ins>
                              <w:del w:id="1586" w:author="Author">
                                <w:r w:rsidRPr="00DA75C3" w:rsidDel="000318AF">
                                  <w:rPr>
                                    <w:sz w:val="18"/>
                                    <w:szCs w:val="18"/>
                                  </w:rPr>
                                  <w:delText xml:space="preserve">; </w:delText>
                                </w:r>
                                <w:r w:rsidRPr="00D90D27" w:rsidDel="000318AF">
                                  <w:rPr>
                                    <w:b/>
                                    <w:bCs/>
                                    <w:sz w:val="18"/>
                                    <w:szCs w:val="18"/>
                                  </w:rPr>
                                  <w:delText>colors:</w:delText>
                                </w:r>
                                <w:r w:rsidDel="000318AF">
                                  <w:rPr>
                                    <w:sz w:val="18"/>
                                    <w:szCs w:val="18"/>
                                  </w:rPr>
                                  <w:delText xml:space="preserve"> statistical tests</w:delText>
                                </w:r>
                                <w:r w:rsidRPr="00E5614C" w:rsidDel="000318AF">
                                  <w:rPr>
                                    <w:sz w:val="18"/>
                                    <w:szCs w:val="18"/>
                                  </w:rPr>
                                  <w:delText>.</w:delText>
                                </w:r>
                              </w:del>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73.4pt;mso-position-horizontal-relative:char;mso-position-vertical-relative:line" coordsize="59436,47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">
                <v:shape id="_x0000_s1043" type="#_x0000_t75" style="position:absolute;width:59436;height:47421;visibility:visible;mso-wrap-style:square" filled="t">
                  <v:fill o:detectmouseclick="t"/>
                  <v:path o:connecttype="none"/>
                </v:shape>
                <v:shape id="Text Box 2" o:spid="_x0000_s1044" type="#_x0000_t202" style="position:absolute;top:38436;width:59436;height:8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46787E61"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w:t>
                        </w:r>
                        <w:r w:rsidR="000318AF">
                          <w:rPr>
                            <w:b/>
                            <w:bCs/>
                          </w:rPr>
                          <w:t xml:space="preserve">positive and net positive rates of </w:t>
                        </w:r>
                        <w:r w:rsidR="000318AF" w:rsidRPr="00D57709">
                          <w:rPr>
                            <w:b/>
                            <w:bCs/>
                          </w:rPr>
                          <w:t>simulation studies</w:t>
                        </w:r>
                      </w:p>
                      <w:p w14:paraId="4FB5BF2B" w14:textId="1C17A6E4" w:rsidR="00C56206" w:rsidRPr="0062083F" w:rsidRDefault="00C56206" w:rsidP="00C56206">
                        <w:pPr>
                          <w:pStyle w:val="NoSpacing"/>
                          <w:rPr>
                            <w:rFonts w:ascii="Calibri" w:eastAsia="DengXian" w:hAnsi="Calibri"/>
                            <w:color w:val="000000" w:themeColor="text1"/>
                          </w:rPr>
                        </w:pPr>
                        <w:r>
                          <w:rPr>
                            <w:b/>
                            <w:bCs/>
                            <w:sz w:val="18"/>
                            <w:szCs w:val="18"/>
                          </w:rPr>
                          <w:t>Column</w:t>
                        </w:r>
                        <w:ins w:id="1676" w:author="Author">
                          <w:r w:rsidR="006C51EC">
                            <w:rPr>
                              <w:b/>
                              <w:bCs/>
                              <w:sz w:val="18"/>
                              <w:szCs w:val="18"/>
                            </w:rPr>
                            <w:t>s</w:t>
                          </w:r>
                        </w:ins>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w:t>
                        </w:r>
                        <w:ins w:id="1677" w:author="Author">
                          <w:r w:rsidR="000318AF">
                            <w:rPr>
                              <w:sz w:val="18"/>
                              <w:szCs w:val="18"/>
                            </w:rPr>
                            <w:t xml:space="preserve">and </w:t>
                          </w:r>
                        </w:ins>
                        <w:r>
                          <w:rPr>
                            <w:sz w:val="18"/>
                            <w:szCs w:val="18"/>
                          </w:rPr>
                          <w:t xml:space="preserve">the y-axis is </w:t>
                        </w:r>
                        <w:ins w:id="1678" w:author="Author">
                          <w:r w:rsidR="000318AF">
                            <w:rPr>
                              <w:sz w:val="18"/>
                              <w:szCs w:val="18"/>
                            </w:rPr>
                            <w:t xml:space="preserve">the </w:t>
                          </w:r>
                        </w:ins>
                        <w:r>
                          <w:rPr>
                            <w:sz w:val="18"/>
                            <w:szCs w:val="18"/>
                          </w:rPr>
                          <w:t>false positive rate</w:t>
                        </w:r>
                        <w:del w:id="1679" w:author="Author">
                          <w:r w:rsidDel="000318AF">
                            <w:rPr>
                              <w:sz w:val="18"/>
                              <w:szCs w:val="18"/>
                            </w:rPr>
                            <w:delText>s</w:delText>
                          </w:r>
                        </w:del>
                        <w:r>
                          <w:rPr>
                            <w:sz w:val="18"/>
                            <w:szCs w:val="18"/>
                          </w:rPr>
                          <w:t xml:space="preserve"> (FPR)</w:t>
                        </w:r>
                        <w:ins w:id="1680" w:author="Author">
                          <w:r w:rsidR="000318AF">
                            <w:rPr>
                              <w:sz w:val="18"/>
                              <w:szCs w:val="18"/>
                            </w:rPr>
                            <w:t xml:space="preserve">. </w:t>
                          </w:r>
                        </w:ins>
                        <w:del w:id="1681" w:author="Author">
                          <w:r w:rsidDel="000318AF">
                            <w:rPr>
                              <w:sz w:val="18"/>
                              <w:szCs w:val="18"/>
                            </w:rPr>
                            <w:delText>, a</w:delText>
                          </w:r>
                        </w:del>
                        <w:ins w:id="1682" w:author="Author">
                          <w:r w:rsidR="000318AF">
                            <w:rPr>
                              <w:sz w:val="18"/>
                              <w:szCs w:val="18"/>
                            </w:rPr>
                            <w:t>A</w:t>
                          </w:r>
                        </w:ins>
                        <w:r>
                          <w:rPr>
                            <w:sz w:val="18"/>
                            <w:szCs w:val="18"/>
                          </w:rPr>
                          <w:t xml:space="preserve">n FPR of 0.05 (denoted by </w:t>
                        </w:r>
                        <w:r w:rsidRPr="00C03962">
                          <w:rPr>
                            <w:b/>
                            <w:bCs/>
                            <w:sz w:val="18"/>
                            <w:szCs w:val="18"/>
                          </w:rPr>
                          <w:t>red dashes</w:t>
                        </w:r>
                        <w:r>
                          <w:rPr>
                            <w:sz w:val="18"/>
                            <w:szCs w:val="18"/>
                          </w:rPr>
                          <w:t xml:space="preserve">) is </w:t>
                        </w:r>
                        <w:del w:id="1683" w:author="Author">
                          <w:r w:rsidDel="000318AF">
                            <w:rPr>
                              <w:sz w:val="18"/>
                              <w:szCs w:val="18"/>
                            </w:rPr>
                            <w:delText>proper</w:delText>
                          </w:r>
                        </w:del>
                        <w:ins w:id="1684" w:author="Author">
                          <w:r w:rsidR="000318AF">
                            <w:rPr>
                              <w:sz w:val="18"/>
                              <w:szCs w:val="18"/>
                            </w:rPr>
                            <w:t>used as the threshold</w:t>
                          </w:r>
                        </w:ins>
                        <w:r>
                          <w:rPr>
                            <w:sz w:val="18"/>
                            <w:szCs w:val="18"/>
                          </w:rPr>
                          <w:t>,</w:t>
                        </w:r>
                        <w:ins w:id="1685" w:author="Author">
                          <w:r w:rsidR="000318AF">
                            <w:rPr>
                              <w:sz w:val="18"/>
                              <w:szCs w:val="18"/>
                            </w:rPr>
                            <w:t xml:space="preserve"> with a</w:t>
                          </w:r>
                        </w:ins>
                        <w:r>
                          <w:rPr>
                            <w:sz w:val="18"/>
                            <w:szCs w:val="18"/>
                          </w:rPr>
                          <w:t xml:space="preserve"> higher FPR suggest</w:t>
                        </w:r>
                        <w:ins w:id="1686" w:author="Author">
                          <w:r w:rsidR="000318AF">
                            <w:rPr>
                              <w:sz w:val="18"/>
                              <w:szCs w:val="18"/>
                            </w:rPr>
                            <w:t>ing</w:t>
                          </w:r>
                        </w:ins>
                        <w:r>
                          <w:rPr>
                            <w:sz w:val="18"/>
                            <w:szCs w:val="18"/>
                          </w:rPr>
                          <w:t xml:space="preserve"> over</w:t>
                        </w:r>
                        <w:ins w:id="1687" w:author="Author">
                          <w:r w:rsidR="000318AF">
                            <w:rPr>
                              <w:sz w:val="18"/>
                              <w:szCs w:val="18"/>
                            </w:rPr>
                            <w:t>-</w:t>
                          </w:r>
                        </w:ins>
                        <w:del w:id="1688" w:author="Author">
                          <w:r w:rsidDel="000318AF">
                            <w:rPr>
                              <w:sz w:val="18"/>
                              <w:szCs w:val="18"/>
                            </w:rPr>
                            <w:delText xml:space="preserve"> </w:delText>
                          </w:r>
                        </w:del>
                        <w:r>
                          <w:rPr>
                            <w:sz w:val="18"/>
                            <w:szCs w:val="18"/>
                          </w:rPr>
                          <w:t>confidence</w:t>
                        </w:r>
                        <w:ins w:id="1689" w:author="Author">
                          <w:r w:rsidR="000318AF">
                            <w:rPr>
                              <w:sz w:val="18"/>
                              <w:szCs w:val="18"/>
                            </w:rPr>
                            <w:t xml:space="preserve"> and a</w:t>
                          </w:r>
                        </w:ins>
                        <w:del w:id="1690" w:author="Author">
                          <w:r w:rsidDel="000318AF">
                            <w:rPr>
                              <w:sz w:val="18"/>
                              <w:szCs w:val="18"/>
                            </w:rPr>
                            <w:delText>,</w:delText>
                          </w:r>
                        </w:del>
                        <w:r>
                          <w:rPr>
                            <w:sz w:val="18"/>
                            <w:szCs w:val="18"/>
                          </w:rPr>
                          <w:t xml:space="preserve"> lower</w:t>
                        </w:r>
                        <w:ins w:id="1691" w:author="Author">
                          <w:r w:rsidR="000318AF">
                            <w:rPr>
                              <w:sz w:val="18"/>
                              <w:szCs w:val="18"/>
                            </w:rPr>
                            <w:t xml:space="preserve"> FPR</w:t>
                          </w:r>
                        </w:ins>
                        <w:r>
                          <w:rPr>
                            <w:sz w:val="18"/>
                            <w:szCs w:val="18"/>
                          </w:rPr>
                          <w:t xml:space="preserve"> </w:t>
                        </w:r>
                        <w:del w:id="1692" w:author="Author">
                          <w:r w:rsidDel="000318AF">
                            <w:rPr>
                              <w:sz w:val="18"/>
                              <w:szCs w:val="18"/>
                            </w:rPr>
                            <w:delText xml:space="preserve">means </w:delText>
                          </w:r>
                        </w:del>
                        <w:ins w:id="1693" w:author="Author">
                          <w:r w:rsidR="000318AF">
                            <w:rPr>
                              <w:sz w:val="18"/>
                              <w:szCs w:val="18"/>
                            </w:rPr>
                            <w:t>suggesting</w:t>
                          </w:r>
                          <w:r w:rsidR="000318AF">
                            <w:rPr>
                              <w:sz w:val="18"/>
                              <w:szCs w:val="18"/>
                            </w:rPr>
                            <w:t xml:space="preserve"> </w:t>
                          </w:r>
                        </w:ins>
                        <w:r>
                          <w:rPr>
                            <w:sz w:val="18"/>
                            <w:szCs w:val="18"/>
                          </w:rPr>
                          <w:t>over</w:t>
                        </w:r>
                        <w:del w:id="1694" w:author="Author">
                          <w:r w:rsidDel="000318AF">
                            <w:rPr>
                              <w:sz w:val="18"/>
                              <w:szCs w:val="18"/>
                            </w:rPr>
                            <w:delText xml:space="preserve">ly </w:delText>
                          </w:r>
                        </w:del>
                        <w:ins w:id="1695" w:author="Author">
                          <w:r w:rsidR="000318AF">
                            <w:rPr>
                              <w:sz w:val="18"/>
                              <w:szCs w:val="18"/>
                            </w:rPr>
                            <w:t>-</w:t>
                          </w:r>
                        </w:ins>
                        <w:r>
                          <w:rPr>
                            <w:sz w:val="18"/>
                            <w:szCs w:val="18"/>
                          </w:rPr>
                          <w:t>conservative</w:t>
                        </w:r>
                        <w:ins w:id="1696" w:author="Author">
                          <w:r w:rsidR="000318AF">
                            <w:rPr>
                              <w:sz w:val="18"/>
                              <w:szCs w:val="18"/>
                            </w:rPr>
                            <w:t>ness.</w:t>
                          </w:r>
                        </w:ins>
                        <w:del w:id="1697" w:author="Author">
                          <w:r w:rsidDel="000318AF">
                            <w:rPr>
                              <w:sz w:val="18"/>
                              <w:szCs w:val="18"/>
                            </w:rPr>
                            <w:delText>;</w:delText>
                          </w:r>
                        </w:del>
                        <w:r>
                          <w:rPr>
                            <w:sz w:val="18"/>
                            <w:szCs w:val="18"/>
                          </w:rPr>
                          <w:t xml:space="preserve"> </w:t>
                        </w:r>
                        <w:r>
                          <w:rPr>
                            <w:b/>
                            <w:bCs/>
                            <w:sz w:val="18"/>
                            <w:szCs w:val="18"/>
                          </w:rPr>
                          <w:t>Column</w:t>
                        </w:r>
                        <w:r w:rsidRPr="00F122EA">
                          <w:rPr>
                            <w:b/>
                            <w:bCs/>
                            <w:sz w:val="18"/>
                            <w:szCs w:val="18"/>
                          </w:rPr>
                          <w:t xml:space="preserve"> </w:t>
                        </w:r>
                        <w:r>
                          <w:rPr>
                            <w:b/>
                            <w:bCs/>
                            <w:sz w:val="18"/>
                            <w:szCs w:val="18"/>
                          </w:rPr>
                          <w:t>2 and 4</w:t>
                        </w:r>
                        <w:r>
                          <w:rPr>
                            <w:sz w:val="18"/>
                            <w:szCs w:val="18"/>
                          </w:rPr>
                          <w:t xml:space="preserve">: </w:t>
                        </w:r>
                        <w:del w:id="1698" w:author="Author">
                          <w:r w:rsidDel="000318AF">
                            <w:rPr>
                              <w:sz w:val="18"/>
                              <w:szCs w:val="18"/>
                            </w:rPr>
                            <w:delText xml:space="preserve">additive </w:delText>
                          </w:r>
                        </w:del>
                        <w:ins w:id="1699" w:author="Author">
                          <w:r w:rsidR="000318AF">
                            <w:rPr>
                              <w:sz w:val="18"/>
                              <w:szCs w:val="18"/>
                            </w:rPr>
                            <w:t>A</w:t>
                          </w:r>
                          <w:r w:rsidR="000318AF">
                            <w:rPr>
                              <w:sz w:val="18"/>
                              <w:szCs w:val="18"/>
                            </w:rPr>
                            <w:t xml:space="preserve">dditive </w:t>
                          </w:r>
                        </w:ins>
                        <w:r>
                          <w:rPr>
                            <w:sz w:val="18"/>
                            <w:szCs w:val="18"/>
                          </w:rPr>
                          <w:t xml:space="preserve">variance loci induced by </w:t>
                        </w:r>
                        <w:ins w:id="1700" w:author="Author">
                          <w:r w:rsidR="000318AF">
                            <w:rPr>
                              <w:sz w:val="18"/>
                              <w:szCs w:val="18"/>
                            </w:rPr>
                            <w:t xml:space="preserve">a </w:t>
                          </w:r>
                        </w:ins>
                        <w:r>
                          <w:rPr>
                            <w:sz w:val="18"/>
                            <w:szCs w:val="18"/>
                          </w:rPr>
                          <w:t xml:space="preserve">pure </w:t>
                        </w:r>
                        <w:r w:rsidRPr="00E45206">
                          <w:rPr>
                            <w:sz w:val="18"/>
                            <w:szCs w:val="18"/>
                          </w:rPr>
                          <w:t>GxE</w:t>
                        </w:r>
                        <w:del w:id="1701" w:author="Author">
                          <w:r w:rsidDel="000318AF">
                            <w:rPr>
                              <w:sz w:val="18"/>
                              <w:szCs w:val="18"/>
                            </w:rPr>
                            <w:delText>,</w:delText>
                          </w:r>
                        </w:del>
                        <w:r>
                          <w:rPr>
                            <w:sz w:val="18"/>
                            <w:szCs w:val="18"/>
                          </w:rPr>
                          <w:t xml:space="preserve"> or </w:t>
                        </w:r>
                        <w:ins w:id="1702" w:author="Author">
                          <w:r w:rsidR="000318AF">
                            <w:rPr>
                              <w:sz w:val="18"/>
                              <w:szCs w:val="18"/>
                            </w:rPr>
                            <w:t xml:space="preserve">a </w:t>
                          </w:r>
                        </w:ins>
                        <w:r w:rsidRPr="00E45206">
                          <w:rPr>
                            <w:sz w:val="18"/>
                            <w:szCs w:val="18"/>
                          </w:rPr>
                          <w:t>GxE</w:t>
                        </w:r>
                        <w:r>
                          <w:rPr>
                            <w:sz w:val="18"/>
                            <w:szCs w:val="18"/>
                          </w:rPr>
                          <w:t xml:space="preserve"> co</w:t>
                        </w:r>
                        <w:ins w:id="1703" w:author="Author">
                          <w:r w:rsidR="000318AF">
                            <w:rPr>
                              <w:sz w:val="18"/>
                              <w:szCs w:val="18"/>
                            </w:rPr>
                            <w:t>-occurring</w:t>
                          </w:r>
                        </w:ins>
                        <w:del w:id="1704" w:author="Author">
                          <w:r w:rsidDel="000318AF">
                            <w:rPr>
                              <w:sz w:val="18"/>
                              <w:szCs w:val="18"/>
                            </w:rPr>
                            <w:delText>existing</w:delText>
                          </w:r>
                        </w:del>
                        <w:r>
                          <w:rPr>
                            <w:sz w:val="18"/>
                            <w:szCs w:val="18"/>
                          </w:rPr>
                          <w:t xml:space="preserve"> with </w:t>
                        </w:r>
                        <w:ins w:id="1705" w:author="Author">
                          <w:r w:rsidR="000318AF">
                            <w:rPr>
                              <w:sz w:val="18"/>
                              <w:szCs w:val="18"/>
                            </w:rPr>
                            <w:t xml:space="preserve">a </w:t>
                          </w:r>
                        </w:ins>
                        <w:r>
                          <w:rPr>
                            <w:sz w:val="18"/>
                            <w:szCs w:val="18"/>
                          </w:rPr>
                          <w:t>standalone environmental main effect</w:t>
                        </w:r>
                        <w:ins w:id="1706" w:author="Author">
                          <w:r w:rsidR="000318AF">
                            <w:rPr>
                              <w:sz w:val="18"/>
                              <w:szCs w:val="18"/>
                            </w:rPr>
                            <w:t xml:space="preserve">. </w:t>
                          </w:r>
                        </w:ins>
                        <w:del w:id="1707" w:author="Author">
                          <w:r w:rsidDel="000318AF">
                            <w:rPr>
                              <w:sz w:val="18"/>
                              <w:szCs w:val="18"/>
                            </w:rPr>
                            <w:delText>, in these cases t</w:delText>
                          </w:r>
                        </w:del>
                        <w:ins w:id="1708" w:author="Author">
                          <w:r w:rsidR="000318AF">
                            <w:rPr>
                              <w:sz w:val="18"/>
                              <w:szCs w:val="18"/>
                            </w:rPr>
                            <w:t>T</w:t>
                          </w:r>
                        </w:ins>
                        <w:r>
                          <w:rPr>
                            <w:sz w:val="18"/>
                            <w:szCs w:val="18"/>
                          </w:rPr>
                          <w:t xml:space="preserve">he </w:t>
                        </w:r>
                        <w:r w:rsidRPr="00BE0E5D">
                          <w:rPr>
                            <w:b/>
                            <w:bCs/>
                            <w:sz w:val="18"/>
                            <w:szCs w:val="18"/>
                            <w:rPrChange w:id="1709" w:author="Author">
                              <w:rPr>
                                <w:sz w:val="18"/>
                                <w:szCs w:val="18"/>
                              </w:rPr>
                            </w:rPrChange>
                          </w:rPr>
                          <w:t>y-axis</w:t>
                        </w:r>
                        <w:r>
                          <w:rPr>
                            <w:sz w:val="18"/>
                            <w:szCs w:val="18"/>
                          </w:rPr>
                          <w:t xml:space="preserve"> </w:t>
                        </w:r>
                        <w:del w:id="1710" w:author="Author">
                          <w:r w:rsidDel="000318AF">
                            <w:rPr>
                              <w:sz w:val="18"/>
                              <w:szCs w:val="18"/>
                            </w:rPr>
                            <w:delText xml:space="preserve">are </w:delText>
                          </w:r>
                        </w:del>
                        <w:ins w:id="1711" w:author="Author">
                          <w:r w:rsidR="000318AF">
                            <w:rPr>
                              <w:sz w:val="18"/>
                              <w:szCs w:val="18"/>
                            </w:rPr>
                            <w:t>shows the</w:t>
                          </w:r>
                          <w:r w:rsidR="000318AF">
                            <w:rPr>
                              <w:sz w:val="18"/>
                              <w:szCs w:val="18"/>
                            </w:rPr>
                            <w:t xml:space="preserve"> </w:t>
                          </w:r>
                        </w:ins>
                        <w:r>
                          <w:rPr>
                            <w:sz w:val="18"/>
                            <w:szCs w:val="18"/>
                          </w:rPr>
                          <w:t>net positive rate</w:t>
                        </w:r>
                        <w:del w:id="1712" w:author="Author">
                          <w:r w:rsidDel="000318AF">
                            <w:rPr>
                              <w:sz w:val="18"/>
                              <w:szCs w:val="18"/>
                            </w:rPr>
                            <w:delText>s</w:delText>
                          </w:r>
                        </w:del>
                        <w:r>
                          <w:rPr>
                            <w:sz w:val="18"/>
                            <w:szCs w:val="18"/>
                          </w:rPr>
                          <w:t xml:space="preserve"> (NPR), </w:t>
                        </w:r>
                        <w:ins w:id="1713" w:author="Author">
                          <w:r w:rsidR="000318AF">
                            <w:rPr>
                              <w:sz w:val="18"/>
                              <w:szCs w:val="18"/>
                            </w:rPr>
                            <w:t xml:space="preserve">with a </w:t>
                          </w:r>
                        </w:ins>
                        <w:r>
                          <w:rPr>
                            <w:sz w:val="18"/>
                            <w:szCs w:val="18"/>
                          </w:rPr>
                          <w:t xml:space="preserve">higher </w:t>
                        </w:r>
                        <w:ins w:id="1714" w:author="Author">
                          <w:r w:rsidR="000318AF">
                            <w:rPr>
                              <w:sz w:val="18"/>
                              <w:szCs w:val="18"/>
                            </w:rPr>
                            <w:t xml:space="preserve">NPR indicating </w:t>
                          </w:r>
                        </w:ins>
                        <w:del w:id="1715" w:author="Author">
                          <w:r w:rsidDel="000318AF">
                            <w:rPr>
                              <w:sz w:val="18"/>
                              <w:szCs w:val="18"/>
                            </w:rPr>
                            <w:delText xml:space="preserve">means </w:delText>
                          </w:r>
                        </w:del>
                        <w:r>
                          <w:rPr>
                            <w:sz w:val="18"/>
                            <w:szCs w:val="18"/>
                          </w:rPr>
                          <w:t>better</w:t>
                        </w:r>
                        <w:ins w:id="1716" w:author="Author">
                          <w:r w:rsidR="000318AF">
                            <w:rPr>
                              <w:sz w:val="18"/>
                              <w:szCs w:val="18"/>
                            </w:rPr>
                            <w:t xml:space="preserve"> performance, and </w:t>
                          </w:r>
                        </w:ins>
                        <w:del w:id="1717" w:author="Author">
                          <w:r w:rsidRPr="00E5614C" w:rsidDel="000318AF">
                            <w:rPr>
                              <w:sz w:val="18"/>
                              <w:szCs w:val="18"/>
                            </w:rPr>
                            <w:delText xml:space="preserve">; </w:delText>
                          </w:r>
                        </w:del>
                        <w:ins w:id="1718" w:author="Author">
                          <w:r w:rsidR="000318AF">
                            <w:rPr>
                              <w:sz w:val="18"/>
                              <w:szCs w:val="18"/>
                            </w:rPr>
                            <w:t xml:space="preserve">the </w:t>
                          </w:r>
                        </w:ins>
                        <w:r w:rsidRPr="00387774">
                          <w:rPr>
                            <w:b/>
                            <w:bCs/>
                            <w:sz w:val="18"/>
                            <w:szCs w:val="18"/>
                          </w:rPr>
                          <w:t>x-axis</w:t>
                        </w:r>
                        <w:del w:id="1719" w:author="Author">
                          <w:r w:rsidRPr="00387774" w:rsidDel="000318AF">
                            <w:rPr>
                              <w:b/>
                              <w:bCs/>
                              <w:sz w:val="18"/>
                              <w:szCs w:val="18"/>
                            </w:rPr>
                            <w:delText>:</w:delText>
                          </w:r>
                          <w:r w:rsidRPr="00DA75C3" w:rsidDel="000318AF">
                            <w:rPr>
                              <w:sz w:val="18"/>
                              <w:szCs w:val="18"/>
                            </w:rPr>
                            <w:delText xml:space="preserve"> </w:delText>
                          </w:r>
                        </w:del>
                        <w:ins w:id="1720" w:author="Author">
                          <w:r w:rsidR="000318AF">
                            <w:rPr>
                              <w:b/>
                              <w:bCs/>
                              <w:sz w:val="18"/>
                              <w:szCs w:val="18"/>
                            </w:rPr>
                            <w:t xml:space="preserve"> </w:t>
                          </w:r>
                          <w:r w:rsidR="000318AF">
                            <w:rPr>
                              <w:sz w:val="18"/>
                              <w:szCs w:val="18"/>
                            </w:rPr>
                            <w:t>shows</w:t>
                          </w:r>
                          <w:r w:rsidR="000318AF" w:rsidRPr="00DA75C3">
                            <w:rPr>
                              <w:sz w:val="18"/>
                              <w:szCs w:val="18"/>
                            </w:rPr>
                            <w:t xml:space="preserve"> </w:t>
                          </w:r>
                        </w:ins>
                        <w:r w:rsidRPr="00DA75C3">
                          <w:rPr>
                            <w:sz w:val="18"/>
                            <w:szCs w:val="18"/>
                          </w:rPr>
                          <w:t xml:space="preserve">sample sizes in powers of </w:t>
                        </w:r>
                        <w:del w:id="1721" w:author="Author">
                          <w:r w:rsidRPr="00DA75C3" w:rsidDel="000318AF">
                            <w:rPr>
                              <w:sz w:val="18"/>
                              <w:szCs w:val="18"/>
                            </w:rPr>
                            <w:delText>2</w:delText>
                          </w:r>
                        </w:del>
                        <w:ins w:id="1722" w:author="Author">
                          <w:r w:rsidR="000318AF">
                            <w:rPr>
                              <w:sz w:val="18"/>
                              <w:szCs w:val="18"/>
                            </w:rPr>
                            <w:t xml:space="preserve">two. </w:t>
                          </w:r>
                        </w:ins>
                        <w:del w:id="1723" w:author="Author">
                          <w:r w:rsidRPr="00DA75C3" w:rsidDel="000318AF">
                            <w:rPr>
                              <w:sz w:val="18"/>
                              <w:szCs w:val="18"/>
                            </w:rPr>
                            <w:delText xml:space="preserve">; </w:delText>
                          </w:r>
                          <w:r w:rsidRPr="00D90D27" w:rsidDel="000318AF">
                            <w:rPr>
                              <w:b/>
                              <w:bCs/>
                              <w:sz w:val="18"/>
                              <w:szCs w:val="18"/>
                            </w:rPr>
                            <w:delText>colors:</w:delText>
                          </w:r>
                          <w:r w:rsidDel="000318AF">
                            <w:rPr>
                              <w:sz w:val="18"/>
                              <w:szCs w:val="18"/>
                            </w:rPr>
                            <w:delText xml:space="preserve"> statistical tests</w:delText>
                          </w:r>
                          <w:r w:rsidRPr="00E5614C" w:rsidDel="000318AF">
                            <w:rPr>
                              <w:sz w:val="18"/>
                              <w:szCs w:val="18"/>
                            </w:rPr>
                            <w:delText>.</w:delText>
                          </w:r>
                        </w:del>
                      </w:p>
                    </w:txbxContent>
                  </v:textbox>
                </v:shape>
                <v:shape id="Picture 70" o:spid="_x0000_s1045"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7" o:title=""/>
                </v:shape>
                <v:shape id="Text Box 11" o:spid="_x0000_s1046"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3D387C16">
                <wp:extent cx="5943600" cy="6400800"/>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5"/>
                            <a:ext cx="5943600" cy="1506733"/>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4A67FA0A" w14:textId="1DFC7EBA" w:rsidR="00BE0E5D" w:rsidRDefault="00BE0E5D" w:rsidP="00BE0E5D">
                              <w:pPr>
                                <w:pStyle w:val="NoSpacing"/>
                                <w:rPr>
                                  <w:ins w:id="1587" w:author="Author"/>
                                  <w:color w:val="000000"/>
                                  <w:sz w:val="20"/>
                                  <w:szCs w:val="20"/>
                                </w:rPr>
                              </w:pPr>
                              <w:ins w:id="1588" w:author="Author">
                                <w:r>
                                  <w:rPr>
                                    <w:b/>
                                    <w:bCs/>
                                    <w:color w:val="000000"/>
                                    <w:sz w:val="20"/>
                                    <w:szCs w:val="20"/>
                                  </w:rPr>
                                  <w:t xml:space="preserve">a) BMI </w:t>
                                </w:r>
                                <w:r>
                                  <w:rPr>
                                    <w:color w:val="000000"/>
                                    <w:sz w:val="20"/>
                                    <w:szCs w:val="20"/>
                                  </w:rPr>
                                  <w:t xml:space="preserve">and </w:t>
                                </w:r>
                                <w:r>
                                  <w:rPr>
                                    <w:b/>
                                    <w:bCs/>
                                    <w:color w:val="000000"/>
                                    <w:sz w:val="20"/>
                                    <w:szCs w:val="20"/>
                                  </w:rPr>
                                  <w:t xml:space="preserve">b) type 2 diabetes. </w:t>
                                </w:r>
                                <w:r>
                                  <w:rPr>
                                    <w:color w:val="000000"/>
                                    <w:sz w:val="20"/>
                                    <w:szCs w:val="20"/>
                                  </w:rPr>
                                  <w:t xml:space="preserve">The </w:t>
                                </w:r>
                                <w:r w:rsidRPr="00AC547F">
                                  <w:rPr>
                                    <w:b/>
                                    <w:bCs/>
                                    <w:color w:val="000000"/>
                                    <w:sz w:val="20"/>
                                    <w:szCs w:val="20"/>
                                  </w:rPr>
                                  <w:t>x-axis</w:t>
                                </w:r>
                                <w:r>
                                  <w:rPr>
                                    <w:b/>
                                    <w:bCs/>
                                    <w:color w:val="000000"/>
                                    <w:sz w:val="20"/>
                                    <w:szCs w:val="20"/>
                                  </w:rPr>
                                  <w:t xml:space="preserve"> </w:t>
                                </w:r>
                                <w:r>
                                  <w:rPr>
                                    <w:color w:val="000000"/>
                                    <w:sz w:val="20"/>
                                    <w:szCs w:val="20"/>
                                  </w:rPr>
                                  <w:t>represents</w:t>
                                </w:r>
                                <w:r w:rsidRPr="00AC547F">
                                  <w:rPr>
                                    <w:color w:val="000000"/>
                                    <w:sz w:val="20"/>
                                    <w:szCs w:val="20"/>
                                  </w:rPr>
                                  <w:t xml:space="preserve"> chromosomes</w:t>
                                </w:r>
                                <w:r>
                                  <w:rPr>
                                    <w:color w:val="000000"/>
                                    <w:sz w:val="20"/>
                                    <w:szCs w:val="20"/>
                                  </w:rPr>
                                  <w:t xml:space="preserve"> (Manhattan plot). Theoretically, 1–p (QQ plot 1) or -log</w:t>
                                </w:r>
                                <w:r w:rsidRPr="006A1B6D">
                                  <w:rPr>
                                    <w:color w:val="000000"/>
                                    <w:sz w:val="20"/>
                                    <w:szCs w:val="20"/>
                                    <w:vertAlign w:val="subscript"/>
                                  </w:rPr>
                                  <w:t>10</w:t>
                                </w:r>
                                <w:r>
                                  <w:rPr>
                                    <w:color w:val="000000"/>
                                    <w:sz w:val="20"/>
                                    <w:szCs w:val="20"/>
                                  </w:rPr>
                                  <w:t>(p) (QQ plot 2). The</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represents -log</w:t>
                                </w:r>
                                <w:r w:rsidRPr="006A1B6D">
                                  <w:rPr>
                                    <w:color w:val="000000"/>
                                    <w:sz w:val="20"/>
                                    <w:szCs w:val="20"/>
                                    <w:vertAlign w:val="subscript"/>
                                  </w:rPr>
                                  <w:t>10</w:t>
                                </w:r>
                                <w:r>
                                  <w:rPr>
                                    <w:color w:val="000000"/>
                                    <w:sz w:val="20"/>
                                    <w:szCs w:val="20"/>
                                  </w:rPr>
                                  <w:t xml:space="preserve">(p) (Manhattan and QQ plot 2), or 1–p (QQ plot 1). </w:t>
                                </w:r>
                                <w:r>
                                  <w:rPr>
                                    <w:b/>
                                    <w:bCs/>
                                    <w:color w:val="000000"/>
                                    <w:sz w:val="20"/>
                                    <w:szCs w:val="20"/>
                                  </w:rPr>
                                  <w:t>R</w:t>
                                </w:r>
                                <w:r w:rsidRPr="00AC547F">
                                  <w:rPr>
                                    <w:b/>
                                    <w:bCs/>
                                    <w:color w:val="000000"/>
                                    <w:sz w:val="20"/>
                                    <w:szCs w:val="20"/>
                                  </w:rPr>
                                  <w:t>ed dash</w:t>
                                </w:r>
                                <w:r>
                                  <w:rPr>
                                    <w:b/>
                                    <w:bCs/>
                                    <w:color w:val="000000"/>
                                    <w:sz w:val="20"/>
                                    <w:szCs w:val="20"/>
                                  </w:rPr>
                                  <w:t xml:space="preserve">ed lines </w:t>
                                </w:r>
                                <w:r>
                                  <w:rPr>
                                    <w:color w:val="000000"/>
                                    <w:sz w:val="20"/>
                                    <w:szCs w:val="20"/>
                                  </w:rPr>
                                  <w:t xml:space="preserve">represent the </w:t>
                                </w:r>
                                <w:r w:rsidRPr="00AC547F">
                                  <w:rPr>
                                    <w:color w:val="000000"/>
                                    <w:sz w:val="20"/>
                                    <w:szCs w:val="20"/>
                                  </w:rPr>
                                  <w:t xml:space="preserve">significance threshold </w:t>
                                </w:r>
                                <w:r>
                                  <w:rPr>
                                    <w:color w:val="000000"/>
                                    <w:sz w:val="20"/>
                                    <w:szCs w:val="20"/>
                                  </w:rPr>
                                  <w:t xml:space="preserve">of </w:t>
                                </w:r>
                                <w:r w:rsidRPr="00AC547F">
                                  <w:rPr>
                                    <w:color w:val="000000"/>
                                    <w:sz w:val="20"/>
                                    <w:szCs w:val="20"/>
                                  </w:rPr>
                                  <w:t>-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 </w:t>
                                </w:r>
                                <w:r>
                                  <w:rPr>
                                    <w:b/>
                                    <w:bCs/>
                                    <w:color w:val="000000"/>
                                    <w:sz w:val="20"/>
                                    <w:szCs w:val="20"/>
                                  </w:rPr>
                                  <w:t>E</w:t>
                                </w:r>
                                <w:r w:rsidRPr="00AC547F">
                                  <w:rPr>
                                    <w:b/>
                                    <w:bCs/>
                                    <w:color w:val="000000"/>
                                    <w:sz w:val="20"/>
                                    <w:szCs w:val="20"/>
                                  </w:rPr>
                                  <w:t>ach point</w:t>
                                </w:r>
                                <w:r w:rsidRPr="00AC547F">
                                  <w:rPr>
                                    <w:color w:val="000000"/>
                                    <w:sz w:val="20"/>
                                    <w:szCs w:val="20"/>
                                  </w:rPr>
                                  <w:t xml:space="preserve"> </w:t>
                                </w:r>
                                <w:r>
                                  <w:rPr>
                                    <w:color w:val="000000"/>
                                    <w:sz w:val="20"/>
                                    <w:szCs w:val="20"/>
                                  </w:rPr>
                                  <w:t xml:space="preserve">represents </w:t>
                                </w:r>
                                <w:r w:rsidRPr="00AC547F">
                                  <w:rPr>
                                    <w:color w:val="000000"/>
                                    <w:sz w:val="20"/>
                                    <w:szCs w:val="20"/>
                                  </w:rPr>
                                  <w:t xml:space="preserve">269,534 </w:t>
                                </w:r>
                                <w:r>
                                  <w:rPr>
                                    <w:color w:val="000000"/>
                                    <w:sz w:val="20"/>
                                    <w:szCs w:val="20"/>
                                  </w:rPr>
                                  <w:t xml:space="preserve">binned </w:t>
                                </w:r>
                                <w:r w:rsidRPr="00AC547F">
                                  <w:rPr>
                                    <w:color w:val="000000"/>
                                    <w:sz w:val="20"/>
                                    <w:szCs w:val="20"/>
                                  </w:rPr>
                                  <w:t>base</w:t>
                                </w:r>
                                <w:r>
                                  <w:rPr>
                                    <w:color w:val="000000"/>
                                    <w:sz w:val="20"/>
                                    <w:szCs w:val="20"/>
                                  </w:rPr>
                                  <w:t xml:space="preserve"> </w:t>
                                </w:r>
                                <w:r w:rsidRPr="00AC547F">
                                  <w:rPr>
                                    <w:color w:val="000000"/>
                                    <w:sz w:val="20"/>
                                    <w:szCs w:val="20"/>
                                  </w:rPr>
                                  <w:t>pairs</w:t>
                                </w:r>
                                <w:r>
                                  <w:rPr>
                                    <w:color w:val="000000"/>
                                    <w:sz w:val="20"/>
                                    <w:szCs w:val="20"/>
                                  </w:rPr>
                                  <w:t xml:space="preserve">. </w:t>
                                </w:r>
                                <w:r>
                                  <w:rPr>
                                    <w:b/>
                                    <w:bCs/>
                                    <w:color w:val="000000"/>
                                    <w:sz w:val="20"/>
                                    <w:szCs w:val="20"/>
                                  </w:rPr>
                                  <w:t>M</w:t>
                                </w:r>
                                <w:r w:rsidRPr="00AC547F">
                                  <w:rPr>
                                    <w:b/>
                                    <w:bCs/>
                                    <w:color w:val="000000"/>
                                    <w:sz w:val="20"/>
                                    <w:szCs w:val="20"/>
                                  </w:rPr>
                                  <w:t xml:space="preserve">agenta points </w:t>
                                </w:r>
                                <w:r>
                                  <w:rPr>
                                    <w:color w:val="000000"/>
                                    <w:sz w:val="20"/>
                                    <w:szCs w:val="20"/>
                                  </w:rPr>
                                  <w:t xml:space="preserve">represent </w:t>
                                </w:r>
                                <w:r w:rsidRPr="00AC547F">
                                  <w:rPr>
                                    <w:color w:val="000000"/>
                                    <w:sz w:val="20"/>
                                    <w:szCs w:val="20"/>
                                  </w:rPr>
                                  <w:t>pseudo-autosome regions (PAR) in X</w:t>
                                </w:r>
                                <w:r>
                                  <w:rPr>
                                    <w:color w:val="000000"/>
                                    <w:sz w:val="20"/>
                                    <w:szCs w:val="20"/>
                                  </w:rPr>
                                  <w:t xml:space="preserve">. </w:t>
                                </w:r>
                                <w:r>
                                  <w:rPr>
                                    <w:b/>
                                    <w:bCs/>
                                    <w:color w:val="000000"/>
                                    <w:sz w:val="20"/>
                                    <w:szCs w:val="20"/>
                                  </w:rPr>
                                  <w:t>O</w:t>
                                </w:r>
                                <w:r w:rsidRPr="00AC547F">
                                  <w:rPr>
                                    <w:b/>
                                    <w:bCs/>
                                    <w:color w:val="000000"/>
                                    <w:sz w:val="20"/>
                                    <w:szCs w:val="20"/>
                                  </w:rPr>
                                  <w:t>range circle</w:t>
                                </w:r>
                                <w:r>
                                  <w:rPr>
                                    <w:b/>
                                    <w:bCs/>
                                    <w:color w:val="000000"/>
                                    <w:sz w:val="20"/>
                                    <w:szCs w:val="20"/>
                                  </w:rPr>
                                  <w:t xml:space="preserve">s </w:t>
                                </w:r>
                                <w:r>
                                  <w:rPr>
                                    <w:color w:val="000000"/>
                                    <w:sz w:val="20"/>
                                    <w:szCs w:val="20"/>
                                  </w:rPr>
                                  <w:t xml:space="preserve">represent </w:t>
                                </w:r>
                                <w:r w:rsidRPr="00AC547F">
                                  <w:rPr>
                                    <w:color w:val="000000"/>
                                    <w:sz w:val="20"/>
                                    <w:szCs w:val="20"/>
                                  </w:rPr>
                                  <w:t>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Pr>
                                    <w:b/>
                                    <w:bCs/>
                                    <w:color w:val="000000"/>
                                    <w:sz w:val="20"/>
                                    <w:szCs w:val="20"/>
                                    <w:vertAlign w:val="subscript"/>
                                  </w:rPr>
                                  <w:t>.</w:t>
                                </w:r>
                                <w:r w:rsidRPr="00AC547F">
                                  <w:rPr>
                                    <w:color w:val="000000"/>
                                    <w:sz w:val="20"/>
                                    <w:szCs w:val="20"/>
                                  </w:rPr>
                                  <w:t xml:space="preserve"> </w:t>
                                </w:r>
                                <w:r>
                                  <w:rPr>
                                    <w:b/>
                                    <w:bCs/>
                                    <w:color w:val="000000"/>
                                    <w:sz w:val="20"/>
                                    <w:szCs w:val="20"/>
                                  </w:rPr>
                                  <w:t>R</w:t>
                                </w:r>
                                <w:r w:rsidRPr="00A91092">
                                  <w:rPr>
                                    <w:b/>
                                    <w:bCs/>
                                    <w:color w:val="000000"/>
                                    <w:sz w:val="20"/>
                                    <w:szCs w:val="20"/>
                                  </w:rPr>
                                  <w:t>ows</w:t>
                                </w:r>
                                <w:r>
                                  <w:rPr>
                                    <w:b/>
                                    <w:bCs/>
                                    <w:color w:val="000000"/>
                                    <w:sz w:val="20"/>
                                    <w:szCs w:val="20"/>
                                  </w:rPr>
                                  <w:t xml:space="preserve"> </w:t>
                                </w:r>
                                <w:r>
                                  <w:rPr>
                                    <w:color w:val="000000"/>
                                    <w:sz w:val="20"/>
                                    <w:szCs w:val="20"/>
                                  </w:rPr>
                                  <w:t xml:space="preserve">represent statistical tests. </w:t>
                                </w:r>
                              </w:ins>
                            </w:p>
                            <w:p w14:paraId="11F038BD" w14:textId="77777777" w:rsidR="00BE0E5D" w:rsidRPr="00AC547F" w:rsidRDefault="00BE0E5D" w:rsidP="00BE0E5D">
                              <w:pPr>
                                <w:pStyle w:val="NoSpacing"/>
                                <w:rPr>
                                  <w:ins w:id="1589" w:author="Author"/>
                                  <w:color w:val="000000"/>
                                  <w:sz w:val="20"/>
                                  <w:szCs w:val="20"/>
                                </w:rPr>
                              </w:pPr>
                              <w:ins w:id="1590" w:author="Author">
                                <w:r w:rsidRPr="003E05FE">
                                  <w:rPr>
                                    <w:b/>
                                    <w:bCs/>
                                    <w:color w:val="000000"/>
                                    <w:sz w:val="20"/>
                                    <w:szCs w:val="20"/>
                                  </w:rPr>
                                  <w:t>GWAS</w:t>
                                </w:r>
                                <w:r>
                                  <w:rPr>
                                    <w:b/>
                                    <w:bCs/>
                                    <w:color w:val="000000"/>
                                    <w:sz w:val="20"/>
                                    <w:szCs w:val="20"/>
                                  </w:rPr>
                                  <w:t xml:space="preserve">: </w:t>
                                </w:r>
                                <w:r>
                                  <w:rPr>
                                    <w:color w:val="000000"/>
                                    <w:sz w:val="20"/>
                                    <w:szCs w:val="20"/>
                                  </w:rPr>
                                  <w:t xml:space="preserve">genome wide association study, </w:t>
                                </w:r>
                                <w:r w:rsidRPr="00031150">
                                  <w:rPr>
                                    <w:b/>
                                    <w:bCs/>
                                    <w:color w:val="000000"/>
                                    <w:sz w:val="20"/>
                                    <w:szCs w:val="20"/>
                                  </w:rPr>
                                  <w:t>DLM</w:t>
                                </w:r>
                                <w:r>
                                  <w:rPr>
                                    <w:b/>
                                    <w:bCs/>
                                    <w:color w:val="000000"/>
                                    <w:sz w:val="20"/>
                                    <w:szCs w:val="20"/>
                                  </w:rPr>
                                  <w:t xml:space="preserve">: </w:t>
                                </w:r>
                                <w:r>
                                  <w:rPr>
                                    <w:color w:val="000000"/>
                                    <w:sz w:val="20"/>
                                    <w:szCs w:val="20"/>
                                  </w:rPr>
                                  <w:t xml:space="preserve">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variance loci analysis (upwardness test), </w:t>
                                </w:r>
                                <w:r w:rsidRPr="00A91092">
                                  <w:rPr>
                                    <w:b/>
                                    <w:bCs/>
                                    <w:color w:val="000000"/>
                                    <w:sz w:val="20"/>
                                    <w:szCs w:val="20"/>
                                  </w:rPr>
                                  <w:t>LVT</w:t>
                                </w:r>
                                <w:r>
                                  <w:rPr>
                                    <w:b/>
                                    <w:bCs/>
                                    <w:color w:val="000000"/>
                                    <w:sz w:val="20"/>
                                    <w:szCs w:val="20"/>
                                  </w:rPr>
                                  <w:t xml:space="preserve">: </w:t>
                                </w:r>
                                <w:r>
                                  <w:rPr>
                                    <w:color w:val="000000"/>
                                    <w:sz w:val="20"/>
                                    <w:szCs w:val="20"/>
                                  </w:rPr>
                                  <w:t xml:space="preserve">Levene’s robust test, </w:t>
                                </w:r>
                                <w:r w:rsidRPr="00A91092">
                                  <w:rPr>
                                    <w:b/>
                                    <w:bCs/>
                                    <w:color w:val="000000"/>
                                    <w:sz w:val="20"/>
                                    <w:szCs w:val="20"/>
                                  </w:rPr>
                                  <w:t>DRM</w:t>
                                </w:r>
                                <w:r>
                                  <w:rPr>
                                    <w:b/>
                                    <w:bCs/>
                                    <w:color w:val="000000"/>
                                    <w:sz w:val="20"/>
                                    <w:szCs w:val="20"/>
                                  </w:rPr>
                                  <w:t xml:space="preserve">: </w:t>
                                </w:r>
                                <w:r>
                                  <w:rPr>
                                    <w:color w:val="000000"/>
                                    <w:sz w:val="20"/>
                                    <w:szCs w:val="20"/>
                                  </w:rPr>
                                  <w:t xml:space="preserve">deviation regression model; </w:t>
                                </w:r>
                                <w:r w:rsidRPr="00507B20">
                                  <w:rPr>
                                    <w:b/>
                                    <w:bCs/>
                                    <w:color w:val="000000"/>
                                    <w:sz w:val="20"/>
                                    <w:szCs w:val="20"/>
                                  </w:rPr>
                                  <w:t>red circle</w:t>
                                </w:r>
                                <w:r>
                                  <w:rPr>
                                    <w:b/>
                                    <w:bCs/>
                                    <w:color w:val="000000"/>
                                    <w:sz w:val="20"/>
                                    <w:szCs w:val="20"/>
                                  </w:rPr>
                                  <w:t>s</w:t>
                                </w:r>
                                <w:r w:rsidRPr="00507B20">
                                  <w:rPr>
                                    <w:color w:val="000000"/>
                                    <w:sz w:val="20"/>
                                    <w:szCs w:val="20"/>
                                  </w:rPr>
                                  <w:t xml:space="preserve">: </w:t>
                                </w:r>
                                <w:r w:rsidRPr="00807C47">
                                  <w:rPr>
                                    <w:color w:val="000000"/>
                                    <w:sz w:val="20"/>
                                    <w:szCs w:val="20"/>
                                  </w:rPr>
                                  <w:t>rs860262 (Chr7) and rs76895963 (Chr12)</w:t>
                                </w:r>
                                <w:r>
                                  <w:rPr>
                                    <w:color w:val="000000"/>
                                    <w:sz w:val="20"/>
                                    <w:szCs w:val="20"/>
                                  </w:rPr>
                                  <w:t>, which were not identified b</w:t>
                                </w:r>
                                <w:r w:rsidRPr="00807C47">
                                  <w:rPr>
                                    <w:color w:val="000000"/>
                                    <w:sz w:val="20"/>
                                    <w:szCs w:val="20"/>
                                  </w:rPr>
                                  <w:t xml:space="preserve">y VLA but </w:t>
                                </w:r>
                                <w:r>
                                  <w:rPr>
                                    <w:color w:val="000000"/>
                                    <w:sz w:val="20"/>
                                    <w:szCs w:val="20"/>
                                  </w:rPr>
                                  <w:t xml:space="preserve">were selected </w:t>
                                </w:r>
                                <w:r w:rsidRPr="00807C47">
                                  <w:rPr>
                                    <w:color w:val="000000"/>
                                    <w:sz w:val="20"/>
                                    <w:szCs w:val="20"/>
                                  </w:rPr>
                                  <w:t xml:space="preserve">by </w:t>
                                </w:r>
                                <w:r>
                                  <w:rPr>
                                    <w:color w:val="000000"/>
                                    <w:sz w:val="20"/>
                                    <w:szCs w:val="20"/>
                                  </w:rPr>
                                  <w:t xml:space="preserve">the </w:t>
                                </w:r>
                                <w:r w:rsidRPr="00807C47">
                                  <w:rPr>
                                    <w:color w:val="000000"/>
                                    <w:sz w:val="20"/>
                                    <w:szCs w:val="20"/>
                                  </w:rPr>
                                  <w:t>other tests.</w:t>
                                </w:r>
                              </w:ins>
                            </w:p>
                            <w:p w14:paraId="2A4EEFBB" w14:textId="1BB002CC" w:rsidR="00C56206" w:rsidRPr="00E76DCA" w:rsidDel="00BE0E5D" w:rsidRDefault="00C56206" w:rsidP="00C56206">
                              <w:pPr>
                                <w:pStyle w:val="NoSpacing"/>
                                <w:rPr>
                                  <w:del w:id="1591" w:author="Author"/>
                                  <w:color w:val="000000"/>
                                  <w:sz w:val="20"/>
                                  <w:szCs w:val="20"/>
                                </w:rPr>
                              </w:pPr>
                              <w:del w:id="1592" w:author="Author">
                                <w:r w:rsidRPr="00E76DCA" w:rsidDel="00BE0E5D">
                                  <w:rPr>
                                    <w:b/>
                                    <w:bCs/>
                                    <w:color w:val="000000"/>
                                    <w:sz w:val="20"/>
                                    <w:szCs w:val="20"/>
                                  </w:rPr>
                                  <w:delText>x-axis:</w:delText>
                                </w:r>
                                <w:r w:rsidRPr="00E76DCA" w:rsidDel="00BE0E5D">
                                  <w:rPr>
                                    <w:color w:val="000000"/>
                                    <w:sz w:val="20"/>
                                    <w:szCs w:val="20"/>
                                  </w:rPr>
                                  <w:delText xml:space="preserve"> chromosomes (Manhattan plot), theoretical 1 - p (QQ plot 1), or theoretical -log</w:delText>
                                </w:r>
                                <w:r w:rsidRPr="00E76DCA" w:rsidDel="00BE0E5D">
                                  <w:rPr>
                                    <w:color w:val="000000"/>
                                    <w:sz w:val="20"/>
                                    <w:szCs w:val="20"/>
                                    <w:vertAlign w:val="subscript"/>
                                  </w:rPr>
                                  <w:delText>10</w:delText>
                                </w:r>
                                <w:r w:rsidRPr="00E76DCA" w:rsidDel="00BE0E5D">
                                  <w:rPr>
                                    <w:color w:val="000000"/>
                                    <w:sz w:val="20"/>
                                    <w:szCs w:val="20"/>
                                  </w:rPr>
                                  <w:delText xml:space="preserve">(p) (QQ plot 2); </w:delText>
                                </w:r>
                                <w:r w:rsidRPr="00E76DCA" w:rsidDel="00BE0E5D">
                                  <w:rPr>
                                    <w:b/>
                                    <w:bCs/>
                                    <w:color w:val="000000"/>
                                    <w:sz w:val="20"/>
                                    <w:szCs w:val="20"/>
                                  </w:rPr>
                                  <w:delText>y-axis:</w:delText>
                                </w:r>
                                <w:r w:rsidRPr="00E76DCA" w:rsidDel="00BE0E5D">
                                  <w:rPr>
                                    <w:color w:val="000000"/>
                                    <w:sz w:val="20"/>
                                    <w:szCs w:val="20"/>
                                  </w:rPr>
                                  <w:delText xml:space="preserve"> -log</w:delText>
                                </w:r>
                                <w:r w:rsidRPr="00E76DCA" w:rsidDel="00BE0E5D">
                                  <w:rPr>
                                    <w:color w:val="000000"/>
                                    <w:sz w:val="20"/>
                                    <w:szCs w:val="20"/>
                                    <w:vertAlign w:val="subscript"/>
                                  </w:rPr>
                                  <w:delText>10</w:delText>
                                </w:r>
                                <w:r w:rsidRPr="00E76DCA" w:rsidDel="00BE0E5D">
                                  <w:rPr>
                                    <w:color w:val="000000"/>
                                    <w:sz w:val="20"/>
                                    <w:szCs w:val="20"/>
                                  </w:rPr>
                                  <w:delText xml:space="preserve">(p) (Manhattan and QQ plot 2), or 1 - p (QQ plot 1); </w:delText>
                                </w:r>
                                <w:r w:rsidRPr="00E76DCA" w:rsidDel="00BE0E5D">
                                  <w:rPr>
                                    <w:b/>
                                    <w:bCs/>
                                    <w:color w:val="000000"/>
                                    <w:sz w:val="20"/>
                                    <w:szCs w:val="20"/>
                                  </w:rPr>
                                  <w:delText>red dash:</w:delText>
                                </w:r>
                                <w:r w:rsidRPr="00E76DCA" w:rsidDel="00BE0E5D">
                                  <w:rPr>
                                    <w:color w:val="000000"/>
                                    <w:sz w:val="20"/>
                                    <w:szCs w:val="20"/>
                                  </w:rPr>
                                  <w:delText xml:space="preserve"> significance threshold -log</w:delText>
                                </w:r>
                                <w:r w:rsidRPr="00E76DCA" w:rsidDel="00BE0E5D">
                                  <w:rPr>
                                    <w:color w:val="000000"/>
                                    <w:sz w:val="20"/>
                                    <w:szCs w:val="20"/>
                                    <w:vertAlign w:val="subscript"/>
                                  </w:rPr>
                                  <w:delText>10</w:delText>
                                </w:r>
                                <w:r w:rsidRPr="00E76DCA" w:rsidDel="00BE0E5D">
                                  <w:rPr>
                                    <w:color w:val="000000"/>
                                    <w:sz w:val="20"/>
                                    <w:szCs w:val="20"/>
                                  </w:rPr>
                                  <w:delText xml:space="preserve">(5e-8) (Manhattan plot); </w:delText>
                                </w:r>
                                <w:r w:rsidRPr="00E76DCA" w:rsidDel="00BE0E5D">
                                  <w:rPr>
                                    <w:b/>
                                    <w:bCs/>
                                    <w:color w:val="000000"/>
                                    <w:sz w:val="20"/>
                                    <w:szCs w:val="20"/>
                                  </w:rPr>
                                  <w:delText>each point</w:delText>
                                </w:r>
                                <w:r w:rsidRPr="00E76DCA" w:rsidDel="00BE0E5D">
                                  <w:rPr>
                                    <w:color w:val="000000"/>
                                    <w:sz w:val="20"/>
                                    <w:szCs w:val="20"/>
                                  </w:rPr>
                                  <w:delText xml:space="preserve"> bins 269,534 basepairs; </w:delText>
                                </w:r>
                                <w:r w:rsidRPr="00E76DCA" w:rsidDel="00BE0E5D">
                                  <w:rPr>
                                    <w:b/>
                                    <w:bCs/>
                                    <w:color w:val="000000"/>
                                    <w:sz w:val="20"/>
                                    <w:szCs w:val="20"/>
                                  </w:rPr>
                                  <w:delText xml:space="preserve">magenta points </w:delText>
                                </w:r>
                                <w:r w:rsidRPr="00E76DCA" w:rsidDel="00BE0E5D">
                                  <w:rPr>
                                    <w:color w:val="000000"/>
                                    <w:sz w:val="20"/>
                                    <w:szCs w:val="20"/>
                                  </w:rPr>
                                  <w:delText xml:space="preserve">pseudo-autosome regions (PAR) in X; </w:delText>
                                </w:r>
                                <w:r w:rsidRPr="00E76DCA" w:rsidDel="00BE0E5D">
                                  <w:rPr>
                                    <w:b/>
                                    <w:bCs/>
                                    <w:color w:val="000000"/>
                                    <w:sz w:val="20"/>
                                    <w:szCs w:val="20"/>
                                  </w:rPr>
                                  <w:delText>orange circle:</w:delText>
                                </w:r>
                                <w:r w:rsidRPr="00E76DCA" w:rsidDel="00BE0E5D">
                                  <w:rPr>
                                    <w:color w:val="000000"/>
                                    <w:sz w:val="20"/>
                                    <w:szCs w:val="20"/>
                                  </w:rPr>
                                  <w:delText xml:space="preserve"> abnormal p-values excluded from QQ plots and </w:delText>
                                </w:r>
                                <w:r w:rsidRPr="00E76DCA" w:rsidDel="00BE0E5D">
                                  <w:rPr>
                                    <w:rFonts w:cstheme="minorHAnsi"/>
                                    <w:b/>
                                    <w:bCs/>
                                    <w:color w:val="000000"/>
                                    <w:sz w:val="20"/>
                                    <w:szCs w:val="20"/>
                                  </w:rPr>
                                  <w:delText>λ</w:delText>
                                </w:r>
                                <w:r w:rsidRPr="00E76DCA" w:rsidDel="00BE0E5D">
                                  <w:rPr>
                                    <w:b/>
                                    <w:bCs/>
                                    <w:color w:val="000000"/>
                                    <w:sz w:val="20"/>
                                    <w:szCs w:val="20"/>
                                    <w:vertAlign w:val="subscript"/>
                                  </w:rPr>
                                  <w:delText>GC</w:delText>
                                </w:r>
                                <w:r w:rsidRPr="00E76DCA" w:rsidDel="00BE0E5D">
                                  <w:rPr>
                                    <w:color w:val="000000"/>
                                    <w:sz w:val="20"/>
                                    <w:szCs w:val="20"/>
                                  </w:rPr>
                                  <w:delText xml:space="preserve">; </w:delText>
                                </w:r>
                                <w:r w:rsidRPr="00E76DCA" w:rsidDel="00BE0E5D">
                                  <w:rPr>
                                    <w:b/>
                                    <w:bCs/>
                                    <w:color w:val="000000"/>
                                    <w:sz w:val="20"/>
                                    <w:szCs w:val="20"/>
                                  </w:rPr>
                                  <w:delText>rows:</w:delText>
                                </w:r>
                                <w:r w:rsidRPr="00E76DCA" w:rsidDel="00BE0E5D">
                                  <w:rPr>
                                    <w:color w:val="000000"/>
                                    <w:sz w:val="20"/>
                                    <w:szCs w:val="20"/>
                                  </w:rPr>
                                  <w:delText xml:space="preserve"> statistical tests, </w:delText>
                                </w:r>
                                <w:r w:rsidRPr="00E76DCA" w:rsidDel="00BE0E5D">
                                  <w:rPr>
                                    <w:b/>
                                    <w:bCs/>
                                    <w:color w:val="000000"/>
                                    <w:sz w:val="20"/>
                                    <w:szCs w:val="20"/>
                                  </w:rPr>
                                  <w:delText>GWAS</w:delText>
                                </w:r>
                                <w:r w:rsidRPr="00E76DCA" w:rsidDel="00BE0E5D">
                                  <w:rPr>
                                    <w:color w:val="000000"/>
                                    <w:sz w:val="20"/>
                                    <w:szCs w:val="20"/>
                                  </w:rPr>
                                  <w:delText xml:space="preserve"> = genome wide association study; </w:delText>
                                </w:r>
                                <w:r w:rsidRPr="00E76DCA" w:rsidDel="00BE0E5D">
                                  <w:rPr>
                                    <w:b/>
                                    <w:bCs/>
                                    <w:color w:val="000000"/>
                                    <w:sz w:val="20"/>
                                    <w:szCs w:val="20"/>
                                  </w:rPr>
                                  <w:delText xml:space="preserve">DLM </w:delText>
                                </w:r>
                                <w:r w:rsidRPr="00E76DCA" w:rsidDel="00BE0E5D">
                                  <w:rPr>
                                    <w:color w:val="000000"/>
                                    <w:sz w:val="20"/>
                                    <w:szCs w:val="20"/>
                                  </w:rPr>
                                  <w:delText xml:space="preserve">= double linear model, </w:delText>
                                </w:r>
                                <w:r w:rsidRPr="00E76DCA" w:rsidDel="00BE0E5D">
                                  <w:rPr>
                                    <w:b/>
                                    <w:bCs/>
                                    <w:color w:val="000000"/>
                                    <w:sz w:val="20"/>
                                    <w:szCs w:val="20"/>
                                  </w:rPr>
                                  <w:delText xml:space="preserve">VLA </w:delText>
                                </w:r>
                                <w:r w:rsidRPr="00E76DCA" w:rsidDel="00BE0E5D">
                                  <w:rPr>
                                    <w:color w:val="000000"/>
                                    <w:sz w:val="20"/>
                                    <w:szCs w:val="20"/>
                                  </w:rPr>
                                  <w:delText xml:space="preserve">= variance loci analysis (upwardness test), </w:delText>
                                </w:r>
                                <w:r w:rsidRPr="00E76DCA" w:rsidDel="00BE0E5D">
                                  <w:rPr>
                                    <w:b/>
                                    <w:bCs/>
                                    <w:color w:val="000000"/>
                                    <w:sz w:val="20"/>
                                    <w:szCs w:val="20"/>
                                  </w:rPr>
                                  <w:delText>LVT</w:delText>
                                </w:r>
                                <w:r w:rsidRPr="00E76DCA" w:rsidDel="00BE0E5D">
                                  <w:rPr>
                                    <w:color w:val="000000"/>
                                    <w:sz w:val="20"/>
                                    <w:szCs w:val="20"/>
                                  </w:rPr>
                                  <w:delText xml:space="preserve"> = Levene’s robust test, </w:delText>
                                </w:r>
                                <w:r w:rsidRPr="00E76DCA" w:rsidDel="00BE0E5D">
                                  <w:rPr>
                                    <w:b/>
                                    <w:bCs/>
                                    <w:color w:val="000000"/>
                                    <w:sz w:val="20"/>
                                    <w:szCs w:val="20"/>
                                  </w:rPr>
                                  <w:delText>DRM</w:delText>
                                </w:r>
                                <w:r w:rsidRPr="00E76DCA" w:rsidDel="00BE0E5D">
                                  <w:rPr>
                                    <w:color w:val="000000"/>
                                    <w:sz w:val="20"/>
                                    <w:szCs w:val="20"/>
                                  </w:rPr>
                                  <w:delText xml:space="preserve"> = Deviation Regression Model; </w:delText>
                                </w:r>
                                <w:r w:rsidRPr="00E76DCA" w:rsidDel="00BE0E5D">
                                  <w:rPr>
                                    <w:b/>
                                    <w:bCs/>
                                    <w:color w:val="000000"/>
                                    <w:sz w:val="20"/>
                                    <w:szCs w:val="20"/>
                                  </w:rPr>
                                  <w:delText>red circle</w:delText>
                                </w:r>
                                <w:r w:rsidRPr="00E76DCA" w:rsidDel="00BE0E5D">
                                  <w:rPr>
                                    <w:color w:val="000000"/>
                                    <w:sz w:val="20"/>
                                    <w:szCs w:val="20"/>
                                  </w:rPr>
                                  <w:delText xml:space="preserve">: </w:delText>
                                </w:r>
                                <w:r w:rsidR="005E0242" w:rsidRPr="00E76DCA" w:rsidDel="00BE0E5D">
                                  <w:rPr>
                                    <w:color w:val="000000"/>
                                    <w:sz w:val="20"/>
                                    <w:szCs w:val="20"/>
                                  </w:rPr>
                                  <w:delText xml:space="preserve">rs6712203 (Chr2), </w:delText>
                                </w:r>
                                <w:r w:rsidRPr="00E76DCA" w:rsidDel="00BE0E5D">
                                  <w:rPr>
                                    <w:sz w:val="20"/>
                                    <w:szCs w:val="20"/>
                                  </w:rPr>
                                  <w:delText xml:space="preserve">rs860262 (Chr7) and </w:delText>
                                </w:r>
                                <w:r w:rsidRPr="00E76DCA" w:rsidDel="00BE0E5D">
                                  <w:rPr>
                                    <w:rFonts w:ascii="Calibri" w:hAnsi="Calibri" w:cs="Calibri"/>
                                    <w:color w:val="000000"/>
                                    <w:sz w:val="20"/>
                                    <w:szCs w:val="20"/>
                                  </w:rPr>
                                  <w:delText>rs76895963 (Chr12) avoided by VLA but picked up by other tests.</w:delText>
                                </w:r>
                              </w:del>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7in;mso-position-horizontal-relative:char;mso-position-vertical-relative:line" coordsize="59436,64008"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S0F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&#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czdYdjJOLzJaL0N0aXQ3clh3NDhG&#13;&#10;NlJadElzSXVMK09PQ015TWNLbTVtQTNFOEFkVFFCK2MzL0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width:59436;height:64008;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1" o:title=""/>
                </v:shape>
                <v:shapetype id="_x0000_t202" coordsize="21600,21600" o:spt="202" path="m,l,21600r21600,l21600,xe">
                  <v:stroke joinstyle="miter"/>
                  <v:path gradientshapeok="t" o:connecttype="rect"/>
                </v:shapetype>
                <v:shape id="Text Box 2" o:spid="_x0000_s1052" type="#_x0000_t202" style="position:absolute;top:47272;width:59436;height:150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4A67FA0A" w14:textId="1DFC7EBA" w:rsidR="00BE0E5D" w:rsidRDefault="00BE0E5D" w:rsidP="00BE0E5D">
                        <w:pPr>
                          <w:pStyle w:val="NoSpacing"/>
                          <w:rPr>
                            <w:ins w:id="1593" w:author="Author"/>
                            <w:color w:val="000000"/>
                            <w:sz w:val="20"/>
                            <w:szCs w:val="20"/>
                          </w:rPr>
                        </w:pPr>
                        <w:ins w:id="1594" w:author="Author">
                          <w:r>
                            <w:rPr>
                              <w:b/>
                              <w:bCs/>
                              <w:color w:val="000000"/>
                              <w:sz w:val="20"/>
                              <w:szCs w:val="20"/>
                            </w:rPr>
                            <w:t xml:space="preserve">a) BMI </w:t>
                          </w:r>
                          <w:r>
                            <w:rPr>
                              <w:color w:val="000000"/>
                              <w:sz w:val="20"/>
                              <w:szCs w:val="20"/>
                            </w:rPr>
                            <w:t xml:space="preserve">and </w:t>
                          </w:r>
                          <w:r>
                            <w:rPr>
                              <w:b/>
                              <w:bCs/>
                              <w:color w:val="000000"/>
                              <w:sz w:val="20"/>
                              <w:szCs w:val="20"/>
                            </w:rPr>
                            <w:t xml:space="preserve">b) type 2 diabetes. </w:t>
                          </w:r>
                          <w:r>
                            <w:rPr>
                              <w:color w:val="000000"/>
                              <w:sz w:val="20"/>
                              <w:szCs w:val="20"/>
                            </w:rPr>
                            <w:t xml:space="preserve">The </w:t>
                          </w:r>
                          <w:r w:rsidRPr="00AC547F">
                            <w:rPr>
                              <w:b/>
                              <w:bCs/>
                              <w:color w:val="000000"/>
                              <w:sz w:val="20"/>
                              <w:szCs w:val="20"/>
                            </w:rPr>
                            <w:t>x-axis</w:t>
                          </w:r>
                          <w:r>
                            <w:rPr>
                              <w:b/>
                              <w:bCs/>
                              <w:color w:val="000000"/>
                              <w:sz w:val="20"/>
                              <w:szCs w:val="20"/>
                            </w:rPr>
                            <w:t xml:space="preserve"> </w:t>
                          </w:r>
                          <w:r>
                            <w:rPr>
                              <w:color w:val="000000"/>
                              <w:sz w:val="20"/>
                              <w:szCs w:val="20"/>
                            </w:rPr>
                            <w:t>represents</w:t>
                          </w:r>
                          <w:r w:rsidRPr="00AC547F">
                            <w:rPr>
                              <w:color w:val="000000"/>
                              <w:sz w:val="20"/>
                              <w:szCs w:val="20"/>
                            </w:rPr>
                            <w:t xml:space="preserve"> chromosomes</w:t>
                          </w:r>
                          <w:r>
                            <w:rPr>
                              <w:color w:val="000000"/>
                              <w:sz w:val="20"/>
                              <w:szCs w:val="20"/>
                            </w:rPr>
                            <w:t xml:space="preserve"> (Manhattan plot). Theoretically, 1–p (QQ plot 1) or -log</w:t>
                          </w:r>
                          <w:r w:rsidRPr="006A1B6D">
                            <w:rPr>
                              <w:color w:val="000000"/>
                              <w:sz w:val="20"/>
                              <w:szCs w:val="20"/>
                              <w:vertAlign w:val="subscript"/>
                            </w:rPr>
                            <w:t>10</w:t>
                          </w:r>
                          <w:r>
                            <w:rPr>
                              <w:color w:val="000000"/>
                              <w:sz w:val="20"/>
                              <w:szCs w:val="20"/>
                            </w:rPr>
                            <w:t>(p) (QQ plot 2). The</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represents -log</w:t>
                          </w:r>
                          <w:r w:rsidRPr="006A1B6D">
                            <w:rPr>
                              <w:color w:val="000000"/>
                              <w:sz w:val="20"/>
                              <w:szCs w:val="20"/>
                              <w:vertAlign w:val="subscript"/>
                            </w:rPr>
                            <w:t>10</w:t>
                          </w:r>
                          <w:r>
                            <w:rPr>
                              <w:color w:val="000000"/>
                              <w:sz w:val="20"/>
                              <w:szCs w:val="20"/>
                            </w:rPr>
                            <w:t xml:space="preserve">(p) (Manhattan and QQ plot 2), or 1–p (QQ plot 1). </w:t>
                          </w:r>
                          <w:r>
                            <w:rPr>
                              <w:b/>
                              <w:bCs/>
                              <w:color w:val="000000"/>
                              <w:sz w:val="20"/>
                              <w:szCs w:val="20"/>
                            </w:rPr>
                            <w:t>R</w:t>
                          </w:r>
                          <w:r w:rsidRPr="00AC547F">
                            <w:rPr>
                              <w:b/>
                              <w:bCs/>
                              <w:color w:val="000000"/>
                              <w:sz w:val="20"/>
                              <w:szCs w:val="20"/>
                            </w:rPr>
                            <w:t>ed dash</w:t>
                          </w:r>
                          <w:r>
                            <w:rPr>
                              <w:b/>
                              <w:bCs/>
                              <w:color w:val="000000"/>
                              <w:sz w:val="20"/>
                              <w:szCs w:val="20"/>
                            </w:rPr>
                            <w:t xml:space="preserve">ed lines </w:t>
                          </w:r>
                          <w:r>
                            <w:rPr>
                              <w:color w:val="000000"/>
                              <w:sz w:val="20"/>
                              <w:szCs w:val="20"/>
                            </w:rPr>
                            <w:t xml:space="preserve">represent the </w:t>
                          </w:r>
                          <w:r w:rsidRPr="00AC547F">
                            <w:rPr>
                              <w:color w:val="000000"/>
                              <w:sz w:val="20"/>
                              <w:szCs w:val="20"/>
                            </w:rPr>
                            <w:t xml:space="preserve">significance threshold </w:t>
                          </w:r>
                          <w:r>
                            <w:rPr>
                              <w:color w:val="000000"/>
                              <w:sz w:val="20"/>
                              <w:szCs w:val="20"/>
                            </w:rPr>
                            <w:t xml:space="preserve">of </w:t>
                          </w:r>
                          <w:r w:rsidRPr="00AC547F">
                            <w:rPr>
                              <w:color w:val="000000"/>
                              <w:sz w:val="20"/>
                              <w:szCs w:val="20"/>
                            </w:rPr>
                            <w:t>-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 </w:t>
                          </w:r>
                          <w:r>
                            <w:rPr>
                              <w:b/>
                              <w:bCs/>
                              <w:color w:val="000000"/>
                              <w:sz w:val="20"/>
                              <w:szCs w:val="20"/>
                            </w:rPr>
                            <w:t>E</w:t>
                          </w:r>
                          <w:r w:rsidRPr="00AC547F">
                            <w:rPr>
                              <w:b/>
                              <w:bCs/>
                              <w:color w:val="000000"/>
                              <w:sz w:val="20"/>
                              <w:szCs w:val="20"/>
                            </w:rPr>
                            <w:t>ach point</w:t>
                          </w:r>
                          <w:r w:rsidRPr="00AC547F">
                            <w:rPr>
                              <w:color w:val="000000"/>
                              <w:sz w:val="20"/>
                              <w:szCs w:val="20"/>
                            </w:rPr>
                            <w:t xml:space="preserve"> </w:t>
                          </w:r>
                          <w:r>
                            <w:rPr>
                              <w:color w:val="000000"/>
                              <w:sz w:val="20"/>
                              <w:szCs w:val="20"/>
                            </w:rPr>
                            <w:t xml:space="preserve">represents </w:t>
                          </w:r>
                          <w:r w:rsidRPr="00AC547F">
                            <w:rPr>
                              <w:color w:val="000000"/>
                              <w:sz w:val="20"/>
                              <w:szCs w:val="20"/>
                            </w:rPr>
                            <w:t xml:space="preserve">269,534 </w:t>
                          </w:r>
                          <w:r>
                            <w:rPr>
                              <w:color w:val="000000"/>
                              <w:sz w:val="20"/>
                              <w:szCs w:val="20"/>
                            </w:rPr>
                            <w:t xml:space="preserve">binned </w:t>
                          </w:r>
                          <w:r w:rsidRPr="00AC547F">
                            <w:rPr>
                              <w:color w:val="000000"/>
                              <w:sz w:val="20"/>
                              <w:szCs w:val="20"/>
                            </w:rPr>
                            <w:t>base</w:t>
                          </w:r>
                          <w:r>
                            <w:rPr>
                              <w:color w:val="000000"/>
                              <w:sz w:val="20"/>
                              <w:szCs w:val="20"/>
                            </w:rPr>
                            <w:t xml:space="preserve"> </w:t>
                          </w:r>
                          <w:r w:rsidRPr="00AC547F">
                            <w:rPr>
                              <w:color w:val="000000"/>
                              <w:sz w:val="20"/>
                              <w:szCs w:val="20"/>
                            </w:rPr>
                            <w:t>pairs</w:t>
                          </w:r>
                          <w:r>
                            <w:rPr>
                              <w:color w:val="000000"/>
                              <w:sz w:val="20"/>
                              <w:szCs w:val="20"/>
                            </w:rPr>
                            <w:t xml:space="preserve">. </w:t>
                          </w:r>
                          <w:r>
                            <w:rPr>
                              <w:b/>
                              <w:bCs/>
                              <w:color w:val="000000"/>
                              <w:sz w:val="20"/>
                              <w:szCs w:val="20"/>
                            </w:rPr>
                            <w:t>M</w:t>
                          </w:r>
                          <w:r w:rsidRPr="00AC547F">
                            <w:rPr>
                              <w:b/>
                              <w:bCs/>
                              <w:color w:val="000000"/>
                              <w:sz w:val="20"/>
                              <w:szCs w:val="20"/>
                            </w:rPr>
                            <w:t xml:space="preserve">agenta points </w:t>
                          </w:r>
                          <w:r>
                            <w:rPr>
                              <w:color w:val="000000"/>
                              <w:sz w:val="20"/>
                              <w:szCs w:val="20"/>
                            </w:rPr>
                            <w:t xml:space="preserve">represent </w:t>
                          </w:r>
                          <w:r w:rsidRPr="00AC547F">
                            <w:rPr>
                              <w:color w:val="000000"/>
                              <w:sz w:val="20"/>
                              <w:szCs w:val="20"/>
                            </w:rPr>
                            <w:t>pseudo-autosome regions (PAR) in X</w:t>
                          </w:r>
                          <w:r>
                            <w:rPr>
                              <w:color w:val="000000"/>
                              <w:sz w:val="20"/>
                              <w:szCs w:val="20"/>
                            </w:rPr>
                            <w:t xml:space="preserve">. </w:t>
                          </w:r>
                          <w:r>
                            <w:rPr>
                              <w:b/>
                              <w:bCs/>
                              <w:color w:val="000000"/>
                              <w:sz w:val="20"/>
                              <w:szCs w:val="20"/>
                            </w:rPr>
                            <w:t>O</w:t>
                          </w:r>
                          <w:r w:rsidRPr="00AC547F">
                            <w:rPr>
                              <w:b/>
                              <w:bCs/>
                              <w:color w:val="000000"/>
                              <w:sz w:val="20"/>
                              <w:szCs w:val="20"/>
                            </w:rPr>
                            <w:t>range circle</w:t>
                          </w:r>
                          <w:r>
                            <w:rPr>
                              <w:b/>
                              <w:bCs/>
                              <w:color w:val="000000"/>
                              <w:sz w:val="20"/>
                              <w:szCs w:val="20"/>
                            </w:rPr>
                            <w:t xml:space="preserve">s </w:t>
                          </w:r>
                          <w:r>
                            <w:rPr>
                              <w:color w:val="000000"/>
                              <w:sz w:val="20"/>
                              <w:szCs w:val="20"/>
                            </w:rPr>
                            <w:t xml:space="preserve">represent </w:t>
                          </w:r>
                          <w:r w:rsidRPr="00AC547F">
                            <w:rPr>
                              <w:color w:val="000000"/>
                              <w:sz w:val="20"/>
                              <w:szCs w:val="20"/>
                            </w:rPr>
                            <w:t>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Pr>
                              <w:b/>
                              <w:bCs/>
                              <w:color w:val="000000"/>
                              <w:sz w:val="20"/>
                              <w:szCs w:val="20"/>
                              <w:vertAlign w:val="subscript"/>
                            </w:rPr>
                            <w:t>.</w:t>
                          </w:r>
                          <w:r w:rsidRPr="00AC547F">
                            <w:rPr>
                              <w:color w:val="000000"/>
                              <w:sz w:val="20"/>
                              <w:szCs w:val="20"/>
                            </w:rPr>
                            <w:t xml:space="preserve"> </w:t>
                          </w:r>
                          <w:r>
                            <w:rPr>
                              <w:b/>
                              <w:bCs/>
                              <w:color w:val="000000"/>
                              <w:sz w:val="20"/>
                              <w:szCs w:val="20"/>
                            </w:rPr>
                            <w:t>R</w:t>
                          </w:r>
                          <w:r w:rsidRPr="00A91092">
                            <w:rPr>
                              <w:b/>
                              <w:bCs/>
                              <w:color w:val="000000"/>
                              <w:sz w:val="20"/>
                              <w:szCs w:val="20"/>
                            </w:rPr>
                            <w:t>ows</w:t>
                          </w:r>
                          <w:r>
                            <w:rPr>
                              <w:b/>
                              <w:bCs/>
                              <w:color w:val="000000"/>
                              <w:sz w:val="20"/>
                              <w:szCs w:val="20"/>
                            </w:rPr>
                            <w:t xml:space="preserve"> </w:t>
                          </w:r>
                          <w:r>
                            <w:rPr>
                              <w:color w:val="000000"/>
                              <w:sz w:val="20"/>
                              <w:szCs w:val="20"/>
                            </w:rPr>
                            <w:t xml:space="preserve">represent statistical tests. </w:t>
                          </w:r>
                        </w:ins>
                      </w:p>
                      <w:p w14:paraId="11F038BD" w14:textId="77777777" w:rsidR="00BE0E5D" w:rsidRPr="00AC547F" w:rsidRDefault="00BE0E5D" w:rsidP="00BE0E5D">
                        <w:pPr>
                          <w:pStyle w:val="NoSpacing"/>
                          <w:rPr>
                            <w:ins w:id="1595" w:author="Author"/>
                            <w:color w:val="000000"/>
                            <w:sz w:val="20"/>
                            <w:szCs w:val="20"/>
                          </w:rPr>
                        </w:pPr>
                        <w:ins w:id="1596" w:author="Author">
                          <w:r w:rsidRPr="003E05FE">
                            <w:rPr>
                              <w:b/>
                              <w:bCs/>
                              <w:color w:val="000000"/>
                              <w:sz w:val="20"/>
                              <w:szCs w:val="20"/>
                            </w:rPr>
                            <w:t>GWAS</w:t>
                          </w:r>
                          <w:r>
                            <w:rPr>
                              <w:b/>
                              <w:bCs/>
                              <w:color w:val="000000"/>
                              <w:sz w:val="20"/>
                              <w:szCs w:val="20"/>
                            </w:rPr>
                            <w:t xml:space="preserve">: </w:t>
                          </w:r>
                          <w:r>
                            <w:rPr>
                              <w:color w:val="000000"/>
                              <w:sz w:val="20"/>
                              <w:szCs w:val="20"/>
                            </w:rPr>
                            <w:t xml:space="preserve">genome wide association study, </w:t>
                          </w:r>
                          <w:r w:rsidRPr="00031150">
                            <w:rPr>
                              <w:b/>
                              <w:bCs/>
                              <w:color w:val="000000"/>
                              <w:sz w:val="20"/>
                              <w:szCs w:val="20"/>
                            </w:rPr>
                            <w:t>DLM</w:t>
                          </w:r>
                          <w:r>
                            <w:rPr>
                              <w:b/>
                              <w:bCs/>
                              <w:color w:val="000000"/>
                              <w:sz w:val="20"/>
                              <w:szCs w:val="20"/>
                            </w:rPr>
                            <w:t xml:space="preserve">: </w:t>
                          </w:r>
                          <w:r>
                            <w:rPr>
                              <w:color w:val="000000"/>
                              <w:sz w:val="20"/>
                              <w:szCs w:val="20"/>
                            </w:rPr>
                            <w:t xml:space="preserve">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variance loci analysis (upwardness test), </w:t>
                          </w:r>
                          <w:r w:rsidRPr="00A91092">
                            <w:rPr>
                              <w:b/>
                              <w:bCs/>
                              <w:color w:val="000000"/>
                              <w:sz w:val="20"/>
                              <w:szCs w:val="20"/>
                            </w:rPr>
                            <w:t>LVT</w:t>
                          </w:r>
                          <w:r>
                            <w:rPr>
                              <w:b/>
                              <w:bCs/>
                              <w:color w:val="000000"/>
                              <w:sz w:val="20"/>
                              <w:szCs w:val="20"/>
                            </w:rPr>
                            <w:t xml:space="preserve">: </w:t>
                          </w:r>
                          <w:r>
                            <w:rPr>
                              <w:color w:val="000000"/>
                              <w:sz w:val="20"/>
                              <w:szCs w:val="20"/>
                            </w:rPr>
                            <w:t xml:space="preserve">Levene’s robust test, </w:t>
                          </w:r>
                          <w:r w:rsidRPr="00A91092">
                            <w:rPr>
                              <w:b/>
                              <w:bCs/>
                              <w:color w:val="000000"/>
                              <w:sz w:val="20"/>
                              <w:szCs w:val="20"/>
                            </w:rPr>
                            <w:t>DRM</w:t>
                          </w:r>
                          <w:r>
                            <w:rPr>
                              <w:b/>
                              <w:bCs/>
                              <w:color w:val="000000"/>
                              <w:sz w:val="20"/>
                              <w:szCs w:val="20"/>
                            </w:rPr>
                            <w:t xml:space="preserve">: </w:t>
                          </w:r>
                          <w:r>
                            <w:rPr>
                              <w:color w:val="000000"/>
                              <w:sz w:val="20"/>
                              <w:szCs w:val="20"/>
                            </w:rPr>
                            <w:t xml:space="preserve">deviation regression model; </w:t>
                          </w:r>
                          <w:r w:rsidRPr="00507B20">
                            <w:rPr>
                              <w:b/>
                              <w:bCs/>
                              <w:color w:val="000000"/>
                              <w:sz w:val="20"/>
                              <w:szCs w:val="20"/>
                            </w:rPr>
                            <w:t>red circle</w:t>
                          </w:r>
                          <w:r>
                            <w:rPr>
                              <w:b/>
                              <w:bCs/>
                              <w:color w:val="000000"/>
                              <w:sz w:val="20"/>
                              <w:szCs w:val="20"/>
                            </w:rPr>
                            <w:t>s</w:t>
                          </w:r>
                          <w:r w:rsidRPr="00507B20">
                            <w:rPr>
                              <w:color w:val="000000"/>
                              <w:sz w:val="20"/>
                              <w:szCs w:val="20"/>
                            </w:rPr>
                            <w:t xml:space="preserve">: </w:t>
                          </w:r>
                          <w:r w:rsidRPr="00807C47">
                            <w:rPr>
                              <w:color w:val="000000"/>
                              <w:sz w:val="20"/>
                              <w:szCs w:val="20"/>
                            </w:rPr>
                            <w:t>rs860262 (Chr7) and rs76895963 (Chr12)</w:t>
                          </w:r>
                          <w:r>
                            <w:rPr>
                              <w:color w:val="000000"/>
                              <w:sz w:val="20"/>
                              <w:szCs w:val="20"/>
                            </w:rPr>
                            <w:t>, which were not identified b</w:t>
                          </w:r>
                          <w:r w:rsidRPr="00807C47">
                            <w:rPr>
                              <w:color w:val="000000"/>
                              <w:sz w:val="20"/>
                              <w:szCs w:val="20"/>
                            </w:rPr>
                            <w:t xml:space="preserve">y VLA but </w:t>
                          </w:r>
                          <w:r>
                            <w:rPr>
                              <w:color w:val="000000"/>
                              <w:sz w:val="20"/>
                              <w:szCs w:val="20"/>
                            </w:rPr>
                            <w:t xml:space="preserve">were selected </w:t>
                          </w:r>
                          <w:r w:rsidRPr="00807C47">
                            <w:rPr>
                              <w:color w:val="000000"/>
                              <w:sz w:val="20"/>
                              <w:szCs w:val="20"/>
                            </w:rPr>
                            <w:t xml:space="preserve">by </w:t>
                          </w:r>
                          <w:r>
                            <w:rPr>
                              <w:color w:val="000000"/>
                              <w:sz w:val="20"/>
                              <w:szCs w:val="20"/>
                            </w:rPr>
                            <w:t xml:space="preserve">the </w:t>
                          </w:r>
                          <w:r w:rsidRPr="00807C47">
                            <w:rPr>
                              <w:color w:val="000000"/>
                              <w:sz w:val="20"/>
                              <w:szCs w:val="20"/>
                            </w:rPr>
                            <w:t>other tests.</w:t>
                          </w:r>
                        </w:ins>
                      </w:p>
                      <w:p w14:paraId="2A4EEFBB" w14:textId="1BB002CC" w:rsidR="00C56206" w:rsidRPr="00E76DCA" w:rsidDel="00BE0E5D" w:rsidRDefault="00C56206" w:rsidP="00C56206">
                        <w:pPr>
                          <w:pStyle w:val="NoSpacing"/>
                          <w:rPr>
                            <w:del w:id="1597" w:author="Author"/>
                            <w:color w:val="000000"/>
                            <w:sz w:val="20"/>
                            <w:szCs w:val="20"/>
                          </w:rPr>
                        </w:pPr>
                        <w:del w:id="1598" w:author="Author">
                          <w:r w:rsidRPr="00E76DCA" w:rsidDel="00BE0E5D">
                            <w:rPr>
                              <w:b/>
                              <w:bCs/>
                              <w:color w:val="000000"/>
                              <w:sz w:val="20"/>
                              <w:szCs w:val="20"/>
                            </w:rPr>
                            <w:delText>x-axis:</w:delText>
                          </w:r>
                          <w:r w:rsidRPr="00E76DCA" w:rsidDel="00BE0E5D">
                            <w:rPr>
                              <w:color w:val="000000"/>
                              <w:sz w:val="20"/>
                              <w:szCs w:val="20"/>
                            </w:rPr>
                            <w:delText xml:space="preserve"> chromosomes (Manhattan plot), theoretical 1 - p (QQ plot 1), or theoretical -log</w:delText>
                          </w:r>
                          <w:r w:rsidRPr="00E76DCA" w:rsidDel="00BE0E5D">
                            <w:rPr>
                              <w:color w:val="000000"/>
                              <w:sz w:val="20"/>
                              <w:szCs w:val="20"/>
                              <w:vertAlign w:val="subscript"/>
                            </w:rPr>
                            <w:delText>10</w:delText>
                          </w:r>
                          <w:r w:rsidRPr="00E76DCA" w:rsidDel="00BE0E5D">
                            <w:rPr>
                              <w:color w:val="000000"/>
                              <w:sz w:val="20"/>
                              <w:szCs w:val="20"/>
                            </w:rPr>
                            <w:delText xml:space="preserve">(p) (QQ plot 2); </w:delText>
                          </w:r>
                          <w:r w:rsidRPr="00E76DCA" w:rsidDel="00BE0E5D">
                            <w:rPr>
                              <w:b/>
                              <w:bCs/>
                              <w:color w:val="000000"/>
                              <w:sz w:val="20"/>
                              <w:szCs w:val="20"/>
                            </w:rPr>
                            <w:delText>y-axis:</w:delText>
                          </w:r>
                          <w:r w:rsidRPr="00E76DCA" w:rsidDel="00BE0E5D">
                            <w:rPr>
                              <w:color w:val="000000"/>
                              <w:sz w:val="20"/>
                              <w:szCs w:val="20"/>
                            </w:rPr>
                            <w:delText xml:space="preserve"> -log</w:delText>
                          </w:r>
                          <w:r w:rsidRPr="00E76DCA" w:rsidDel="00BE0E5D">
                            <w:rPr>
                              <w:color w:val="000000"/>
                              <w:sz w:val="20"/>
                              <w:szCs w:val="20"/>
                              <w:vertAlign w:val="subscript"/>
                            </w:rPr>
                            <w:delText>10</w:delText>
                          </w:r>
                          <w:r w:rsidRPr="00E76DCA" w:rsidDel="00BE0E5D">
                            <w:rPr>
                              <w:color w:val="000000"/>
                              <w:sz w:val="20"/>
                              <w:szCs w:val="20"/>
                            </w:rPr>
                            <w:delText xml:space="preserve">(p) (Manhattan and QQ plot 2), or 1 - p (QQ plot 1); </w:delText>
                          </w:r>
                          <w:r w:rsidRPr="00E76DCA" w:rsidDel="00BE0E5D">
                            <w:rPr>
                              <w:b/>
                              <w:bCs/>
                              <w:color w:val="000000"/>
                              <w:sz w:val="20"/>
                              <w:szCs w:val="20"/>
                            </w:rPr>
                            <w:delText>red dash:</w:delText>
                          </w:r>
                          <w:r w:rsidRPr="00E76DCA" w:rsidDel="00BE0E5D">
                            <w:rPr>
                              <w:color w:val="000000"/>
                              <w:sz w:val="20"/>
                              <w:szCs w:val="20"/>
                            </w:rPr>
                            <w:delText xml:space="preserve"> significance threshold -log</w:delText>
                          </w:r>
                          <w:r w:rsidRPr="00E76DCA" w:rsidDel="00BE0E5D">
                            <w:rPr>
                              <w:color w:val="000000"/>
                              <w:sz w:val="20"/>
                              <w:szCs w:val="20"/>
                              <w:vertAlign w:val="subscript"/>
                            </w:rPr>
                            <w:delText>10</w:delText>
                          </w:r>
                          <w:r w:rsidRPr="00E76DCA" w:rsidDel="00BE0E5D">
                            <w:rPr>
                              <w:color w:val="000000"/>
                              <w:sz w:val="20"/>
                              <w:szCs w:val="20"/>
                            </w:rPr>
                            <w:delText xml:space="preserve">(5e-8) (Manhattan plot); </w:delText>
                          </w:r>
                          <w:r w:rsidRPr="00E76DCA" w:rsidDel="00BE0E5D">
                            <w:rPr>
                              <w:b/>
                              <w:bCs/>
                              <w:color w:val="000000"/>
                              <w:sz w:val="20"/>
                              <w:szCs w:val="20"/>
                            </w:rPr>
                            <w:delText>each point</w:delText>
                          </w:r>
                          <w:r w:rsidRPr="00E76DCA" w:rsidDel="00BE0E5D">
                            <w:rPr>
                              <w:color w:val="000000"/>
                              <w:sz w:val="20"/>
                              <w:szCs w:val="20"/>
                            </w:rPr>
                            <w:delText xml:space="preserve"> bins 269,534 basepairs; </w:delText>
                          </w:r>
                          <w:r w:rsidRPr="00E76DCA" w:rsidDel="00BE0E5D">
                            <w:rPr>
                              <w:b/>
                              <w:bCs/>
                              <w:color w:val="000000"/>
                              <w:sz w:val="20"/>
                              <w:szCs w:val="20"/>
                            </w:rPr>
                            <w:delText xml:space="preserve">magenta points </w:delText>
                          </w:r>
                          <w:r w:rsidRPr="00E76DCA" w:rsidDel="00BE0E5D">
                            <w:rPr>
                              <w:color w:val="000000"/>
                              <w:sz w:val="20"/>
                              <w:szCs w:val="20"/>
                            </w:rPr>
                            <w:delText xml:space="preserve">pseudo-autosome regions (PAR) in X; </w:delText>
                          </w:r>
                          <w:r w:rsidRPr="00E76DCA" w:rsidDel="00BE0E5D">
                            <w:rPr>
                              <w:b/>
                              <w:bCs/>
                              <w:color w:val="000000"/>
                              <w:sz w:val="20"/>
                              <w:szCs w:val="20"/>
                            </w:rPr>
                            <w:delText>orange circle:</w:delText>
                          </w:r>
                          <w:r w:rsidRPr="00E76DCA" w:rsidDel="00BE0E5D">
                            <w:rPr>
                              <w:color w:val="000000"/>
                              <w:sz w:val="20"/>
                              <w:szCs w:val="20"/>
                            </w:rPr>
                            <w:delText xml:space="preserve"> abnormal p-values excluded from QQ plots and </w:delText>
                          </w:r>
                          <w:r w:rsidRPr="00E76DCA" w:rsidDel="00BE0E5D">
                            <w:rPr>
                              <w:rFonts w:cstheme="minorHAnsi"/>
                              <w:b/>
                              <w:bCs/>
                              <w:color w:val="000000"/>
                              <w:sz w:val="20"/>
                              <w:szCs w:val="20"/>
                            </w:rPr>
                            <w:delText>λ</w:delText>
                          </w:r>
                          <w:r w:rsidRPr="00E76DCA" w:rsidDel="00BE0E5D">
                            <w:rPr>
                              <w:b/>
                              <w:bCs/>
                              <w:color w:val="000000"/>
                              <w:sz w:val="20"/>
                              <w:szCs w:val="20"/>
                              <w:vertAlign w:val="subscript"/>
                            </w:rPr>
                            <w:delText>GC</w:delText>
                          </w:r>
                          <w:r w:rsidRPr="00E76DCA" w:rsidDel="00BE0E5D">
                            <w:rPr>
                              <w:color w:val="000000"/>
                              <w:sz w:val="20"/>
                              <w:szCs w:val="20"/>
                            </w:rPr>
                            <w:delText xml:space="preserve">; </w:delText>
                          </w:r>
                          <w:r w:rsidRPr="00E76DCA" w:rsidDel="00BE0E5D">
                            <w:rPr>
                              <w:b/>
                              <w:bCs/>
                              <w:color w:val="000000"/>
                              <w:sz w:val="20"/>
                              <w:szCs w:val="20"/>
                            </w:rPr>
                            <w:delText>rows:</w:delText>
                          </w:r>
                          <w:r w:rsidRPr="00E76DCA" w:rsidDel="00BE0E5D">
                            <w:rPr>
                              <w:color w:val="000000"/>
                              <w:sz w:val="20"/>
                              <w:szCs w:val="20"/>
                            </w:rPr>
                            <w:delText xml:space="preserve"> statistical tests, </w:delText>
                          </w:r>
                          <w:r w:rsidRPr="00E76DCA" w:rsidDel="00BE0E5D">
                            <w:rPr>
                              <w:b/>
                              <w:bCs/>
                              <w:color w:val="000000"/>
                              <w:sz w:val="20"/>
                              <w:szCs w:val="20"/>
                            </w:rPr>
                            <w:delText>GWAS</w:delText>
                          </w:r>
                          <w:r w:rsidRPr="00E76DCA" w:rsidDel="00BE0E5D">
                            <w:rPr>
                              <w:color w:val="000000"/>
                              <w:sz w:val="20"/>
                              <w:szCs w:val="20"/>
                            </w:rPr>
                            <w:delText xml:space="preserve"> = genome wide association study; </w:delText>
                          </w:r>
                          <w:r w:rsidRPr="00E76DCA" w:rsidDel="00BE0E5D">
                            <w:rPr>
                              <w:b/>
                              <w:bCs/>
                              <w:color w:val="000000"/>
                              <w:sz w:val="20"/>
                              <w:szCs w:val="20"/>
                            </w:rPr>
                            <w:delText xml:space="preserve">DLM </w:delText>
                          </w:r>
                          <w:r w:rsidRPr="00E76DCA" w:rsidDel="00BE0E5D">
                            <w:rPr>
                              <w:color w:val="000000"/>
                              <w:sz w:val="20"/>
                              <w:szCs w:val="20"/>
                            </w:rPr>
                            <w:delText xml:space="preserve">= double linear model, </w:delText>
                          </w:r>
                          <w:r w:rsidRPr="00E76DCA" w:rsidDel="00BE0E5D">
                            <w:rPr>
                              <w:b/>
                              <w:bCs/>
                              <w:color w:val="000000"/>
                              <w:sz w:val="20"/>
                              <w:szCs w:val="20"/>
                            </w:rPr>
                            <w:delText xml:space="preserve">VLA </w:delText>
                          </w:r>
                          <w:r w:rsidRPr="00E76DCA" w:rsidDel="00BE0E5D">
                            <w:rPr>
                              <w:color w:val="000000"/>
                              <w:sz w:val="20"/>
                              <w:szCs w:val="20"/>
                            </w:rPr>
                            <w:delText xml:space="preserve">= variance loci analysis (upwardness test), </w:delText>
                          </w:r>
                          <w:r w:rsidRPr="00E76DCA" w:rsidDel="00BE0E5D">
                            <w:rPr>
                              <w:b/>
                              <w:bCs/>
                              <w:color w:val="000000"/>
                              <w:sz w:val="20"/>
                              <w:szCs w:val="20"/>
                            </w:rPr>
                            <w:delText>LVT</w:delText>
                          </w:r>
                          <w:r w:rsidRPr="00E76DCA" w:rsidDel="00BE0E5D">
                            <w:rPr>
                              <w:color w:val="000000"/>
                              <w:sz w:val="20"/>
                              <w:szCs w:val="20"/>
                            </w:rPr>
                            <w:delText xml:space="preserve"> = Levene’s robust test, </w:delText>
                          </w:r>
                          <w:r w:rsidRPr="00E76DCA" w:rsidDel="00BE0E5D">
                            <w:rPr>
                              <w:b/>
                              <w:bCs/>
                              <w:color w:val="000000"/>
                              <w:sz w:val="20"/>
                              <w:szCs w:val="20"/>
                            </w:rPr>
                            <w:delText>DRM</w:delText>
                          </w:r>
                          <w:r w:rsidRPr="00E76DCA" w:rsidDel="00BE0E5D">
                            <w:rPr>
                              <w:color w:val="000000"/>
                              <w:sz w:val="20"/>
                              <w:szCs w:val="20"/>
                            </w:rPr>
                            <w:delText xml:space="preserve"> = Deviation Regression Model; </w:delText>
                          </w:r>
                          <w:r w:rsidRPr="00E76DCA" w:rsidDel="00BE0E5D">
                            <w:rPr>
                              <w:b/>
                              <w:bCs/>
                              <w:color w:val="000000"/>
                              <w:sz w:val="20"/>
                              <w:szCs w:val="20"/>
                            </w:rPr>
                            <w:delText>red circle</w:delText>
                          </w:r>
                          <w:r w:rsidRPr="00E76DCA" w:rsidDel="00BE0E5D">
                            <w:rPr>
                              <w:color w:val="000000"/>
                              <w:sz w:val="20"/>
                              <w:szCs w:val="20"/>
                            </w:rPr>
                            <w:delText xml:space="preserve">: </w:delText>
                          </w:r>
                          <w:r w:rsidR="005E0242" w:rsidRPr="00E76DCA" w:rsidDel="00BE0E5D">
                            <w:rPr>
                              <w:color w:val="000000"/>
                              <w:sz w:val="20"/>
                              <w:szCs w:val="20"/>
                            </w:rPr>
                            <w:delText xml:space="preserve">rs6712203 (Chr2), </w:delText>
                          </w:r>
                          <w:r w:rsidRPr="00E76DCA" w:rsidDel="00BE0E5D">
                            <w:rPr>
                              <w:sz w:val="20"/>
                              <w:szCs w:val="20"/>
                            </w:rPr>
                            <w:delText xml:space="preserve">rs860262 (Chr7) and </w:delText>
                          </w:r>
                          <w:r w:rsidRPr="00E76DCA" w:rsidDel="00BE0E5D">
                            <w:rPr>
                              <w:rFonts w:ascii="Calibri" w:hAnsi="Calibri" w:cs="Calibri"/>
                              <w:color w:val="000000"/>
                              <w:sz w:val="20"/>
                              <w:szCs w:val="20"/>
                            </w:rPr>
                            <w:delText>rs76895963 (Chr12) avoided by VLA but picked up by other tests.</w:delText>
                          </w:r>
                        </w:del>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Graphic 2" o:spid="_x0000_s1054" type="#_x0000_t75" style="position:absolute;top:24339;width:59436;height:22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">
                  <v:imagedata r:id="rId22" o:title=""/>
                </v:shape>
                <v:shape id="Text Box 2" o:spid="_x0000_s1055" type="#_x0000_t202" style="position:absolute;top:46243;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3"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3BE11BE7" w14:textId="501CD1CB" w:rsidR="00BE0E5D" w:rsidRPr="00C51968" w:rsidRDefault="00BE0E5D" w:rsidP="00BE0E5D">
                              <w:pPr>
                                <w:rPr>
                                  <w:ins w:id="1599" w:author="Author"/>
                                  <w:rFonts w:ascii="Calibri" w:eastAsia="DengXian" w:hAnsi="Calibri"/>
                                  <w:color w:val="000000"/>
                                  <w:sz w:val="20"/>
                                  <w:szCs w:val="20"/>
                                </w:rPr>
                              </w:pPr>
                              <w:ins w:id="1600" w:author="Author">
                                <w:r>
                                  <w:rPr>
                                    <w:rFonts w:ascii="Calibri" w:eastAsia="DengXian" w:hAnsi="Calibri"/>
                                    <w:b/>
                                    <w:bCs/>
                                    <w:color w:val="000000"/>
                                    <w:sz w:val="20"/>
                                    <w:szCs w:val="20"/>
                                  </w:rPr>
                                  <w:t xml:space="preserve">a, c, e) </w:t>
                                </w:r>
                                <w:r>
                                  <w:rPr>
                                    <w:rFonts w:ascii="Calibri" w:eastAsia="DengXian" w:hAnsi="Calibri"/>
                                    <w:color w:val="000000"/>
                                    <w:sz w:val="20"/>
                                    <w:szCs w:val="20"/>
                                  </w:rPr>
                                  <w:t xml:space="preserve">Results for BMI. </w:t>
                                </w:r>
                                <w:r>
                                  <w:rPr>
                                    <w:rFonts w:ascii="Calibri" w:eastAsia="DengXian" w:hAnsi="Calibri"/>
                                    <w:b/>
                                    <w:bCs/>
                                    <w:color w:val="000000"/>
                                    <w:sz w:val="20"/>
                                    <w:szCs w:val="20"/>
                                  </w:rPr>
                                  <w:t>b, d, f)</w:t>
                                </w:r>
                                <w:r>
                                  <w:rPr>
                                    <w:rFonts w:ascii="Calibri" w:eastAsia="DengXian" w:hAnsi="Calibri"/>
                                    <w:color w:val="000000"/>
                                    <w:sz w:val="20"/>
                                    <w:szCs w:val="20"/>
                                  </w:rPr>
                                  <w:t xml:space="preserve">: Results for type 2 diabetes. </w:t>
                                </w:r>
                                <w:r w:rsidRPr="00C51968">
                                  <w:rPr>
                                    <w:rFonts w:ascii="Calibri" w:eastAsia="DengXian" w:hAnsi="Calibri"/>
                                    <w:b/>
                                    <w:bCs/>
                                    <w:color w:val="000000"/>
                                    <w:sz w:val="20"/>
                                    <w:szCs w:val="20"/>
                                  </w:rPr>
                                  <w:t>a</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b</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c</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d)</w:t>
                                </w:r>
                                <w:r>
                                  <w:rPr>
                                    <w:rFonts w:ascii="Calibri" w:eastAsia="DengXian" w:hAnsi="Calibri"/>
                                    <w:color w:val="000000"/>
                                    <w:sz w:val="20"/>
                                    <w:szCs w:val="20"/>
                                  </w:rPr>
                                  <w:t xml:space="preserve">: GxE enrichment analysis. The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which is used to score the</w:t>
                                </w:r>
                                <w:r w:rsidRPr="00DC6AE4">
                                  <w:rPr>
                                    <w:rFonts w:ascii="Calibri" w:eastAsia="DengXian" w:hAnsi="Calibri"/>
                                    <w:color w:val="000000"/>
                                    <w:sz w:val="20"/>
                                    <w:szCs w:val="20"/>
                                  </w:rPr>
                                  <w:t xml:space="preserve"> </w:t>
                                </w:r>
                                <w:r>
                                  <w:rPr>
                                    <w:rFonts w:ascii="Calibri" w:eastAsia="DengXian" w:hAnsi="Calibri"/>
                                    <w:color w:val="000000"/>
                                    <w:sz w:val="20"/>
                                    <w:szCs w:val="20"/>
                                  </w:rPr>
                                  <w:t xml:space="preserve">GxE activeness of an SNP. “overall” means scoring an SNP by the sum of negative log p-values of GxE across all exposome items. The y-axis represents GxE enrichment coefficients, where higher values indicate better performance of a statistical test. </w:t>
                                </w:r>
                                <w:r w:rsidRPr="002B2739">
                                  <w:rPr>
                                    <w:rFonts w:ascii="Calibri" w:eastAsia="DengXian" w:hAnsi="Calibri"/>
                                    <w:b/>
                                    <w:bCs/>
                                    <w:color w:val="000000"/>
                                    <w:sz w:val="20"/>
                                    <w:szCs w:val="20"/>
                                  </w:rPr>
                                  <w:t>e</w:t>
                                </w:r>
                                <w:r>
                                  <w:rPr>
                                    <w:rFonts w:ascii="Calibri" w:eastAsia="DengXian" w:hAnsi="Calibri"/>
                                    <w:b/>
                                    <w:bCs/>
                                    <w:color w:val="000000"/>
                                    <w:sz w:val="20"/>
                                    <w:szCs w:val="20"/>
                                  </w:rPr>
                                  <w:t xml:space="preserve">, </w:t>
                                </w:r>
                                <w:r w:rsidRPr="002B2739">
                                  <w:rPr>
                                    <w:rFonts w:ascii="Calibri" w:eastAsia="DengXian" w:hAnsi="Calibri"/>
                                    <w:b/>
                                    <w:bCs/>
                                    <w:color w:val="000000"/>
                                    <w:sz w:val="20"/>
                                    <w:szCs w:val="20"/>
                                  </w:rPr>
                                  <w:t>f)</w:t>
                                </w:r>
                                <w:r>
                                  <w:rPr>
                                    <w:rFonts w:ascii="Calibri" w:eastAsia="DengXian" w:hAnsi="Calibri"/>
                                    <w:b/>
                                    <w:bCs/>
                                    <w:color w:val="000000"/>
                                    <w:sz w:val="20"/>
                                    <w:szCs w:val="20"/>
                                  </w:rPr>
                                  <w:t xml:space="preserve">: </w:t>
                                </w:r>
                                <w:r w:rsidRPr="00807C47">
                                  <w:rPr>
                                    <w:rFonts w:ascii="Calibri" w:eastAsia="DengXian" w:hAnsi="Calibri"/>
                                    <w:color w:val="000000"/>
                                    <w:sz w:val="20"/>
                                    <w:szCs w:val="20"/>
                                  </w:rPr>
                                  <w:t>F</w:t>
                                </w:r>
                                <w:r>
                                  <w:rPr>
                                    <w:rFonts w:ascii="Calibri" w:eastAsia="DengXian" w:hAnsi="Calibri"/>
                                    <w:color w:val="000000"/>
                                    <w:sz w:val="20"/>
                                    <w:szCs w:val="20"/>
                                  </w:rPr>
                                  <w:t xml:space="preserve">unctional enrichment analysis. The x-axis enumerate SNP labels. The </w:t>
                                </w:r>
                                <w:r w:rsidRPr="002B2739">
                                  <w:rPr>
                                    <w:rFonts w:ascii="Calibri" w:eastAsia="DengXian" w:hAnsi="Calibri"/>
                                    <w:color w:val="000000"/>
                                    <w:sz w:val="20"/>
                                    <w:szCs w:val="20"/>
                                  </w:rPr>
                                  <w:t>combined annotation dependent depletion</w:t>
                                </w:r>
                                <w:r w:rsidRPr="00DC6AE4">
                                  <w:rPr>
                                    <w:rFonts w:ascii="Calibri" w:eastAsia="DengXian" w:hAnsi="Calibri"/>
                                    <w:color w:val="000000"/>
                                    <w:sz w:val="20"/>
                                    <w:szCs w:val="20"/>
                                  </w:rPr>
                                  <w:t xml:space="preserve"> </w:t>
                                </w:r>
                                <w:r>
                                  <w:rPr>
                                    <w:rFonts w:ascii="Calibri" w:eastAsia="DengXian" w:hAnsi="Calibri"/>
                                    <w:color w:val="000000"/>
                                    <w:sz w:val="20"/>
                                    <w:szCs w:val="20"/>
                                  </w:rPr>
                                  <w:t xml:space="preserve">(CADD) score. Lower or higher enrichment is merely descriptive and does not indicate the performance of a statistical test. The missing bars in </w:t>
                                </w:r>
                                <w:r w:rsidRPr="00A0279B">
                                  <w:rPr>
                                    <w:rFonts w:ascii="Calibri" w:eastAsia="DengXian" w:hAnsi="Calibri"/>
                                    <w:b/>
                                    <w:bCs/>
                                    <w:color w:val="000000"/>
                                    <w:sz w:val="20"/>
                                    <w:szCs w:val="20"/>
                                  </w:rPr>
                                  <w:t>a</w:t>
                                </w:r>
                                <w:r>
                                  <w:rPr>
                                    <w:rFonts w:ascii="Calibri" w:eastAsia="DengXian" w:hAnsi="Calibri"/>
                                    <w:b/>
                                    <w:bCs/>
                                    <w:color w:val="000000"/>
                                    <w:sz w:val="20"/>
                                    <w:szCs w:val="20"/>
                                  </w:rPr>
                                  <w:t xml:space="preserve"> </w:t>
                                </w:r>
                                <w:r>
                                  <w:rPr>
                                    <w:rFonts w:ascii="Calibri" w:eastAsia="DengXian" w:hAnsi="Calibri"/>
                                    <w:color w:val="000000"/>
                                    <w:sz w:val="20"/>
                                    <w:szCs w:val="20"/>
                                  </w:rPr>
                                  <w:t>indicate that no GxEs for BMI reached a significance level of p&lt;5e-8.</w:t>
                                </w:r>
                              </w:ins>
                            </w:p>
                            <w:p w14:paraId="67128F62" w14:textId="58DD465C" w:rsidR="00C56206" w:rsidRPr="00C51968" w:rsidDel="00BE0E5D" w:rsidRDefault="00C56206" w:rsidP="00C56206">
                              <w:pPr>
                                <w:rPr>
                                  <w:del w:id="1601" w:author="Author"/>
                                  <w:rFonts w:ascii="Calibri" w:eastAsia="DengXian" w:hAnsi="Calibri"/>
                                  <w:color w:val="000000"/>
                                  <w:sz w:val="20"/>
                                  <w:szCs w:val="20"/>
                                </w:rPr>
                              </w:pPr>
                              <w:del w:id="1602" w:author="Author">
                                <w:r w:rsidRPr="00C51968" w:rsidDel="00BE0E5D">
                                  <w:rPr>
                                    <w:rFonts w:ascii="Calibri" w:eastAsia="DengXian" w:hAnsi="Calibri"/>
                                    <w:b/>
                                    <w:bCs/>
                                    <w:color w:val="000000"/>
                                    <w:sz w:val="20"/>
                                    <w:szCs w:val="20"/>
                                  </w:rPr>
                                  <w:delText>top</w:delText>
                                </w:r>
                                <w:r w:rsidDel="00BE0E5D">
                                  <w:rPr>
                                    <w:rFonts w:ascii="Calibri" w:eastAsia="DengXian" w:hAnsi="Calibri"/>
                                    <w:color w:val="000000"/>
                                    <w:sz w:val="20"/>
                                    <w:szCs w:val="20"/>
                                  </w:rPr>
                                  <w:delText xml:space="preserve">: results for body mass index (BMI); </w:delText>
                                </w:r>
                                <w:r w:rsidRPr="00C51968" w:rsidDel="00BE0E5D">
                                  <w:rPr>
                                    <w:rFonts w:ascii="Calibri" w:eastAsia="DengXian" w:hAnsi="Calibri"/>
                                    <w:b/>
                                    <w:bCs/>
                                    <w:color w:val="000000"/>
                                    <w:sz w:val="20"/>
                                    <w:szCs w:val="20"/>
                                  </w:rPr>
                                  <w:delText>bottom</w:delText>
                                </w:r>
                                <w:r w:rsidDel="00BE0E5D">
                                  <w:rPr>
                                    <w:rFonts w:ascii="Calibri" w:eastAsia="DengXian" w:hAnsi="Calibri"/>
                                    <w:color w:val="000000"/>
                                    <w:sz w:val="20"/>
                                    <w:szCs w:val="20"/>
                                  </w:rPr>
                                  <w:delText>: results for type 2 diabetes (</w:delText>
                                </w:r>
                                <w:r w:rsidRPr="008767C3" w:rsidDel="00BE0E5D">
                                  <w:rPr>
                                    <w:rFonts w:ascii="Calibri" w:eastAsia="DengXian" w:hAnsi="Calibri"/>
                                    <w:b/>
                                    <w:bCs/>
                                    <w:color w:val="000000"/>
                                    <w:sz w:val="20"/>
                                    <w:szCs w:val="20"/>
                                  </w:rPr>
                                  <w:delText>T2D</w:delText>
                                </w:r>
                                <w:r w:rsidDel="00BE0E5D">
                                  <w:rPr>
                                    <w:rFonts w:ascii="Calibri" w:eastAsia="DengXian" w:hAnsi="Calibri"/>
                                    <w:color w:val="000000"/>
                                    <w:sz w:val="20"/>
                                    <w:szCs w:val="20"/>
                                  </w:rPr>
                                  <w:delText xml:space="preserve">); </w:delText>
                                </w:r>
                                <w:r w:rsidRPr="00C51968" w:rsidDel="00BE0E5D">
                                  <w:rPr>
                                    <w:rFonts w:ascii="Calibri" w:eastAsia="DengXian" w:hAnsi="Calibri"/>
                                    <w:b/>
                                    <w:bCs/>
                                    <w:color w:val="000000"/>
                                    <w:sz w:val="20"/>
                                    <w:szCs w:val="20"/>
                                  </w:rPr>
                                  <w:delText>(a)(b)(c)(d)</w:delText>
                                </w:r>
                                <w:r w:rsidDel="00BE0E5D">
                                  <w:rPr>
                                    <w:rFonts w:ascii="Calibri" w:eastAsia="DengXian" w:hAnsi="Calibri"/>
                                    <w:color w:val="000000"/>
                                    <w:sz w:val="20"/>
                                    <w:szCs w:val="20"/>
                                  </w:rPr>
                                  <w:delText xml:space="preserve">: GxE enrichment analysis, </w:delText>
                                </w:r>
                                <w:r w:rsidRPr="00C51968" w:rsidDel="00BE0E5D">
                                  <w:rPr>
                                    <w:rFonts w:ascii="Calibri" w:eastAsia="DengXian" w:hAnsi="Calibri"/>
                                    <w:color w:val="000000"/>
                                    <w:sz w:val="20"/>
                                    <w:szCs w:val="20"/>
                                  </w:rPr>
                                  <w:delText>x-axis</w:delText>
                                </w:r>
                                <w:r w:rsidDel="00BE0E5D">
                                  <w:rPr>
                                    <w:rFonts w:ascii="Calibri" w:eastAsia="DengXian" w:hAnsi="Calibri"/>
                                    <w:color w:val="000000"/>
                                    <w:sz w:val="20"/>
                                    <w:szCs w:val="20"/>
                                  </w:rPr>
                                  <w:delText xml:space="preserve"> denotes the level of GxE significance by p-value used to score a SNP’s GxE activeness, “overall” means scoring a SNP by the sum of negative log p-values of GxE across all exposome items; the y-axis are GxE enrichment coefficient, higher means better statistical test; </w:delText>
                                </w:r>
                                <w:r w:rsidRPr="002B2739" w:rsidDel="00BE0E5D">
                                  <w:rPr>
                                    <w:rFonts w:ascii="Calibri" w:eastAsia="DengXian" w:hAnsi="Calibri"/>
                                    <w:b/>
                                    <w:bCs/>
                                    <w:color w:val="000000"/>
                                    <w:sz w:val="20"/>
                                    <w:szCs w:val="20"/>
                                  </w:rPr>
                                  <w:delText>(e)(f):</w:delText>
                                </w:r>
                                <w:r w:rsidDel="00BE0E5D">
                                  <w:rPr>
                                    <w:rFonts w:ascii="Calibri" w:eastAsia="DengXian" w:hAnsi="Calibri"/>
                                    <w:color w:val="000000"/>
                                    <w:sz w:val="20"/>
                                    <w:szCs w:val="20"/>
                                  </w:rPr>
                                  <w:delText xml:space="preserve"> functional enrichment analysis, x-axis enumerate SNP labels, CADD score stands for “</w:delText>
                                </w:r>
                                <w:r w:rsidRPr="002B2739" w:rsidDel="00BE0E5D">
                                  <w:rPr>
                                    <w:rFonts w:ascii="Calibri" w:eastAsia="DengXian" w:hAnsi="Calibri"/>
                                    <w:color w:val="000000"/>
                                    <w:sz w:val="20"/>
                                    <w:szCs w:val="20"/>
                                  </w:rPr>
                                  <w:delText>combined annotation dependent depletion</w:delText>
                                </w:r>
                                <w:r w:rsidDel="00BE0E5D">
                                  <w:rPr>
                                    <w:rFonts w:ascii="Calibri" w:eastAsia="DengXian" w:hAnsi="Calibri"/>
                                    <w:color w:val="000000"/>
                                    <w:sz w:val="20"/>
                                    <w:szCs w:val="20"/>
                                  </w:rPr>
                                  <w:delText xml:space="preserve">” score, in this case, lower or higher enrichment is merely descriptive that does not suggest good or bad statistical test; the missing bars in </w:delText>
                                </w:r>
                                <w:r w:rsidRPr="00A0279B" w:rsidDel="00BE0E5D">
                                  <w:rPr>
                                    <w:rFonts w:ascii="Calibri" w:eastAsia="DengXian" w:hAnsi="Calibri"/>
                                    <w:b/>
                                    <w:bCs/>
                                    <w:color w:val="000000"/>
                                    <w:sz w:val="20"/>
                                    <w:szCs w:val="20"/>
                                  </w:rPr>
                                  <w:delText>(a)</w:delText>
                                </w:r>
                                <w:r w:rsidDel="00BE0E5D">
                                  <w:rPr>
                                    <w:rFonts w:ascii="Calibri" w:eastAsia="DengXian" w:hAnsi="Calibri"/>
                                    <w:color w:val="000000"/>
                                    <w:sz w:val="20"/>
                                    <w:szCs w:val="20"/>
                                  </w:rPr>
                                  <w:delText xml:space="preserve"> was due to the absence of significant GxE p-value for BMI reaching for 5e-8 and lower.</w:delText>
                                </w:r>
                              </w:del>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&#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">
                  <v:imagedata r:id="rId24" o:title=""/>
                </v:shape>
                <v:rect id="Rectangle 82" o:spid="_x0000_s1059" style="position:absolute;left:2296;top:2095;width:36360;height:21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" filled="f" strokecolor="#00b0f0" strokeweight="1.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4" style="position:absolute;left:39260;top:2095;width:18128;height:21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" filled="f" strokecolor="#00b0f0" strokeweight="1.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7B5D14">
                        <w:pPr>
                          <w:pStyle w:val="NoSpacing"/>
                          <w:jc w:val="center"/>
                        </w:pPr>
                        <w:r>
                          <w:t>Figure 4: Empirical GxE and Functional Enrichment Analysis</w:t>
                        </w:r>
                      </w:p>
                      <w:p w14:paraId="3BE11BE7" w14:textId="501CD1CB" w:rsidR="00BE0E5D" w:rsidRPr="00C51968" w:rsidRDefault="00BE0E5D" w:rsidP="00BE0E5D">
                        <w:pPr>
                          <w:rPr>
                            <w:ins w:id="1740" w:author="Author"/>
                            <w:rFonts w:ascii="Calibri" w:eastAsia="DengXian" w:hAnsi="Calibri"/>
                            <w:color w:val="000000"/>
                            <w:sz w:val="20"/>
                            <w:szCs w:val="20"/>
                          </w:rPr>
                        </w:pPr>
                        <w:ins w:id="1741" w:author="Author">
                          <w:r>
                            <w:rPr>
                              <w:rFonts w:ascii="Calibri" w:eastAsia="DengXian" w:hAnsi="Calibri"/>
                              <w:b/>
                              <w:bCs/>
                              <w:color w:val="000000"/>
                              <w:sz w:val="20"/>
                              <w:szCs w:val="20"/>
                            </w:rPr>
                            <w:t xml:space="preserve">a, c, e) </w:t>
                          </w:r>
                          <w:r>
                            <w:rPr>
                              <w:rFonts w:ascii="Calibri" w:eastAsia="DengXian" w:hAnsi="Calibri"/>
                              <w:color w:val="000000"/>
                              <w:sz w:val="20"/>
                              <w:szCs w:val="20"/>
                            </w:rPr>
                            <w:t xml:space="preserve">Results for BMI. </w:t>
                          </w:r>
                          <w:r>
                            <w:rPr>
                              <w:rFonts w:ascii="Calibri" w:eastAsia="DengXian" w:hAnsi="Calibri"/>
                              <w:b/>
                              <w:bCs/>
                              <w:color w:val="000000"/>
                              <w:sz w:val="20"/>
                              <w:szCs w:val="20"/>
                            </w:rPr>
                            <w:t>b, d, f)</w:t>
                          </w:r>
                          <w:r>
                            <w:rPr>
                              <w:rFonts w:ascii="Calibri" w:eastAsia="DengXian" w:hAnsi="Calibri"/>
                              <w:color w:val="000000"/>
                              <w:sz w:val="20"/>
                              <w:szCs w:val="20"/>
                            </w:rPr>
                            <w:t xml:space="preserve">: Results for type 2 diabetes. </w:t>
                          </w:r>
                          <w:r w:rsidRPr="00C51968">
                            <w:rPr>
                              <w:rFonts w:ascii="Calibri" w:eastAsia="DengXian" w:hAnsi="Calibri"/>
                              <w:b/>
                              <w:bCs/>
                              <w:color w:val="000000"/>
                              <w:sz w:val="20"/>
                              <w:szCs w:val="20"/>
                            </w:rPr>
                            <w:t>a</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b</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c</w:t>
                          </w:r>
                          <w:r>
                            <w:rPr>
                              <w:rFonts w:ascii="Calibri" w:eastAsia="DengXian" w:hAnsi="Calibri"/>
                              <w:b/>
                              <w:bCs/>
                              <w:color w:val="000000"/>
                              <w:sz w:val="20"/>
                              <w:szCs w:val="20"/>
                            </w:rPr>
                            <w:t xml:space="preserve">, </w:t>
                          </w:r>
                          <w:r w:rsidRPr="00C51968">
                            <w:rPr>
                              <w:rFonts w:ascii="Calibri" w:eastAsia="DengXian" w:hAnsi="Calibri"/>
                              <w:b/>
                              <w:bCs/>
                              <w:color w:val="000000"/>
                              <w:sz w:val="20"/>
                              <w:szCs w:val="20"/>
                            </w:rPr>
                            <w:t>d)</w:t>
                          </w:r>
                          <w:r>
                            <w:rPr>
                              <w:rFonts w:ascii="Calibri" w:eastAsia="DengXian" w:hAnsi="Calibri"/>
                              <w:color w:val="000000"/>
                              <w:sz w:val="20"/>
                              <w:szCs w:val="20"/>
                            </w:rPr>
                            <w:t xml:space="preserve">: GxE enrichment analysis. The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which is used to score the</w:t>
                          </w:r>
                          <w:r w:rsidRPr="00DC6AE4">
                            <w:rPr>
                              <w:rFonts w:ascii="Calibri" w:eastAsia="DengXian" w:hAnsi="Calibri"/>
                              <w:color w:val="000000"/>
                              <w:sz w:val="20"/>
                              <w:szCs w:val="20"/>
                            </w:rPr>
                            <w:t xml:space="preserve"> </w:t>
                          </w:r>
                          <w:r>
                            <w:rPr>
                              <w:rFonts w:ascii="Calibri" w:eastAsia="DengXian" w:hAnsi="Calibri"/>
                              <w:color w:val="000000"/>
                              <w:sz w:val="20"/>
                              <w:szCs w:val="20"/>
                            </w:rPr>
                            <w:t xml:space="preserve">GxE activeness of an SNP. “overall” means scoring an SNP by the sum of negative log p-values of GxE across all exposome items. The y-axis represents GxE enrichment coefficients, where higher values indicate better performance of a statistical test. </w:t>
                          </w:r>
                          <w:r w:rsidRPr="002B2739">
                            <w:rPr>
                              <w:rFonts w:ascii="Calibri" w:eastAsia="DengXian" w:hAnsi="Calibri"/>
                              <w:b/>
                              <w:bCs/>
                              <w:color w:val="000000"/>
                              <w:sz w:val="20"/>
                              <w:szCs w:val="20"/>
                            </w:rPr>
                            <w:t>e</w:t>
                          </w:r>
                          <w:r>
                            <w:rPr>
                              <w:rFonts w:ascii="Calibri" w:eastAsia="DengXian" w:hAnsi="Calibri"/>
                              <w:b/>
                              <w:bCs/>
                              <w:color w:val="000000"/>
                              <w:sz w:val="20"/>
                              <w:szCs w:val="20"/>
                            </w:rPr>
                            <w:t xml:space="preserve">, </w:t>
                          </w:r>
                          <w:r w:rsidRPr="002B2739">
                            <w:rPr>
                              <w:rFonts w:ascii="Calibri" w:eastAsia="DengXian" w:hAnsi="Calibri"/>
                              <w:b/>
                              <w:bCs/>
                              <w:color w:val="000000"/>
                              <w:sz w:val="20"/>
                              <w:szCs w:val="20"/>
                            </w:rPr>
                            <w:t>f)</w:t>
                          </w:r>
                          <w:r>
                            <w:rPr>
                              <w:rFonts w:ascii="Calibri" w:eastAsia="DengXian" w:hAnsi="Calibri"/>
                              <w:b/>
                              <w:bCs/>
                              <w:color w:val="000000"/>
                              <w:sz w:val="20"/>
                              <w:szCs w:val="20"/>
                            </w:rPr>
                            <w:t xml:space="preserve">: </w:t>
                          </w:r>
                          <w:r w:rsidRPr="00807C47">
                            <w:rPr>
                              <w:rFonts w:ascii="Calibri" w:eastAsia="DengXian" w:hAnsi="Calibri"/>
                              <w:color w:val="000000"/>
                              <w:sz w:val="20"/>
                              <w:szCs w:val="20"/>
                            </w:rPr>
                            <w:t>F</w:t>
                          </w:r>
                          <w:r>
                            <w:rPr>
                              <w:rFonts w:ascii="Calibri" w:eastAsia="DengXian" w:hAnsi="Calibri"/>
                              <w:color w:val="000000"/>
                              <w:sz w:val="20"/>
                              <w:szCs w:val="20"/>
                            </w:rPr>
                            <w:t xml:space="preserve">unctional enrichment analysis. The x-axis enumerate SNP labels. The </w:t>
                          </w:r>
                          <w:r w:rsidRPr="002B2739">
                            <w:rPr>
                              <w:rFonts w:ascii="Calibri" w:eastAsia="DengXian" w:hAnsi="Calibri"/>
                              <w:color w:val="000000"/>
                              <w:sz w:val="20"/>
                              <w:szCs w:val="20"/>
                            </w:rPr>
                            <w:t>combined annotation dependent depletion</w:t>
                          </w:r>
                          <w:r w:rsidRPr="00DC6AE4">
                            <w:rPr>
                              <w:rFonts w:ascii="Calibri" w:eastAsia="DengXian" w:hAnsi="Calibri"/>
                              <w:color w:val="000000"/>
                              <w:sz w:val="20"/>
                              <w:szCs w:val="20"/>
                            </w:rPr>
                            <w:t xml:space="preserve"> </w:t>
                          </w:r>
                          <w:r>
                            <w:rPr>
                              <w:rFonts w:ascii="Calibri" w:eastAsia="DengXian" w:hAnsi="Calibri"/>
                              <w:color w:val="000000"/>
                              <w:sz w:val="20"/>
                              <w:szCs w:val="20"/>
                            </w:rPr>
                            <w:t xml:space="preserve">(CADD) score. Lower or higher enrichment is merely descriptive and does not indicate the performance of a statistical test. The missing bars in </w:t>
                          </w:r>
                          <w:r w:rsidRPr="00A0279B">
                            <w:rPr>
                              <w:rFonts w:ascii="Calibri" w:eastAsia="DengXian" w:hAnsi="Calibri"/>
                              <w:b/>
                              <w:bCs/>
                              <w:color w:val="000000"/>
                              <w:sz w:val="20"/>
                              <w:szCs w:val="20"/>
                            </w:rPr>
                            <w:t>a</w:t>
                          </w:r>
                          <w:r>
                            <w:rPr>
                              <w:rFonts w:ascii="Calibri" w:eastAsia="DengXian" w:hAnsi="Calibri"/>
                              <w:b/>
                              <w:bCs/>
                              <w:color w:val="000000"/>
                              <w:sz w:val="20"/>
                              <w:szCs w:val="20"/>
                            </w:rPr>
                            <w:t xml:space="preserve"> </w:t>
                          </w:r>
                          <w:r>
                            <w:rPr>
                              <w:rFonts w:ascii="Calibri" w:eastAsia="DengXian" w:hAnsi="Calibri"/>
                              <w:color w:val="000000"/>
                              <w:sz w:val="20"/>
                              <w:szCs w:val="20"/>
                            </w:rPr>
                            <w:t xml:space="preserve">indicate that no GxEs for BMI reached </w:t>
                          </w:r>
                          <w:r>
                            <w:rPr>
                              <w:rFonts w:ascii="Calibri" w:eastAsia="DengXian" w:hAnsi="Calibri"/>
                              <w:color w:val="000000"/>
                              <w:sz w:val="20"/>
                              <w:szCs w:val="20"/>
                            </w:rPr>
                            <w:t>a</w:t>
                          </w:r>
                          <w:r>
                            <w:rPr>
                              <w:rFonts w:ascii="Calibri" w:eastAsia="DengXian" w:hAnsi="Calibri"/>
                              <w:color w:val="000000"/>
                              <w:sz w:val="20"/>
                              <w:szCs w:val="20"/>
                            </w:rPr>
                            <w:t xml:space="preserve"> significance level of p&lt;5e-8.</w:t>
                          </w:r>
                        </w:ins>
                      </w:p>
                      <w:p w14:paraId="67128F62" w14:textId="58DD465C" w:rsidR="00C56206" w:rsidRPr="00C51968" w:rsidDel="00BE0E5D" w:rsidRDefault="00C56206" w:rsidP="00C56206">
                        <w:pPr>
                          <w:rPr>
                            <w:del w:id="1742" w:author="Author"/>
                            <w:rFonts w:ascii="Calibri" w:eastAsia="DengXian" w:hAnsi="Calibri"/>
                            <w:color w:val="000000"/>
                            <w:sz w:val="20"/>
                            <w:szCs w:val="20"/>
                          </w:rPr>
                        </w:pPr>
                        <w:del w:id="1743" w:author="Author">
                          <w:r w:rsidRPr="00C51968" w:rsidDel="00BE0E5D">
                            <w:rPr>
                              <w:rFonts w:ascii="Calibri" w:eastAsia="DengXian" w:hAnsi="Calibri"/>
                              <w:b/>
                              <w:bCs/>
                              <w:color w:val="000000"/>
                              <w:sz w:val="20"/>
                              <w:szCs w:val="20"/>
                            </w:rPr>
                            <w:delText>top</w:delText>
                          </w:r>
                          <w:r w:rsidDel="00BE0E5D">
                            <w:rPr>
                              <w:rFonts w:ascii="Calibri" w:eastAsia="DengXian" w:hAnsi="Calibri"/>
                              <w:color w:val="000000"/>
                              <w:sz w:val="20"/>
                              <w:szCs w:val="20"/>
                            </w:rPr>
                            <w:delText xml:space="preserve">: results for body mass index (BMI); </w:delText>
                          </w:r>
                          <w:r w:rsidRPr="00C51968" w:rsidDel="00BE0E5D">
                            <w:rPr>
                              <w:rFonts w:ascii="Calibri" w:eastAsia="DengXian" w:hAnsi="Calibri"/>
                              <w:b/>
                              <w:bCs/>
                              <w:color w:val="000000"/>
                              <w:sz w:val="20"/>
                              <w:szCs w:val="20"/>
                            </w:rPr>
                            <w:delText>bottom</w:delText>
                          </w:r>
                          <w:r w:rsidDel="00BE0E5D">
                            <w:rPr>
                              <w:rFonts w:ascii="Calibri" w:eastAsia="DengXian" w:hAnsi="Calibri"/>
                              <w:color w:val="000000"/>
                              <w:sz w:val="20"/>
                              <w:szCs w:val="20"/>
                            </w:rPr>
                            <w:delText>: results for type 2 diabetes (</w:delText>
                          </w:r>
                          <w:r w:rsidRPr="008767C3" w:rsidDel="00BE0E5D">
                            <w:rPr>
                              <w:rFonts w:ascii="Calibri" w:eastAsia="DengXian" w:hAnsi="Calibri"/>
                              <w:b/>
                              <w:bCs/>
                              <w:color w:val="000000"/>
                              <w:sz w:val="20"/>
                              <w:szCs w:val="20"/>
                            </w:rPr>
                            <w:delText>T2D</w:delText>
                          </w:r>
                          <w:r w:rsidDel="00BE0E5D">
                            <w:rPr>
                              <w:rFonts w:ascii="Calibri" w:eastAsia="DengXian" w:hAnsi="Calibri"/>
                              <w:color w:val="000000"/>
                              <w:sz w:val="20"/>
                              <w:szCs w:val="20"/>
                            </w:rPr>
                            <w:delText xml:space="preserve">); </w:delText>
                          </w:r>
                          <w:r w:rsidRPr="00C51968" w:rsidDel="00BE0E5D">
                            <w:rPr>
                              <w:rFonts w:ascii="Calibri" w:eastAsia="DengXian" w:hAnsi="Calibri"/>
                              <w:b/>
                              <w:bCs/>
                              <w:color w:val="000000"/>
                              <w:sz w:val="20"/>
                              <w:szCs w:val="20"/>
                            </w:rPr>
                            <w:delText>(a)(b)(c)(d)</w:delText>
                          </w:r>
                          <w:r w:rsidDel="00BE0E5D">
                            <w:rPr>
                              <w:rFonts w:ascii="Calibri" w:eastAsia="DengXian" w:hAnsi="Calibri"/>
                              <w:color w:val="000000"/>
                              <w:sz w:val="20"/>
                              <w:szCs w:val="20"/>
                            </w:rPr>
                            <w:delText xml:space="preserve">: GxE enrichment analysis, </w:delText>
                          </w:r>
                          <w:r w:rsidRPr="00C51968" w:rsidDel="00BE0E5D">
                            <w:rPr>
                              <w:rFonts w:ascii="Calibri" w:eastAsia="DengXian" w:hAnsi="Calibri"/>
                              <w:color w:val="000000"/>
                              <w:sz w:val="20"/>
                              <w:szCs w:val="20"/>
                            </w:rPr>
                            <w:delText>x-axis</w:delText>
                          </w:r>
                          <w:r w:rsidDel="00BE0E5D">
                            <w:rPr>
                              <w:rFonts w:ascii="Calibri" w:eastAsia="DengXian" w:hAnsi="Calibri"/>
                              <w:color w:val="000000"/>
                              <w:sz w:val="20"/>
                              <w:szCs w:val="20"/>
                            </w:rPr>
                            <w:delText xml:space="preserve"> denotes the level of GxE significance by p-value used to score a SNP’s GxE activeness, “overall” means scoring a SNP by the sum of negative log p-values of GxE across all exposome items; the y-axis are GxE enrichment coefficient, higher means better statistical test; </w:delText>
                          </w:r>
                          <w:r w:rsidRPr="002B2739" w:rsidDel="00BE0E5D">
                            <w:rPr>
                              <w:rFonts w:ascii="Calibri" w:eastAsia="DengXian" w:hAnsi="Calibri"/>
                              <w:b/>
                              <w:bCs/>
                              <w:color w:val="000000"/>
                              <w:sz w:val="20"/>
                              <w:szCs w:val="20"/>
                            </w:rPr>
                            <w:delText>(e)(f):</w:delText>
                          </w:r>
                          <w:r w:rsidDel="00BE0E5D">
                            <w:rPr>
                              <w:rFonts w:ascii="Calibri" w:eastAsia="DengXian" w:hAnsi="Calibri"/>
                              <w:color w:val="000000"/>
                              <w:sz w:val="20"/>
                              <w:szCs w:val="20"/>
                            </w:rPr>
                            <w:delText xml:space="preserve"> functional enrichment analysis, x-axis enumerate SNP labels, CADD score stands for “</w:delText>
                          </w:r>
                          <w:r w:rsidRPr="002B2739" w:rsidDel="00BE0E5D">
                            <w:rPr>
                              <w:rFonts w:ascii="Calibri" w:eastAsia="DengXian" w:hAnsi="Calibri"/>
                              <w:color w:val="000000"/>
                              <w:sz w:val="20"/>
                              <w:szCs w:val="20"/>
                            </w:rPr>
                            <w:delText>combined annotation dependent depletion</w:delText>
                          </w:r>
                          <w:r w:rsidDel="00BE0E5D">
                            <w:rPr>
                              <w:rFonts w:ascii="Calibri" w:eastAsia="DengXian" w:hAnsi="Calibri"/>
                              <w:color w:val="000000"/>
                              <w:sz w:val="20"/>
                              <w:szCs w:val="20"/>
                            </w:rPr>
                            <w:delText xml:space="preserve">” score, in this case, lower or higher enrichment is merely descriptive that does not suggest good or bad statistical test; the missing bars in </w:delText>
                          </w:r>
                          <w:r w:rsidRPr="00A0279B" w:rsidDel="00BE0E5D">
                            <w:rPr>
                              <w:rFonts w:ascii="Calibri" w:eastAsia="DengXian" w:hAnsi="Calibri"/>
                              <w:b/>
                              <w:bCs/>
                              <w:color w:val="000000"/>
                              <w:sz w:val="20"/>
                              <w:szCs w:val="20"/>
                            </w:rPr>
                            <w:delText>(a)</w:delText>
                          </w:r>
                          <w:r w:rsidDel="00BE0E5D">
                            <w:rPr>
                              <w:rFonts w:ascii="Calibri" w:eastAsia="DengXian" w:hAnsi="Calibri"/>
                              <w:color w:val="000000"/>
                              <w:sz w:val="20"/>
                              <w:szCs w:val="20"/>
                            </w:rPr>
                            <w:delText xml:space="preserve"> was due to the absence of significant GxE p-value for BMI reaching for 5e-8 and lower.</w:delText>
                          </w:r>
                        </w:del>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1603"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rcRect/>
                      <a:stretch/>
                    </pic:blipFill>
                    <pic:spPr>
                      <a:xfrm>
                        <a:off x="0" y="0"/>
                        <a:ext cx="5925185" cy="2352317"/>
                      </a:xfrm>
                      <a:prstGeom prst="rect">
                        <a:avLst/>
                      </a:prstGeom>
                    </pic:spPr>
                  </pic:pic>
                </a:graphicData>
              </a:graphic>
            </wp:anchor>
          </w:drawing>
        </w:r>
      </w:ins>
      <w:commentRangeStart w:id="1604"/>
      <w:commentRangeEnd w:id="1604"/>
      <w:r w:rsidR="000B1431">
        <w:rPr>
          <w:rStyle w:val="CommentReference"/>
        </w:rPr>
        <w:commentReference w:id="1604"/>
      </w:r>
    </w:p>
    <w:p w14:paraId="3BAB4FEF" w14:textId="489A253A" w:rsidR="00C56206" w:rsidRPr="00ED18E4" w:rsidRDefault="00C56206" w:rsidP="00C56206">
      <w:pPr>
        <w:pStyle w:val="NoSpacing"/>
        <w:jc w:val="center"/>
        <w:rPr>
          <w:ins w:id="1605" w:author="Author"/>
          <w:b/>
          <w:bCs/>
          <w:sz w:val="18"/>
          <w:szCs w:val="18"/>
        </w:rPr>
      </w:pPr>
      <w:moveToRangeStart w:id="1606" w:author="Author" w:name="move103673481"/>
      <w:ins w:id="1607" w:author="Author">
        <w:r w:rsidRPr="00ED18E4">
          <w:rPr>
            <w:b/>
            <w:bCs/>
            <w:sz w:val="18"/>
            <w:szCs w:val="18"/>
          </w:rPr>
          <w:t xml:space="preserve">Figure 5: GxE </w:t>
        </w:r>
        <w:del w:id="1608" w:author="Author">
          <w:r w:rsidRPr="00ED18E4" w:rsidDel="006D1D39">
            <w:rPr>
              <w:b/>
              <w:bCs/>
              <w:sz w:val="18"/>
              <w:szCs w:val="18"/>
            </w:rPr>
            <w:delText xml:space="preserve">interaction </w:delText>
          </w:r>
        </w:del>
        <w:r w:rsidRPr="00ED18E4">
          <w:rPr>
            <w:b/>
            <w:bCs/>
            <w:sz w:val="18"/>
            <w:szCs w:val="18"/>
          </w:rPr>
          <w:t>between SNPs in ABCB7-UPRT and print materials associated with T2D in PEGS</w:t>
        </w:r>
      </w:ins>
    </w:p>
    <w:p w14:paraId="362661EF" w14:textId="1A881703" w:rsidR="00C56206" w:rsidRPr="00ED18E4" w:rsidRDefault="006D1D39" w:rsidP="00C56206">
      <w:pPr>
        <w:rPr>
          <w:ins w:id="1609" w:author="Author"/>
          <w:rFonts w:ascii="Calibri" w:eastAsia="DengXian" w:hAnsi="Calibri"/>
          <w:color w:val="000000"/>
          <w:sz w:val="18"/>
          <w:szCs w:val="18"/>
        </w:rPr>
      </w:pPr>
      <w:ins w:id="1610" w:author="Author">
        <w:r>
          <w:rPr>
            <w:rFonts w:ascii="Calibri" w:eastAsia="DengXian" w:hAnsi="Calibri"/>
            <w:b/>
            <w:bCs/>
            <w:color w:val="000000"/>
            <w:sz w:val="18"/>
            <w:szCs w:val="18"/>
          </w:rPr>
          <w:t>a) I</w:t>
        </w:r>
        <w:r w:rsidRPr="00ED18E4">
          <w:rPr>
            <w:rFonts w:ascii="Calibri" w:eastAsia="DengXian" w:hAnsi="Calibri"/>
            <w:b/>
            <w:bCs/>
            <w:color w:val="000000"/>
            <w:sz w:val="18"/>
            <w:szCs w:val="18"/>
          </w:rPr>
          <w:t xml:space="preserve">deogram </w:t>
        </w:r>
        <w:r w:rsidRPr="00ED18E4">
          <w:rPr>
            <w:rFonts w:ascii="Calibri" w:eastAsia="DengXian" w:hAnsi="Calibri"/>
            <w:color w:val="000000"/>
            <w:sz w:val="18"/>
            <w:szCs w:val="18"/>
          </w:rPr>
          <w:t>show</w:t>
        </w:r>
        <w:r>
          <w:rPr>
            <w:rFonts w:ascii="Calibri" w:eastAsia="DengXian" w:hAnsi="Calibri"/>
            <w:color w:val="000000"/>
            <w:sz w:val="18"/>
            <w:szCs w:val="18"/>
          </w:rPr>
          <w:t>ing</w:t>
        </w:r>
        <w:r w:rsidRPr="00ED18E4">
          <w:rPr>
            <w:rFonts w:ascii="Calibri" w:eastAsia="DengXian" w:hAnsi="Calibri"/>
            <w:color w:val="000000"/>
            <w:sz w:val="18"/>
            <w:szCs w:val="18"/>
          </w:rPr>
          <w:t xml:space="preserve">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rendered by</w:t>
        </w:r>
        <w:r>
          <w:rPr>
            <w:rFonts w:ascii="Calibri" w:eastAsia="DengXian" w:hAnsi="Calibri"/>
            <w:color w:val="000000"/>
            <w:sz w:val="18"/>
            <w:szCs w:val="18"/>
          </w:rPr>
          <w:t xml:space="preserve"> the</w:t>
        </w:r>
        <w:r w:rsidRPr="00ED18E4">
          <w:rPr>
            <w:rFonts w:ascii="Calibri" w:eastAsia="DengXian" w:hAnsi="Calibri"/>
            <w:color w:val="000000"/>
            <w:sz w:val="18"/>
            <w:szCs w:val="18"/>
          </w:rPr>
          <w:t xml:space="preserve">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w:t>
        </w:r>
        <w:r w:rsidR="003F0A14" w:rsidRPr="003F0A14">
          <w:rPr>
            <w:rFonts w:ascii="Calibri" w:eastAsia="DengXian" w:hAnsi="Calibri"/>
            <w:color w:val="000000"/>
            <w:sz w:val="18"/>
            <w:szCs w:val="18"/>
          </w:rPr>
          <w:t>linkage disequilibrium</w:t>
        </w:r>
        <w:del w:id="1611" w:author="Author">
          <w:r w:rsidRPr="00ED18E4" w:rsidDel="003F0A14">
            <w:rPr>
              <w:rFonts w:ascii="Calibri" w:eastAsia="DengXian" w:hAnsi="Calibri"/>
              <w:color w:val="000000"/>
              <w:sz w:val="18"/>
              <w:szCs w:val="18"/>
            </w:rPr>
            <w:delText>LD</w:delText>
          </w:r>
        </w:del>
        <w:r w:rsidRPr="00ED18E4">
          <w:rPr>
            <w:rFonts w:ascii="Calibri" w:eastAsia="DengXian" w:hAnsi="Calibri"/>
            <w:color w:val="000000"/>
            <w:sz w:val="18"/>
            <w:szCs w:val="18"/>
          </w:rPr>
          <w:t xml:space="preserve">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 T</w:t>
        </w:r>
        <w:r w:rsidRPr="00ED18E4">
          <w:rPr>
            <w:rFonts w:ascii="Calibri" w:eastAsia="DengXian" w:hAnsi="Calibri"/>
            <w:color w:val="000000"/>
            <w:sz w:val="18"/>
            <w:szCs w:val="18"/>
          </w:rPr>
          <w:t xml:space="preserve">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w:t>
        </w:r>
        <w:r>
          <w:rPr>
            <w:rFonts w:ascii="Calibri" w:eastAsia="DengXian" w:hAnsi="Calibri"/>
            <w:color w:val="000000"/>
            <w:sz w:val="18"/>
            <w:szCs w:val="18"/>
          </w:rPr>
          <w:t>-</w:t>
        </w:r>
        <w:r w:rsidRPr="00ED18E4">
          <w:rPr>
            <w:rFonts w:ascii="Calibri" w:eastAsia="DengXian" w:hAnsi="Calibri"/>
            <w:color w:val="000000"/>
            <w:sz w:val="18"/>
            <w:szCs w:val="18"/>
          </w:rPr>
          <w:t>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xml:space="preserve">). </w:t>
        </w:r>
        <w:r>
          <w:rPr>
            <w:rFonts w:ascii="Calibri" w:eastAsia="DengXian" w:hAnsi="Calibri"/>
            <w:b/>
            <w:bCs/>
            <w:color w:val="000000"/>
            <w:sz w:val="18"/>
            <w:szCs w:val="18"/>
          </w:rPr>
          <w:t>b</w:t>
        </w:r>
        <w:r w:rsidRPr="006D1D39">
          <w:rPr>
            <w:rFonts w:ascii="Calibri" w:eastAsia="DengXian" w:hAnsi="Calibri"/>
            <w:b/>
            <w:bCs/>
            <w:color w:val="000000"/>
            <w:sz w:val="18"/>
            <w:szCs w:val="18"/>
            <w:rPrChange w:id="1612" w:author="Author">
              <w:rPr>
                <w:rFonts w:ascii="Calibri" w:eastAsia="DengXian" w:hAnsi="Calibri"/>
                <w:color w:val="000000"/>
                <w:sz w:val="18"/>
                <w:szCs w:val="18"/>
              </w:rPr>
            </w:rPrChange>
          </w:rPr>
          <w:t>)</w:t>
        </w:r>
        <w:r>
          <w:rPr>
            <w:rFonts w:ascii="Calibri" w:eastAsia="DengXian" w:hAnsi="Calibri"/>
            <w:color w:val="000000"/>
            <w:sz w:val="18"/>
            <w:szCs w:val="18"/>
          </w:rPr>
          <w:t xml:space="preserve"> </w:t>
        </w:r>
        <w:del w:id="1613" w:author="Author">
          <w:r w:rsidR="00C56206" w:rsidRPr="00ED18E4" w:rsidDel="006D1D39">
            <w:rPr>
              <w:rFonts w:ascii="Calibri" w:eastAsia="DengXian" w:hAnsi="Calibri"/>
              <w:color w:val="000000"/>
              <w:sz w:val="18"/>
              <w:szCs w:val="18"/>
            </w:rPr>
            <w:delText xml:space="preserve">The </w:delText>
          </w:r>
        </w:del>
        <w:r w:rsidR="00C56206" w:rsidRPr="00ED18E4">
          <w:rPr>
            <w:rFonts w:ascii="Calibri" w:eastAsia="DengXian" w:hAnsi="Calibri"/>
            <w:color w:val="000000"/>
            <w:sz w:val="18"/>
            <w:szCs w:val="18"/>
          </w:rPr>
          <w:t>Manhattan plot show</w:t>
        </w:r>
        <w:del w:id="1614" w:author="Author">
          <w:r w:rsidR="00C56206" w:rsidRPr="00ED18E4" w:rsidDel="006D1D39">
            <w:rPr>
              <w:rFonts w:ascii="Calibri" w:eastAsia="DengXian" w:hAnsi="Calibri"/>
              <w:color w:val="000000"/>
              <w:sz w:val="18"/>
              <w:szCs w:val="18"/>
            </w:rPr>
            <w:delText>s</w:delText>
          </w:r>
        </w:del>
        <w:r>
          <w:rPr>
            <w:rFonts w:ascii="Calibri" w:eastAsia="DengXian" w:hAnsi="Calibri"/>
            <w:color w:val="000000"/>
            <w:sz w:val="18"/>
            <w:szCs w:val="18"/>
          </w:rPr>
          <w:t>ing</w:t>
        </w:r>
        <w:r w:rsidR="00C56206" w:rsidRPr="00ED18E4">
          <w:rPr>
            <w:rFonts w:ascii="Calibri" w:eastAsia="DengXian" w:hAnsi="Calibri"/>
            <w:color w:val="000000"/>
            <w:sz w:val="18"/>
            <w:szCs w:val="18"/>
          </w:rPr>
          <w:t xml:space="preserve"> unadjusted -log</w:t>
        </w:r>
        <w:r w:rsidR="00C56206" w:rsidRPr="00ED18E4">
          <w:rPr>
            <w:rFonts w:ascii="Calibri" w:eastAsia="DengXian" w:hAnsi="Calibri"/>
            <w:color w:val="000000"/>
            <w:sz w:val="18"/>
            <w:szCs w:val="18"/>
            <w:vertAlign w:val="subscript"/>
          </w:rPr>
          <w:t>10</w:t>
        </w:r>
        <w:r w:rsidR="00C56206" w:rsidRPr="00ED18E4">
          <w:rPr>
            <w:rFonts w:ascii="Calibri" w:eastAsia="DengXian" w:hAnsi="Calibri"/>
            <w:color w:val="000000"/>
            <w:sz w:val="18"/>
            <w:szCs w:val="18"/>
          </w:rPr>
          <w:t>(P) (</w:t>
        </w:r>
        <w:r w:rsidR="00C56206" w:rsidRPr="00ED18E4">
          <w:rPr>
            <w:rFonts w:ascii="Calibri" w:eastAsia="DengXian" w:hAnsi="Calibri"/>
            <w:b/>
            <w:bCs/>
            <w:color w:val="000000"/>
            <w:sz w:val="18"/>
            <w:szCs w:val="18"/>
          </w:rPr>
          <w:t>y-axis</w:t>
        </w:r>
        <w:r w:rsidR="00C56206" w:rsidRPr="00ED18E4">
          <w:rPr>
            <w:rFonts w:ascii="Calibri" w:eastAsia="DengXian" w:hAnsi="Calibri"/>
            <w:color w:val="000000"/>
            <w:sz w:val="18"/>
            <w:szCs w:val="18"/>
          </w:rPr>
          <w:t>) for GxE</w:t>
        </w:r>
        <w:r>
          <w:rPr>
            <w:rFonts w:ascii="Calibri" w:eastAsia="DengXian" w:hAnsi="Calibri"/>
            <w:color w:val="000000"/>
            <w:sz w:val="18"/>
            <w:szCs w:val="18"/>
          </w:rPr>
          <w:t xml:space="preserve">s with </w:t>
        </w:r>
        <w:del w:id="1615" w:author="Author">
          <w:r w:rsidR="00C56206" w:rsidRPr="00ED18E4" w:rsidDel="006D1D39">
            <w:rPr>
              <w:rFonts w:ascii="Calibri" w:eastAsia="DengXian" w:hAnsi="Calibri"/>
              <w:color w:val="000000"/>
              <w:sz w:val="18"/>
              <w:szCs w:val="18"/>
            </w:rPr>
            <w:delText xml:space="preserve"> due to </w:delText>
          </w:r>
        </w:del>
        <w:r w:rsidR="00C56206" w:rsidRPr="00ED18E4">
          <w:rPr>
            <w:rFonts w:ascii="Calibri" w:eastAsia="DengXian" w:hAnsi="Calibri"/>
            <w:color w:val="000000"/>
            <w:sz w:val="18"/>
            <w:szCs w:val="18"/>
          </w:rPr>
          <w:t>SNPs between X:</w:t>
        </w:r>
        <w:r w:rsidR="00C56206" w:rsidRPr="00ED18E4">
          <w:rPr>
            <w:sz w:val="18"/>
            <w:szCs w:val="18"/>
          </w:rPr>
          <w:t xml:space="preserve"> </w:t>
        </w:r>
        <w:r w:rsidR="00C56206" w:rsidRPr="00ED18E4">
          <w:rPr>
            <w:rFonts w:ascii="Calibri" w:eastAsia="DengXian" w:hAnsi="Calibri"/>
            <w:color w:val="000000"/>
            <w:sz w:val="18"/>
            <w:szCs w:val="18"/>
          </w:rPr>
          <w:t>75,020,000</w:t>
        </w:r>
        <w:r>
          <w:rPr>
            <w:rFonts w:ascii="Calibri" w:eastAsia="DengXian" w:hAnsi="Calibri"/>
            <w:color w:val="000000"/>
            <w:sz w:val="18"/>
            <w:szCs w:val="18"/>
          </w:rPr>
          <w:t>–</w:t>
        </w:r>
        <w:del w:id="1616" w:author="Author">
          <w:r w:rsidR="00C56206" w:rsidRPr="00ED18E4" w:rsidDel="006D1D39">
            <w:rPr>
              <w:rFonts w:ascii="Calibri" w:eastAsia="DengXian" w:hAnsi="Calibri"/>
              <w:color w:val="000000"/>
              <w:sz w:val="18"/>
              <w:szCs w:val="18"/>
            </w:rPr>
            <w:delText xml:space="preserve"> - </w:delText>
          </w:r>
        </w:del>
        <w:r w:rsidR="00C56206" w:rsidRPr="00ED18E4">
          <w:rPr>
            <w:rFonts w:ascii="Calibri" w:eastAsia="DengXian" w:hAnsi="Calibri"/>
            <w:color w:val="000000"/>
            <w:sz w:val="18"/>
            <w:szCs w:val="18"/>
          </w:rPr>
          <w:t>75,360,000 (</w:t>
        </w:r>
        <w:r w:rsidR="00C56206" w:rsidRPr="00ED18E4">
          <w:rPr>
            <w:rFonts w:ascii="Calibri" w:eastAsia="DengXian" w:hAnsi="Calibri"/>
            <w:b/>
            <w:bCs/>
            <w:color w:val="000000"/>
            <w:sz w:val="18"/>
            <w:szCs w:val="18"/>
          </w:rPr>
          <w:t>x-axis</w:t>
        </w:r>
        <w:r w:rsidR="00C56206" w:rsidRPr="00ED18E4">
          <w:rPr>
            <w:rFonts w:ascii="Calibri" w:eastAsia="DengXian" w:hAnsi="Calibri"/>
            <w:color w:val="000000"/>
            <w:sz w:val="18"/>
            <w:szCs w:val="18"/>
          </w:rPr>
          <w:t>) and exposure</w:t>
        </w:r>
        <w:del w:id="1617" w:author="Author">
          <w:r w:rsidR="00C56206" w:rsidRPr="00ED18E4" w:rsidDel="006D1D39">
            <w:rPr>
              <w:rFonts w:ascii="Calibri" w:eastAsia="DengXian" w:hAnsi="Calibri"/>
              <w:color w:val="000000"/>
              <w:sz w:val="18"/>
              <w:szCs w:val="18"/>
            </w:rPr>
            <w:delText>s</w:delText>
          </w:r>
        </w:del>
        <w:r w:rsidR="00C56206" w:rsidRPr="00ED18E4">
          <w:rPr>
            <w:rFonts w:ascii="Calibri" w:eastAsia="DengXian" w:hAnsi="Calibri"/>
            <w:color w:val="000000"/>
            <w:sz w:val="18"/>
            <w:szCs w:val="18"/>
          </w:rPr>
          <w:t xml:space="preserve"> to </w:t>
        </w:r>
        <w:r w:rsidR="00C56206">
          <w:rPr>
            <w:rFonts w:ascii="Calibri" w:eastAsia="DengXian" w:hAnsi="Calibri"/>
            <w:color w:val="000000"/>
            <w:sz w:val="18"/>
            <w:szCs w:val="18"/>
          </w:rPr>
          <w:t>print</w:t>
        </w:r>
        <w:r>
          <w:rPr>
            <w:rFonts w:ascii="Calibri" w:eastAsia="DengXian" w:hAnsi="Calibri"/>
            <w:color w:val="000000"/>
            <w:sz w:val="18"/>
            <w:szCs w:val="18"/>
          </w:rPr>
          <w:t>ing</w:t>
        </w:r>
        <w:r w:rsidR="00C56206">
          <w:rPr>
            <w:rFonts w:ascii="Calibri" w:eastAsia="DengXian" w:hAnsi="Calibri"/>
            <w:color w:val="000000"/>
            <w:sz w:val="18"/>
            <w:szCs w:val="18"/>
          </w:rPr>
          <w:t xml:space="preserve"> materials </w:t>
        </w:r>
        <w:r w:rsidR="00C56206" w:rsidRPr="00ED18E4">
          <w:rPr>
            <w:rFonts w:ascii="Calibri" w:eastAsia="DengXian" w:hAnsi="Calibri"/>
            <w:color w:val="000000"/>
            <w:sz w:val="18"/>
            <w:szCs w:val="18"/>
          </w:rPr>
          <w:t>(</w:t>
        </w:r>
        <w:r w:rsidR="00C56206" w:rsidRPr="00ED18E4">
          <w:rPr>
            <w:rFonts w:ascii="Calibri" w:eastAsia="DengXian" w:hAnsi="Calibri"/>
            <w:b/>
            <w:bCs/>
            <w:color w:val="000000"/>
            <w:sz w:val="18"/>
            <w:szCs w:val="18"/>
          </w:rPr>
          <w:t>color</w:t>
        </w:r>
        <w:r w:rsidR="00C56206">
          <w:rPr>
            <w:rFonts w:ascii="Calibri" w:eastAsia="DengXian" w:hAnsi="Calibri"/>
            <w:b/>
            <w:bCs/>
            <w:color w:val="000000"/>
            <w:sz w:val="18"/>
            <w:szCs w:val="18"/>
          </w:rPr>
          <w:t>ed points</w:t>
        </w:r>
        <w:r w:rsidR="00C56206" w:rsidRPr="00ED18E4">
          <w:rPr>
            <w:rFonts w:ascii="Calibri" w:eastAsia="DengXian" w:hAnsi="Calibri"/>
            <w:color w:val="000000"/>
            <w:sz w:val="18"/>
            <w:szCs w:val="18"/>
          </w:rPr>
          <w:t>)</w:t>
        </w:r>
        <w:r>
          <w:rPr>
            <w:rFonts w:ascii="Calibri" w:eastAsia="DengXian" w:hAnsi="Calibri"/>
            <w:color w:val="000000"/>
            <w:sz w:val="18"/>
            <w:szCs w:val="18"/>
          </w:rPr>
          <w:t>.</w:t>
        </w:r>
        <w:r w:rsidRPr="006D1D39">
          <w:rPr>
            <w:rFonts w:ascii="Calibri" w:eastAsia="DengXian" w:hAnsi="Calibri"/>
            <w:b/>
            <w:bCs/>
            <w:color w:val="000000"/>
            <w:sz w:val="18"/>
            <w:szCs w:val="18"/>
            <w:rPrChange w:id="1618" w:author="Author">
              <w:rPr>
                <w:rFonts w:ascii="Calibri" w:eastAsia="DengXian" w:hAnsi="Calibri"/>
                <w:color w:val="000000"/>
                <w:sz w:val="18"/>
                <w:szCs w:val="18"/>
              </w:rPr>
            </w:rPrChange>
          </w:rPr>
          <w:t xml:space="preserve"> </w:t>
        </w:r>
        <w:r>
          <w:rPr>
            <w:rFonts w:ascii="Calibri" w:eastAsia="DengXian" w:hAnsi="Calibri"/>
            <w:color w:val="000000"/>
            <w:sz w:val="18"/>
            <w:szCs w:val="18"/>
          </w:rPr>
          <w:t xml:space="preserve">The </w:t>
        </w:r>
        <w:del w:id="1619" w:author="Author">
          <w:r w:rsidR="00C56206" w:rsidRPr="00ED18E4" w:rsidDel="006D1D39">
            <w:rPr>
              <w:rFonts w:ascii="Calibri" w:eastAsia="DengXian" w:hAnsi="Calibri"/>
              <w:color w:val="000000"/>
              <w:sz w:val="18"/>
              <w:szCs w:val="18"/>
            </w:rPr>
            <w:delText xml:space="preserve">; The </w:delText>
          </w:r>
          <w:r w:rsidR="00C56206" w:rsidRPr="00ED18E4" w:rsidDel="006D1D39">
            <w:rPr>
              <w:rFonts w:ascii="Calibri" w:eastAsia="DengXian" w:hAnsi="Calibri"/>
              <w:b/>
              <w:bCs/>
              <w:color w:val="000000"/>
              <w:sz w:val="18"/>
              <w:szCs w:val="18"/>
            </w:rPr>
            <w:delText>g</w:delText>
          </w:r>
        </w:del>
        <w:r>
          <w:rPr>
            <w:rFonts w:ascii="Calibri" w:eastAsia="DengXian" w:hAnsi="Calibri"/>
            <w:b/>
            <w:bCs/>
            <w:color w:val="000000"/>
            <w:sz w:val="18"/>
            <w:szCs w:val="18"/>
          </w:rPr>
          <w:t>g</w:t>
        </w:r>
        <w:r w:rsidR="00C56206" w:rsidRPr="00ED18E4">
          <w:rPr>
            <w:rFonts w:ascii="Calibri" w:eastAsia="DengXian" w:hAnsi="Calibri"/>
            <w:b/>
            <w:bCs/>
            <w:color w:val="000000"/>
            <w:sz w:val="18"/>
            <w:szCs w:val="18"/>
          </w:rPr>
          <w:t>ene</w:t>
        </w:r>
        <w:r w:rsidR="00C56206" w:rsidRPr="00ED18E4">
          <w:rPr>
            <w:rFonts w:ascii="Calibri" w:eastAsia="DengXian" w:hAnsi="Calibri"/>
            <w:color w:val="000000"/>
            <w:sz w:val="18"/>
            <w:szCs w:val="18"/>
          </w:rPr>
          <w:t xml:space="preserve"> </w:t>
        </w:r>
        <w:r w:rsidR="00C56206" w:rsidRPr="00ED18E4">
          <w:rPr>
            <w:rFonts w:ascii="Calibri" w:eastAsia="DengXian" w:hAnsi="Calibri"/>
            <w:b/>
            <w:bCs/>
            <w:color w:val="000000"/>
            <w:sz w:val="18"/>
            <w:szCs w:val="18"/>
          </w:rPr>
          <w:t xml:space="preserve">bars </w:t>
        </w:r>
        <w:r w:rsidR="00C56206" w:rsidRPr="00ED18E4">
          <w:rPr>
            <w:rFonts w:ascii="Calibri" w:eastAsia="DengXian" w:hAnsi="Calibri"/>
            <w:color w:val="000000"/>
            <w:sz w:val="18"/>
            <w:szCs w:val="18"/>
          </w:rPr>
          <w:t>show</w:t>
        </w:r>
        <w:del w:id="1620" w:author="Author">
          <w:r w:rsidR="00C56206" w:rsidRPr="00ED18E4" w:rsidDel="006D1D39">
            <w:rPr>
              <w:rFonts w:ascii="Calibri" w:eastAsia="DengXian" w:hAnsi="Calibri"/>
              <w:color w:val="000000"/>
              <w:sz w:val="18"/>
              <w:szCs w:val="18"/>
            </w:rPr>
            <w:delText>s</w:delText>
          </w:r>
        </w:del>
        <w:r w:rsidR="00C56206" w:rsidRPr="00ED18E4">
          <w:rPr>
            <w:rFonts w:ascii="Calibri" w:eastAsia="DengXian" w:hAnsi="Calibri"/>
            <w:color w:val="000000"/>
            <w:sz w:val="18"/>
            <w:szCs w:val="18"/>
          </w:rPr>
          <w:t xml:space="preserve"> </w:t>
        </w:r>
        <w:r w:rsidR="00C56206" w:rsidRPr="00ED18E4">
          <w:rPr>
            <w:rFonts w:ascii="Calibri" w:eastAsia="DengXian" w:hAnsi="Calibri"/>
            <w:b/>
            <w:bCs/>
            <w:color w:val="000000"/>
            <w:sz w:val="18"/>
            <w:szCs w:val="18"/>
          </w:rPr>
          <w:t>ABCB7</w:t>
        </w:r>
        <w:r w:rsidR="00C56206" w:rsidRPr="00ED18E4">
          <w:rPr>
            <w:rFonts w:ascii="Calibri" w:eastAsia="DengXian" w:hAnsi="Calibri"/>
            <w:color w:val="000000"/>
            <w:sz w:val="18"/>
            <w:szCs w:val="18"/>
          </w:rPr>
          <w:t xml:space="preserve"> and </w:t>
        </w:r>
        <w:r w:rsidR="00C56206" w:rsidRPr="00ED18E4">
          <w:rPr>
            <w:rFonts w:ascii="Calibri" w:eastAsia="DengXian" w:hAnsi="Calibri"/>
            <w:b/>
            <w:bCs/>
            <w:color w:val="000000"/>
            <w:sz w:val="18"/>
            <w:szCs w:val="18"/>
          </w:rPr>
          <w:t>UPRT</w:t>
        </w:r>
        <w:r w:rsidR="00C56206">
          <w:rPr>
            <w:rFonts w:ascii="Calibri" w:eastAsia="DengXian" w:hAnsi="Calibri"/>
            <w:b/>
            <w:bCs/>
            <w:color w:val="000000"/>
            <w:sz w:val="18"/>
            <w:szCs w:val="18"/>
          </w:rPr>
          <w:t xml:space="preserve"> </w:t>
        </w:r>
        <w:r w:rsidR="00C56206" w:rsidRPr="00ED18E4">
          <w:rPr>
            <w:rFonts w:ascii="Calibri" w:eastAsia="DengXian" w:hAnsi="Calibri"/>
            <w:color w:val="000000"/>
            <w:sz w:val="18"/>
            <w:szCs w:val="18"/>
          </w:rPr>
          <w:t xml:space="preserve">(rendered </w:t>
        </w:r>
        <w:r w:rsidR="00C56206">
          <w:rPr>
            <w:rFonts w:ascii="Calibri" w:eastAsia="DengXian" w:hAnsi="Calibri"/>
            <w:color w:val="000000"/>
            <w:sz w:val="18"/>
            <w:szCs w:val="18"/>
          </w:rPr>
          <w:t>by</w:t>
        </w:r>
        <w:r>
          <w:rPr>
            <w:rFonts w:ascii="Calibri" w:eastAsia="DengXian" w:hAnsi="Calibri"/>
            <w:color w:val="000000"/>
            <w:sz w:val="18"/>
            <w:szCs w:val="18"/>
          </w:rPr>
          <w:t xml:space="preserve"> the</w:t>
        </w:r>
        <w:r w:rsidR="00C56206">
          <w:rPr>
            <w:rFonts w:ascii="Calibri" w:eastAsia="DengXian" w:hAnsi="Calibri"/>
            <w:color w:val="000000"/>
            <w:sz w:val="18"/>
            <w:szCs w:val="18"/>
          </w:rPr>
          <w:t xml:space="preserve"> </w:t>
        </w:r>
        <w:r w:rsidR="00C56206">
          <w:fldChar w:fldCharType="begin"/>
        </w:r>
        <w:r w:rsidR="00C56206">
          <w:instrText xml:space="preserve"> HYPERLINK "https://www.ncbi.nlm.nih.gov/genome/gdv/browser/genome/?chr=X&amp;from=75020000&amp;to=75360000&amp;id=GCF_000001405.40" </w:instrText>
        </w:r>
        <w:r w:rsidR="00C56206">
          <w:fldChar w:fldCharType="separate"/>
        </w:r>
        <w:r w:rsidR="00C56206" w:rsidRPr="00ED18E4">
          <w:rPr>
            <w:rStyle w:val="Hyperlink"/>
            <w:rFonts w:ascii="Calibri" w:eastAsia="DengXian" w:hAnsi="Calibri"/>
            <w:sz w:val="18"/>
            <w:szCs w:val="18"/>
          </w:rPr>
          <w:t>NCBI</w:t>
        </w:r>
        <w:r w:rsidR="00C56206">
          <w:rPr>
            <w:rStyle w:val="Hyperlink"/>
            <w:rFonts w:ascii="Calibri" w:eastAsia="DengXian" w:hAnsi="Calibri"/>
            <w:sz w:val="18"/>
            <w:szCs w:val="18"/>
          </w:rPr>
          <w:fldChar w:fldCharType="end"/>
        </w:r>
        <w:r w:rsidR="00C56206" w:rsidRPr="00ED18E4">
          <w:rPr>
            <w:rFonts w:ascii="Calibri" w:eastAsia="DengXian" w:hAnsi="Calibri"/>
            <w:color w:val="000000"/>
            <w:sz w:val="18"/>
            <w:szCs w:val="18"/>
          </w:rPr>
          <w:t xml:space="preserve"> genome </w:t>
        </w:r>
        <w:r w:rsidR="00C56206">
          <w:rPr>
            <w:rFonts w:ascii="Calibri" w:eastAsia="DengXian" w:hAnsi="Calibri"/>
            <w:color w:val="000000"/>
            <w:sz w:val="18"/>
            <w:szCs w:val="18"/>
          </w:rPr>
          <w:t>viewer</w:t>
        </w:r>
        <w:r w:rsidR="00C56206" w:rsidRPr="00ED18E4">
          <w:rPr>
            <w:rFonts w:ascii="Calibri" w:eastAsia="DengXian" w:hAnsi="Calibri"/>
            <w:color w:val="000000"/>
            <w:sz w:val="18"/>
            <w:szCs w:val="18"/>
          </w:rPr>
          <w:t>)</w:t>
        </w:r>
        <w:del w:id="1621" w:author="Author">
          <w:r w:rsidR="00C56206" w:rsidRPr="00ED18E4" w:rsidDel="006D1D39">
            <w:rPr>
              <w:rFonts w:ascii="Calibri" w:eastAsia="DengXian" w:hAnsi="Calibri"/>
              <w:b/>
              <w:bCs/>
              <w:color w:val="000000"/>
              <w:sz w:val="18"/>
              <w:szCs w:val="18"/>
            </w:rPr>
            <w:delText>;</w:delText>
          </w:r>
        </w:del>
        <w:r>
          <w:rPr>
            <w:rFonts w:ascii="Calibri" w:eastAsia="DengXian" w:hAnsi="Calibri"/>
            <w:b/>
            <w:bCs/>
            <w:color w:val="000000"/>
            <w:sz w:val="18"/>
            <w:szCs w:val="18"/>
          </w:rPr>
          <w:t>.</w:t>
        </w:r>
        <w:r w:rsidR="00C56206" w:rsidRPr="00ED18E4">
          <w:rPr>
            <w:rFonts w:ascii="Calibri" w:eastAsia="DengXian" w:hAnsi="Calibri"/>
            <w:color w:val="000000"/>
            <w:sz w:val="18"/>
            <w:szCs w:val="18"/>
          </w:rPr>
          <w:t xml:space="preserve"> </w:t>
        </w:r>
        <w:del w:id="1622" w:author="Author">
          <w:r w:rsidR="00C56206" w:rsidRPr="00ED18E4" w:rsidDel="006D1D39">
            <w:rPr>
              <w:rFonts w:ascii="Calibri" w:eastAsia="DengXian" w:hAnsi="Calibri"/>
              <w:color w:val="000000"/>
              <w:sz w:val="18"/>
              <w:szCs w:val="18"/>
            </w:rPr>
            <w:delText xml:space="preserve">the </w:delText>
          </w:r>
          <w:r w:rsidR="00C56206" w:rsidRPr="00ED18E4" w:rsidDel="006D1D39">
            <w:rPr>
              <w:rFonts w:ascii="Calibri" w:eastAsia="DengXian" w:hAnsi="Calibri"/>
              <w:b/>
              <w:bCs/>
              <w:color w:val="000000"/>
              <w:sz w:val="18"/>
              <w:szCs w:val="18"/>
            </w:rPr>
            <w:delText xml:space="preserve">ideogram </w:delText>
          </w:r>
          <w:r w:rsidR="00C56206" w:rsidRPr="00ED18E4" w:rsidDel="006D1D39">
            <w:rPr>
              <w:rFonts w:ascii="Calibri" w:eastAsia="DengXian" w:hAnsi="Calibri"/>
              <w:color w:val="000000"/>
              <w:sz w:val="18"/>
              <w:szCs w:val="18"/>
            </w:rPr>
            <w:delText xml:space="preserve">on top shows </w:delText>
          </w:r>
          <w:r w:rsidR="00C56206" w:rsidDel="006D1D39">
            <w:rPr>
              <w:rFonts w:ascii="Calibri" w:eastAsia="DengXian" w:hAnsi="Calibri"/>
              <w:color w:val="000000"/>
              <w:sz w:val="18"/>
              <w:szCs w:val="18"/>
            </w:rPr>
            <w:delText xml:space="preserve">chromosome X </w:delText>
          </w:r>
          <w:r w:rsidR="00C56206" w:rsidRPr="00ED18E4" w:rsidDel="006D1D39">
            <w:rPr>
              <w:rFonts w:ascii="Calibri" w:eastAsia="DengXian" w:hAnsi="Calibri"/>
              <w:color w:val="000000"/>
              <w:sz w:val="18"/>
              <w:szCs w:val="18"/>
            </w:rPr>
            <w:delText xml:space="preserve">(rendered by </w:delText>
          </w:r>
          <w:r w:rsidR="00C56206" w:rsidDel="006D1D39">
            <w:fldChar w:fldCharType="begin"/>
          </w:r>
          <w:r w:rsidR="00C56206" w:rsidDel="006D1D39">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R="00C56206" w:rsidDel="006D1D39">
            <w:fldChar w:fldCharType="separate"/>
          </w:r>
          <w:r w:rsidR="00C56206" w:rsidRPr="00ED18E4" w:rsidDel="006D1D39">
            <w:rPr>
              <w:rStyle w:val="Hyperlink"/>
              <w:rFonts w:ascii="Calibri" w:eastAsia="DengXian" w:hAnsi="Calibri"/>
              <w:sz w:val="18"/>
              <w:szCs w:val="18"/>
            </w:rPr>
            <w:delText>UCSC</w:delText>
          </w:r>
          <w:r w:rsidR="00C56206" w:rsidDel="006D1D39">
            <w:rPr>
              <w:rStyle w:val="Hyperlink"/>
              <w:rFonts w:ascii="Calibri" w:eastAsia="DengXian" w:hAnsi="Calibri"/>
              <w:sz w:val="18"/>
              <w:szCs w:val="18"/>
            </w:rPr>
            <w:fldChar w:fldCharType="end"/>
          </w:r>
          <w:r w:rsidR="00C56206" w:rsidDel="006D1D39">
            <w:rPr>
              <w:rFonts w:ascii="Calibri" w:eastAsia="DengXian" w:hAnsi="Calibri"/>
              <w:color w:val="000000"/>
              <w:sz w:val="18"/>
              <w:szCs w:val="18"/>
            </w:rPr>
            <w:delText xml:space="preserve"> </w:delText>
          </w:r>
          <w:r w:rsidR="00C56206" w:rsidRPr="00ED18E4" w:rsidDel="006D1D39">
            <w:rPr>
              <w:rFonts w:ascii="Calibri" w:eastAsia="DengXian" w:hAnsi="Calibri"/>
              <w:color w:val="000000"/>
              <w:sz w:val="18"/>
              <w:szCs w:val="18"/>
            </w:rPr>
            <w:delText>genome browser)</w:delText>
          </w:r>
          <w:r w:rsidR="00C56206" w:rsidDel="006D1D39">
            <w:rPr>
              <w:rFonts w:ascii="Calibri" w:eastAsia="DengXian" w:hAnsi="Calibri"/>
              <w:color w:val="000000"/>
              <w:sz w:val="18"/>
              <w:szCs w:val="18"/>
            </w:rPr>
            <w:delText>, the</w:delText>
          </w:r>
          <w:r w:rsidR="00C56206" w:rsidRPr="00ED18E4" w:rsidDel="006D1D39">
            <w:rPr>
              <w:rFonts w:ascii="Calibri" w:eastAsia="DengXian" w:hAnsi="Calibri"/>
              <w:color w:val="000000"/>
              <w:sz w:val="18"/>
              <w:szCs w:val="18"/>
            </w:rPr>
            <w:delText xml:space="preserve"> </w:delText>
          </w:r>
          <w:r w:rsidR="00C56206" w:rsidDel="006D1D39">
            <w:rPr>
              <w:rFonts w:ascii="Calibri" w:eastAsia="DengXian" w:hAnsi="Calibri"/>
              <w:color w:val="000000"/>
              <w:sz w:val="18"/>
              <w:szCs w:val="18"/>
            </w:rPr>
            <w:delText>enclosing</w:delText>
          </w:r>
          <w:r w:rsidR="00C56206" w:rsidRPr="00ED18E4" w:rsidDel="006D1D39">
            <w:rPr>
              <w:rFonts w:ascii="Calibri" w:eastAsia="DengXian" w:hAnsi="Calibri"/>
              <w:color w:val="000000"/>
              <w:sz w:val="18"/>
              <w:szCs w:val="18"/>
            </w:rPr>
            <w:delText xml:space="preserve"> region q13.3</w:delText>
          </w:r>
          <w:r w:rsidR="00C56206" w:rsidDel="006D1D39">
            <w:rPr>
              <w:rFonts w:ascii="Calibri" w:eastAsia="DengXian" w:hAnsi="Calibri"/>
              <w:color w:val="000000"/>
              <w:sz w:val="18"/>
              <w:szCs w:val="18"/>
            </w:rPr>
            <w:delText xml:space="preserve"> (</w:delText>
          </w:r>
          <w:r w:rsidR="00C56206" w:rsidRPr="00C50FD7" w:rsidDel="006D1D39">
            <w:rPr>
              <w:rFonts w:ascii="Calibri" w:eastAsia="DengXian" w:hAnsi="Calibri"/>
              <w:b/>
              <w:bCs/>
              <w:color w:val="000000"/>
              <w:sz w:val="18"/>
              <w:szCs w:val="18"/>
            </w:rPr>
            <w:delText>red</w:delText>
          </w:r>
          <w:r w:rsidR="00C56206" w:rsidDel="006D1D39">
            <w:rPr>
              <w:rFonts w:ascii="Calibri" w:eastAsia="DengXian" w:hAnsi="Calibri"/>
              <w:color w:val="000000"/>
              <w:sz w:val="18"/>
              <w:szCs w:val="18"/>
            </w:rPr>
            <w:delText>),</w:delText>
          </w:r>
          <w:r w:rsidR="00C56206" w:rsidRPr="00ED18E4" w:rsidDel="006D1D39">
            <w:rPr>
              <w:rFonts w:ascii="Calibri" w:eastAsia="DengXian" w:hAnsi="Calibri"/>
              <w:color w:val="000000"/>
              <w:sz w:val="18"/>
              <w:szCs w:val="18"/>
            </w:rPr>
            <w:delText xml:space="preserve"> and LD scores </w:delText>
          </w:r>
          <w:r w:rsidR="00C56206" w:rsidDel="006D1D39">
            <w:rPr>
              <w:rFonts w:ascii="Calibri" w:eastAsia="DengXian" w:hAnsi="Calibri"/>
              <w:color w:val="000000"/>
              <w:sz w:val="18"/>
              <w:szCs w:val="18"/>
            </w:rPr>
            <w:delText xml:space="preserve"> (</w:delText>
          </w:r>
          <w:r w:rsidR="00C56206" w:rsidRPr="00FB4F1C" w:rsidDel="006D1D39">
            <w:rPr>
              <w:rFonts w:ascii="Calibri" w:eastAsia="DengXian" w:hAnsi="Calibri"/>
              <w:b/>
              <w:bCs/>
              <w:color w:val="000000"/>
              <w:sz w:val="18"/>
              <w:szCs w:val="18"/>
            </w:rPr>
            <w:delText>blue</w:delText>
          </w:r>
          <w:r w:rsidR="00C56206" w:rsidDel="006D1D39">
            <w:rPr>
              <w:rFonts w:ascii="Calibri" w:eastAsia="DengXian" w:hAnsi="Calibri"/>
              <w:color w:val="000000"/>
              <w:sz w:val="18"/>
              <w:szCs w:val="18"/>
            </w:rPr>
            <w:delText xml:space="preserve">) </w:delText>
          </w:r>
          <w:r w:rsidR="00C56206" w:rsidRPr="00ED18E4" w:rsidDel="006D1D39">
            <w:rPr>
              <w:rFonts w:ascii="Calibri" w:eastAsia="DengXian" w:hAnsi="Calibri"/>
              <w:color w:val="000000"/>
              <w:sz w:val="18"/>
              <w:szCs w:val="18"/>
            </w:rPr>
            <w:delText xml:space="preserve">based on </w:delText>
          </w:r>
          <w:r w:rsidR="00C56206" w:rsidRPr="00303C2A" w:rsidDel="006D1D39">
            <w:rPr>
              <w:rFonts w:ascii="Calibri" w:eastAsia="DengXian" w:hAnsi="Calibri"/>
              <w:color w:val="000000"/>
              <w:sz w:val="18"/>
              <w:szCs w:val="18"/>
            </w:rPr>
            <w:delText xml:space="preserve">3104 </w:delText>
          </w:r>
          <w:r w:rsidR="00C56206" w:rsidDel="006D1D39">
            <w:rPr>
              <w:rFonts w:ascii="Calibri" w:eastAsia="DengXian" w:hAnsi="Calibri"/>
              <w:color w:val="000000"/>
              <w:sz w:val="18"/>
              <w:szCs w:val="18"/>
            </w:rPr>
            <w:delText xml:space="preserve">genotyped </w:delText>
          </w:r>
          <w:r w:rsidR="00C56206" w:rsidRPr="00ED18E4" w:rsidDel="006D1D39">
            <w:rPr>
              <w:rFonts w:ascii="Calibri" w:eastAsia="DengXian" w:hAnsi="Calibri"/>
              <w:color w:val="000000"/>
              <w:sz w:val="18"/>
              <w:szCs w:val="18"/>
            </w:rPr>
            <w:delText>females</w:delText>
          </w:r>
          <w:r w:rsidR="00C56206" w:rsidDel="006D1D39">
            <w:rPr>
              <w:rFonts w:ascii="Calibri" w:eastAsia="DengXian" w:hAnsi="Calibri"/>
              <w:color w:val="000000"/>
              <w:sz w:val="18"/>
              <w:szCs w:val="18"/>
            </w:rPr>
            <w:delText xml:space="preserve"> (68.4%) in PEGS</w:delText>
          </w:r>
          <w:r w:rsidR="00C56206" w:rsidRPr="00ED18E4" w:rsidDel="006D1D39">
            <w:rPr>
              <w:rFonts w:ascii="Calibri" w:eastAsia="DengXian" w:hAnsi="Calibri"/>
              <w:color w:val="000000"/>
              <w:sz w:val="18"/>
              <w:szCs w:val="18"/>
            </w:rPr>
            <w:delText xml:space="preserve">; the GxE between </w:delText>
          </w:r>
          <w:r w:rsidR="00C56206" w:rsidDel="006D1D39">
            <w:rPr>
              <w:rFonts w:ascii="Calibri" w:eastAsia="DengXian" w:hAnsi="Calibri"/>
              <w:color w:val="000000"/>
              <w:sz w:val="18"/>
              <w:szCs w:val="18"/>
            </w:rPr>
            <w:delText xml:space="preserve">SNPs </w:delText>
          </w:r>
          <w:r w:rsidR="00C56206" w:rsidRPr="00ED18E4" w:rsidDel="006D1D39">
            <w:rPr>
              <w:rFonts w:ascii="Calibri" w:eastAsia="DengXian" w:hAnsi="Calibri"/>
              <w:color w:val="000000"/>
              <w:sz w:val="18"/>
              <w:szCs w:val="18"/>
            </w:rPr>
            <w:delText>in ABCB7-UPRT and toner (</w:delText>
          </w:r>
          <w:r w:rsidR="00C56206" w:rsidRPr="00ED18E4" w:rsidDel="006D1D39">
            <w:rPr>
              <w:rFonts w:ascii="Calibri" w:eastAsia="DengXian" w:hAnsi="Calibri"/>
              <w:b/>
              <w:bCs/>
              <w:color w:val="000000"/>
              <w:sz w:val="18"/>
              <w:szCs w:val="18"/>
            </w:rPr>
            <w:delText>red points</w:delText>
          </w:r>
          <w:r w:rsidR="00C56206" w:rsidRPr="00ED18E4" w:rsidDel="006D1D39">
            <w:rPr>
              <w:rFonts w:ascii="Calibri" w:eastAsia="DengXian" w:hAnsi="Calibri"/>
              <w:color w:val="000000"/>
              <w:sz w:val="18"/>
              <w:szCs w:val="18"/>
            </w:rPr>
            <w:delText xml:space="preserve">) reached beyond </w:delText>
          </w:r>
          <w:r w:rsidR="00C56206" w:rsidDel="006D1D39">
            <w:rPr>
              <w:rFonts w:ascii="Calibri" w:eastAsia="DengXian" w:hAnsi="Calibri"/>
              <w:color w:val="000000"/>
              <w:sz w:val="18"/>
              <w:szCs w:val="18"/>
            </w:rPr>
            <w:delText xml:space="preserve">conventional </w:delText>
          </w:r>
          <w:r w:rsidR="00C56206" w:rsidRPr="00ED18E4" w:rsidDel="006D1D39">
            <w:rPr>
              <w:rFonts w:ascii="Calibri" w:eastAsia="DengXian" w:hAnsi="Calibri"/>
              <w:color w:val="000000"/>
              <w:sz w:val="18"/>
              <w:szCs w:val="18"/>
            </w:rPr>
            <w:delText>genome wide significance (-log</w:delText>
          </w:r>
          <w:r w:rsidR="00C56206" w:rsidRPr="00ED18E4" w:rsidDel="006D1D39">
            <w:rPr>
              <w:rFonts w:ascii="Calibri" w:eastAsia="DengXian" w:hAnsi="Calibri"/>
              <w:color w:val="000000"/>
              <w:sz w:val="18"/>
              <w:szCs w:val="18"/>
              <w:vertAlign w:val="subscript"/>
            </w:rPr>
            <w:delText>10</w:delText>
          </w:r>
          <w:r w:rsidR="00C56206" w:rsidRPr="00ED18E4" w:rsidDel="006D1D39">
            <w:rPr>
              <w:rFonts w:ascii="Calibri" w:eastAsia="DengXian" w:hAnsi="Calibri"/>
              <w:color w:val="000000"/>
              <w:sz w:val="18"/>
              <w:szCs w:val="18"/>
            </w:rPr>
            <w:delText>(5</w:delText>
          </w:r>
          <w:r w:rsidR="00C56206" w:rsidRPr="00ED18E4" w:rsidDel="006D1D39">
            <w:rPr>
              <w:sz w:val="18"/>
              <w:szCs w:val="18"/>
            </w:rPr>
            <w:delText>e</w:delText>
          </w:r>
          <w:r w:rsidR="00C56206" w:rsidRPr="00ED18E4" w:rsidDel="006D1D39">
            <w:rPr>
              <w:rFonts w:ascii="Calibri" w:eastAsia="DengXian" w:hAnsi="Calibri"/>
              <w:color w:val="000000"/>
              <w:sz w:val="18"/>
              <w:szCs w:val="18"/>
            </w:rPr>
            <w:delText xml:space="preserve">-8), </w:delText>
          </w:r>
          <w:r w:rsidR="00C56206" w:rsidRPr="00ED18E4" w:rsidDel="006D1D39">
            <w:rPr>
              <w:rFonts w:ascii="Calibri" w:eastAsia="DengXian" w:hAnsi="Calibri"/>
              <w:b/>
              <w:bCs/>
              <w:color w:val="000000"/>
              <w:sz w:val="18"/>
              <w:szCs w:val="18"/>
            </w:rPr>
            <w:delText>red horizontal dash</w:delText>
          </w:r>
          <w:r w:rsidR="00C56206" w:rsidRPr="00ED18E4" w:rsidDel="006D1D39">
            <w:rPr>
              <w:rFonts w:ascii="Calibri" w:eastAsia="DengXian" w:hAnsi="Calibri"/>
              <w:color w:val="000000"/>
              <w:sz w:val="18"/>
              <w:szCs w:val="18"/>
            </w:rPr>
            <w:delText xml:space="preserve">). </w:delText>
          </w:r>
        </w:del>
        <w:r w:rsidR="00C56206" w:rsidRPr="00ED18E4">
          <w:rPr>
            <w:rFonts w:ascii="Calibri" w:eastAsia="DengXian" w:hAnsi="Calibri"/>
            <w:color w:val="000000"/>
            <w:sz w:val="18"/>
            <w:szCs w:val="18"/>
          </w:rPr>
          <w:t xml:space="preserve">Although the smallest </w:t>
        </w:r>
        <w:r w:rsidR="00C56206" w:rsidRPr="00ED18E4">
          <w:rPr>
            <w:rFonts w:ascii="Calibri" w:eastAsia="DengXian" w:hAnsi="Calibri"/>
            <w:color w:val="000000"/>
            <w:sz w:val="18"/>
            <w:szCs w:val="18"/>
          </w:rPr>
          <w:lastRenderedPageBreak/>
          <w:t>p-value (</w:t>
        </w:r>
        <w:r w:rsidR="00C56206" w:rsidRPr="00ED18E4">
          <w:rPr>
            <w:rFonts w:ascii="Calibri" w:eastAsia="DengXian" w:hAnsi="Calibri"/>
            <w:b/>
            <w:bCs/>
            <w:color w:val="000000"/>
            <w:sz w:val="18"/>
            <w:szCs w:val="18"/>
          </w:rPr>
          <w:t>rs4409555,</w:t>
        </w:r>
        <w:r w:rsidR="00C56206" w:rsidRPr="00ED18E4">
          <w:rPr>
            <w:rFonts w:ascii="Calibri" w:eastAsia="DengXian" w:hAnsi="Calibri"/>
            <w:color w:val="000000"/>
            <w:sz w:val="18"/>
            <w:szCs w:val="18"/>
          </w:rPr>
          <w:t xml:space="preserve"> </w:t>
        </w:r>
        <w:r w:rsidR="00C56206" w:rsidRPr="00ED18E4">
          <w:rPr>
            <w:sz w:val="18"/>
            <w:szCs w:val="18"/>
          </w:rPr>
          <w:t>9.25e-12</w:t>
        </w:r>
        <w:r w:rsidR="00C56206" w:rsidRPr="00ED18E4">
          <w:rPr>
            <w:rFonts w:ascii="Calibri" w:eastAsia="DengXian" w:hAnsi="Calibri"/>
            <w:color w:val="000000"/>
            <w:sz w:val="18"/>
            <w:szCs w:val="18"/>
          </w:rPr>
          <w:t xml:space="preserve">) did not guarantee significance after Bonferroni correction over 4.74 billion selectable GxE tests, </w:t>
        </w:r>
        <w:r w:rsidR="00C56206">
          <w:rPr>
            <w:rFonts w:ascii="Calibri" w:eastAsia="DengXian" w:hAnsi="Calibri"/>
            <w:color w:val="000000"/>
            <w:sz w:val="18"/>
            <w:szCs w:val="18"/>
          </w:rPr>
          <w:t xml:space="preserve">the </w:t>
        </w:r>
        <w:r w:rsidR="00C56206" w:rsidRPr="00ED18E4">
          <w:rPr>
            <w:rFonts w:ascii="Calibri" w:eastAsia="DengXian" w:hAnsi="Calibri"/>
            <w:color w:val="000000"/>
            <w:sz w:val="18"/>
            <w:szCs w:val="18"/>
          </w:rPr>
          <w:t xml:space="preserve">region was prioritized by significant variance loci found by VLA in </w:t>
        </w:r>
        <w:r w:rsidR="00C56206">
          <w:rPr>
            <w:rFonts w:ascii="Calibri" w:eastAsia="DengXian" w:hAnsi="Calibri"/>
            <w:color w:val="000000"/>
            <w:sz w:val="18"/>
            <w:szCs w:val="18"/>
          </w:rPr>
          <w:t xml:space="preserve">the </w:t>
        </w:r>
        <w:r w:rsidR="00C56206" w:rsidRPr="00ED18E4">
          <w:rPr>
            <w:rFonts w:ascii="Calibri" w:eastAsia="DengXian" w:hAnsi="Calibri"/>
            <w:color w:val="000000"/>
            <w:sz w:val="18"/>
            <w:szCs w:val="18"/>
          </w:rPr>
          <w:t>UK Biobank.</w:t>
        </w:r>
      </w:ins>
    </w:p>
    <w:moveToRangeEnd w:id="1606"/>
    <w:p w14:paraId="0801D4BE" w14:textId="0704FFC9" w:rsidR="00C56206" w:rsidRDefault="00C56206" w:rsidP="00C56206"/>
    <w:p w14:paraId="1536A024" w14:textId="71D38EFA" w:rsidR="000B35E9" w:rsidRPr="000B35E9" w:rsidRDefault="000B35E9" w:rsidP="00C56206">
      <w:pPr>
        <w:rPr>
          <w:highlight w:val="cyan"/>
        </w:rPr>
      </w:pPr>
      <w:r w:rsidRPr="000B35E9">
        <w:rPr>
          <w:highlight w:val="cyan"/>
        </w:rPr>
        <w:t>(Xiaoran: Reworking this figure</w:t>
      </w:r>
      <w:del w:id="1623" w:author="Author">
        <w:r w:rsidR="000D737E" w:rsidDel="004A65BD">
          <w:rPr>
            <w:highlight w:val="cyan"/>
          </w:rPr>
          <w:delText xml:space="preserve"> as Figure 9d</w:delText>
        </w:r>
      </w:del>
      <w:r w:rsidRPr="000B35E9">
        <w:rPr>
          <w:highlight w:val="cyan"/>
        </w:rPr>
        <w:t>)</w:t>
      </w:r>
    </w:p>
    <w:p w14:paraId="65D56383" w14:textId="46756BD3" w:rsidR="00C56206" w:rsidRPr="00C56206" w:rsidRDefault="00C56206" w:rsidP="00C56206">
      <w:r w:rsidRPr="000B35E9">
        <w:rPr>
          <w:noProof/>
          <w:highlight w:val="cyan"/>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7">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Gs6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gxrO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28" o:title=""/>
                </v:shape>
                <w10:anchorlock/>
              </v:group>
            </w:pict>
          </mc:Fallback>
        </mc:AlternateContent>
      </w:r>
    </w:p>
    <w:p w14:paraId="1087F634" w14:textId="0178E40A" w:rsidR="00C56206" w:rsidRDefault="00C56206" w:rsidP="005D2819">
      <w:pPr>
        <w:pStyle w:val="Bibliography"/>
        <w:rPr>
          <w:b/>
          <w:bCs/>
          <w:sz w:val="28"/>
          <w:szCs w:val="28"/>
        </w:rPr>
      </w:pPr>
    </w:p>
    <w:p w14:paraId="473E54B9" w14:textId="5BF9D511" w:rsidR="0041060D" w:rsidRDefault="00C56206" w:rsidP="00C56206">
      <w:r>
        <w:rPr>
          <w:noProof/>
        </w:rPr>
        <mc:AlternateContent>
          <mc:Choice Requires="wpc">
            <w:drawing>
              <wp:inline distT="0" distB="0" distL="0" distR="0" wp14:anchorId="3D451A1E" wp14:editId="4AE68B79">
                <wp:extent cx="5848985" cy="3105151"/>
                <wp:effectExtent l="0" t="0" r="5715" b="635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2" name="Text Box 17"/>
                        <wps:cNvSpPr txBox="1"/>
                        <wps:spPr>
                          <a:xfrm>
                            <a:off x="0" y="2935291"/>
                            <a:ext cx="5848985" cy="169859"/>
                          </a:xfrm>
                          <a:prstGeom prst="rect">
                            <a:avLst/>
                          </a:prstGeom>
                          <a:solidFill>
                            <a:schemeClr val="lt1"/>
                          </a:solidFill>
                          <a:ln w="6350">
                            <a:noFill/>
                          </a:ln>
                        </wps:spPr>
                        <wps:txbx>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7" descr="A picture containing text&#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b="6052"/>
                          <a:stretch/>
                        </pic:blipFill>
                        <pic:spPr bwMode="auto">
                          <a:xfrm>
                            <a:off x="0" y="0"/>
                            <a:ext cx="5848985" cy="138725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A picture containing text&#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b="6908"/>
                          <a:stretch/>
                        </pic:blipFill>
                        <pic:spPr bwMode="auto">
                          <a:xfrm>
                            <a:off x="0" y="1555750"/>
                            <a:ext cx="5848985" cy="138101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D451A1E" id="Canvas 13" o:spid="_x0000_s1072" editas="canvas" style="width:460.55pt;height:244.5pt;mso-position-horizontal-relative:char;mso-position-vertical-relative:line" coordsize="58489,3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">
                <v:shape id="_x0000_s1073" type="#_x0000_t75" style="position:absolute;width:58489;height:31051;visibility:visible;mso-wrap-style:square" filled="t">
                  <v:fill o:detectmouseclick="t"/>
                  <v:path o:connecttype="none"/>
                </v:shape>
                <v:shape id="Text Box 17" o:spid="_x0000_s1074" type="#_x0000_t202" style="position:absolute;top:29352;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v:textbox>
                </v:shape>
                <v:shape id="Picture 7" o:spid="_x0000_s1075" type="#_x0000_t75" alt="A picture containing text&#10;&#10;Description automatically generated" style="position:absolute;width:58489;height:13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">
                  <v:imagedata r:id="rId31" o:title="A picture containing text&#10;&#10;Description automatically generated" cropbottom="3966f"/>
                </v:shape>
                <v:shape id="Picture 9" o:spid="_x0000_s1076" type="#_x0000_t75" alt="A picture containing text&#10;&#10;Description automatically generated" style="position:absolute;top:15557;width:58489;height:1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">
                  <v:imagedata r:id="rId32" o:title="A picture containing text&#10;&#10;Description automatically generated" cropbottom="4527f"/>
                </v:shape>
                <w10:anchorlock/>
              </v:group>
            </w:pict>
          </mc:Fallback>
        </mc:AlternateContent>
      </w:r>
    </w:p>
    <w:p w14:paraId="4933A551" w14:textId="77777777" w:rsidR="0041060D" w:rsidRDefault="0041060D">
      <w:pPr>
        <w:spacing w:after="160" w:line="259" w:lineRule="auto"/>
        <w:jc w:val="left"/>
      </w:pPr>
      <w:r>
        <w:br w:type="page"/>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49032468" w:rsidR="00C56206" w:rsidRPr="00D14378" w:rsidRDefault="00C56206" w:rsidP="00D14378">
      <w:pPr>
        <w:pStyle w:val="NoSpacing"/>
        <w:rPr>
          <w:b/>
          <w:bCs/>
        </w:rPr>
      </w:pPr>
      <w:r w:rsidRPr="00D14378">
        <w:rPr>
          <w:b/>
          <w:bCs/>
        </w:rPr>
        <w:t xml:space="preserve">Table 2. UK Biobank </w:t>
      </w:r>
      <w:r w:rsidR="00300A5E" w:rsidRPr="00D14378">
        <w:rPr>
          <w:b/>
          <w:bCs/>
        </w:rPr>
        <w:t>phen</w:t>
      </w:r>
      <w:r w:rsidRPr="00D14378">
        <w:rPr>
          <w:b/>
          <w:bCs/>
        </w:rPr>
        <w:t>otypes</w:t>
      </w:r>
      <w:ins w:id="1624" w:author="Author">
        <w:r w:rsidR="00300A5E">
          <w:rPr>
            <w:b/>
            <w:bCs/>
          </w:rPr>
          <w:t xml:space="preserve"> used</w:t>
        </w:r>
      </w:ins>
      <w:del w:id="1625" w:author="Author">
        <w:r w:rsidRPr="00D14378" w:rsidDel="0090187F">
          <w:rPr>
            <w:b/>
            <w:bCs/>
          </w:rPr>
          <w:delText xml:space="preserve"> Used</w:delText>
        </w:r>
      </w:del>
    </w:p>
    <w:p w14:paraId="603783FC" w14:textId="47F33024" w:rsidR="00C56206" w:rsidRDefault="004F4995" w:rsidP="00D14378">
      <w:pPr>
        <w:pStyle w:val="NoSpacing"/>
      </w:pPr>
      <w:r>
        <w:t>T</w:t>
      </w:r>
      <w:r w:rsidRPr="00995A72">
        <w:t>he histograms show distributions before and after normalization</w:t>
      </w:r>
      <w:ins w:id="1626" w:author="Author">
        <w:r w:rsidR="00300A5E">
          <w:t xml:space="preserve">. Normalized distributions </w:t>
        </w:r>
      </w:ins>
      <w:del w:id="1627" w:author="Author">
        <w:r w:rsidDel="00300A5E">
          <w:delText xml:space="preserve">, the latter </w:delText>
        </w:r>
      </w:del>
      <w:r>
        <w:t xml:space="preserve">were used in </w:t>
      </w:r>
      <w:r w:rsidR="000C5D5B">
        <w:t>genome</w:t>
      </w:r>
      <w:ins w:id="1628" w:author="Author">
        <w:r w:rsidR="00300A5E">
          <w:t>-</w:t>
        </w:r>
      </w:ins>
      <w:del w:id="1629" w:author="Author">
        <w:r w:rsidR="000C5D5B" w:rsidDel="00300A5E">
          <w:delText xml:space="preserve"> </w:delText>
        </w:r>
      </w:del>
      <w:r w:rsidR="000C5D5B">
        <w:t xml:space="preserve">wide </w:t>
      </w:r>
      <w:r>
        <w:t>variance loci test</w:t>
      </w:r>
      <w:r w:rsidR="00D14378">
        <w:t>s</w:t>
      </w:r>
      <w:r>
        <w:t xml:space="preserve"> and </w:t>
      </w:r>
      <w:del w:id="1630" w:author="Author">
        <w:r w:rsidR="000C5D5B" w:rsidRPr="000C5D5B" w:rsidDel="00300A5E">
          <w:delText>2</w:delText>
        </w:r>
      </w:del>
      <w:ins w:id="1631" w:author="Author">
        <w:r w:rsidR="00300A5E">
          <w:t>two</w:t>
        </w:r>
      </w:ins>
      <w:r w:rsidR="000C5D5B" w:rsidRPr="000C5D5B">
        <w:t>-way GxE-WAS</w:t>
      </w:r>
      <w:r w:rsidRPr="00995A72">
        <w:t>.</w:t>
      </w:r>
    </w:p>
    <w:p w14:paraId="55AEB386" w14:textId="77777777" w:rsidR="004F4995" w:rsidRPr="004F4995" w:rsidRDefault="004F4995" w:rsidP="004F4995"/>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Change w:id="1632">
          <w:tblGrid>
            <w:gridCol w:w="601"/>
            <w:gridCol w:w="3388"/>
            <w:gridCol w:w="885"/>
            <w:gridCol w:w="595"/>
            <w:gridCol w:w="825"/>
            <w:gridCol w:w="825"/>
            <w:gridCol w:w="1066"/>
            <w:gridCol w:w="1165"/>
          </w:tblGrid>
        </w:tblGridChange>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466A02">
        <w:tblPrEx>
          <w:tblW w:w="5000" w:type="pct"/>
          <w:tblPrExChange w:id="1633" w:author="Author">
            <w:tblPrEx>
              <w:tblW w:w="5000" w:type="pct"/>
            </w:tblPrEx>
          </w:tblPrExChange>
        </w:tblPrEx>
        <w:trPr>
          <w:trHeight w:val="323"/>
          <w:trPrChange w:id="1634" w:author="Author">
            <w:trPr>
              <w:trHeight w:val="288"/>
            </w:trPr>
          </w:trPrChange>
        </w:trPr>
        <w:tc>
          <w:tcPr>
            <w:tcW w:w="321" w:type="pct"/>
            <w:noWrap/>
            <w:hideMark/>
            <w:tcPrChange w:id="1635" w:author="Author">
              <w:tcPr>
                <w:tcW w:w="321" w:type="pct"/>
                <w:noWrap/>
                <w:hideMark/>
              </w:tcPr>
            </w:tcPrChange>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Change w:id="1636" w:author="Author">
              <w:tcPr>
                <w:tcW w:w="1812" w:type="pct"/>
                <w:noWrap/>
                <w:hideMark/>
              </w:tcPr>
            </w:tcPrChange>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Change w:id="1637" w:author="Author">
              <w:tcPr>
                <w:tcW w:w="473" w:type="pct"/>
                <w:noWrap/>
                <w:hideMark/>
              </w:tcPr>
            </w:tcPrChange>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Change w:id="1638" w:author="Author">
              <w:tcPr>
                <w:tcW w:w="318" w:type="pct"/>
                <w:noWrap/>
                <w:hideMark/>
              </w:tcPr>
            </w:tcPrChange>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Change w:id="1639" w:author="Author">
              <w:tcPr>
                <w:tcW w:w="441" w:type="pct"/>
                <w:noWrap/>
                <w:hideMark/>
              </w:tcPr>
            </w:tcPrChange>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Change w:id="1640" w:author="Author">
              <w:tcPr>
                <w:tcW w:w="441" w:type="pct"/>
                <w:noWrap/>
                <w:hideMark/>
              </w:tcPr>
            </w:tcPrChange>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Change w:id="1641" w:author="Author">
              <w:tcPr>
                <w:tcW w:w="570" w:type="pct"/>
                <w:noWrap/>
                <w:hideMark/>
              </w:tcPr>
            </w:tcPrChange>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Change w:id="1642" w:author="Author">
              <w:tcPr>
                <w:tcW w:w="623" w:type="pct"/>
                <w:noWrap/>
                <w:hideMark/>
              </w:tcPr>
            </w:tcPrChange>
          </w:tcPr>
          <w:p w14:paraId="133C8C22" w14:textId="77777777" w:rsidR="00C56206" w:rsidRPr="001C70A1" w:rsidRDefault="00C56206" w:rsidP="004B4FAA">
            <w:pPr>
              <w:pStyle w:val="NoSpacing"/>
              <w:rPr>
                <w:sz w:val="21"/>
                <w:szCs w:val="21"/>
              </w:rPr>
            </w:pPr>
          </w:p>
        </w:tc>
      </w:tr>
    </w:tbl>
    <w:p w14:paraId="3A5EE144" w14:textId="58784702" w:rsidR="00C56206" w:rsidRPr="000C5D5B" w:rsidRDefault="00C56206" w:rsidP="000C5D5B">
      <w:pPr>
        <w:pStyle w:val="NoSpacing"/>
        <w:rPr>
          <w:b/>
          <w:bCs/>
        </w:rPr>
      </w:pPr>
      <w:r w:rsidRPr="000C5D5B">
        <w:rPr>
          <w:b/>
          <w:bCs/>
        </w:rPr>
        <w:t xml:space="preserve">Table 3. UK Biobank </w:t>
      </w:r>
      <w:r w:rsidR="00300A5E" w:rsidRPr="000C5D5B">
        <w:rPr>
          <w:b/>
          <w:bCs/>
        </w:rPr>
        <w:t>e</w:t>
      </w:r>
      <w:r w:rsidRPr="000C5D5B">
        <w:rPr>
          <w:b/>
          <w:bCs/>
        </w:rPr>
        <w:t xml:space="preserve">xposome </w:t>
      </w:r>
      <w:del w:id="1643" w:author="Author">
        <w:r w:rsidRPr="000C5D5B" w:rsidDel="00300A5E">
          <w:rPr>
            <w:b/>
            <w:bCs/>
          </w:rPr>
          <w:delText>(16 items)</w:delText>
        </w:r>
      </w:del>
    </w:p>
    <w:p w14:paraId="64F4CD9C" w14:textId="0CFAE61F" w:rsidR="00C56206" w:rsidRPr="000C5D5B" w:rsidRDefault="00C56206" w:rsidP="000C5D5B">
      <w:pPr>
        <w:pStyle w:val="NoSpacing"/>
      </w:pPr>
      <w:r w:rsidRPr="000C5D5B">
        <w:t>The histograms show distributions before and after normalization</w:t>
      </w:r>
      <w:ins w:id="1644" w:author="Author">
        <w:r w:rsidR="00300A5E">
          <w:t xml:space="preserve">. Normalized distributions </w:t>
        </w:r>
      </w:ins>
      <w:del w:id="1645" w:author="Author">
        <w:r w:rsidR="00A42C37" w:rsidRPr="000C5D5B" w:rsidDel="00300A5E">
          <w:delText xml:space="preserve">, the latter </w:delText>
        </w:r>
      </w:del>
      <w:r w:rsidRPr="000C5D5B">
        <w:t xml:space="preserve">were </w:t>
      </w:r>
      <w:r w:rsidR="00A42C37" w:rsidRPr="000C5D5B">
        <w:t>used</w:t>
      </w:r>
      <w:r w:rsidRPr="000C5D5B">
        <w:t xml:space="preserve"> in </w:t>
      </w:r>
      <w:del w:id="1646" w:author="Author">
        <w:r w:rsidR="00A42C37" w:rsidRPr="000C5D5B" w:rsidDel="00300A5E">
          <w:delText>2</w:delText>
        </w:r>
      </w:del>
      <w:ins w:id="1647" w:author="Author">
        <w:r w:rsidR="00300A5E">
          <w:t>two</w:t>
        </w:r>
      </w:ins>
      <w:r w:rsidR="00A42C37" w:rsidRPr="000C5D5B">
        <w:t>-way GxE-WAS</w:t>
      </w:r>
      <w:r w:rsidRPr="000C5D5B">
        <w:t>.</w:t>
      </w:r>
    </w:p>
    <w:p w14:paraId="2DDEBF21" w14:textId="77777777" w:rsidR="000C5D5B" w:rsidRDefault="000C5D5B">
      <w:pPr>
        <w:spacing w:after="160" w:line="259" w:lineRule="auto"/>
        <w:jc w:val="left"/>
        <w:rPr>
          <w:b/>
          <w:bCs/>
          <w:sz w:val="28"/>
          <w:szCs w:val="28"/>
        </w:rPr>
      </w:pPr>
      <w:r>
        <w:rPr>
          <w:b/>
          <w:bCs/>
          <w:sz w:val="28"/>
          <w:szCs w:val="28"/>
        </w:rPr>
        <w:br w:type="page"/>
      </w:r>
    </w:p>
    <w:p w14:paraId="2AFCBF9D" w14:textId="5A7DF9A3" w:rsidR="00336F71" w:rsidRPr="00336F71" w:rsidRDefault="00336F71" w:rsidP="005D2819">
      <w:pPr>
        <w:pStyle w:val="Bibliography"/>
        <w:rPr>
          <w:b/>
          <w:bCs/>
          <w:sz w:val="28"/>
          <w:szCs w:val="28"/>
        </w:rPr>
      </w:pPr>
      <w:r w:rsidRPr="00336F71">
        <w:rPr>
          <w:b/>
          <w:bCs/>
          <w:sz w:val="28"/>
          <w:szCs w:val="28"/>
        </w:rPr>
        <w:lastRenderedPageBreak/>
        <w:t>References</w:t>
      </w:r>
    </w:p>
    <w:p w14:paraId="7A396E70" w14:textId="77777777" w:rsidR="00000300" w:rsidRPr="00000300" w:rsidRDefault="000F5B36" w:rsidP="00000300">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000300" w:rsidRPr="00000300">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rFonts w:ascii="Calibri" w:hAnsi="Calibri" w:cs="Calibri"/>
          <w:i/>
          <w:iCs/>
        </w:rPr>
        <w:t>Human Molecular Genetics</w:t>
      </w:r>
      <w:r w:rsidR="00000300" w:rsidRPr="00000300">
        <w:rPr>
          <w:rFonts w:ascii="Calibri" w:hAnsi="Calibri" w:cs="Calibri"/>
        </w:rPr>
        <w:t xml:space="preserve"> 8 (5): 743–49. https://doi.org/10.1093/hmg/8.5.743.</w:t>
      </w:r>
    </w:p>
    <w:p w14:paraId="084EBC59" w14:textId="77777777" w:rsidR="00000300" w:rsidRPr="00000300" w:rsidRDefault="00000300" w:rsidP="00000300">
      <w:pPr>
        <w:pStyle w:val="Bibliography"/>
        <w:rPr>
          <w:rFonts w:ascii="Calibri" w:hAnsi="Calibri" w:cs="Calibri"/>
        </w:rPr>
      </w:pPr>
      <w:r w:rsidRPr="00000300">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000300">
        <w:rPr>
          <w:rFonts w:ascii="Calibri" w:hAnsi="Calibri" w:cs="Calibri"/>
          <w:i/>
          <w:iCs/>
        </w:rPr>
        <w:t>Genetic Epidemiology</w:t>
      </w:r>
      <w:r w:rsidRPr="00000300">
        <w:rPr>
          <w:rFonts w:ascii="Calibri" w:hAnsi="Calibri" w:cs="Calibri"/>
        </w:rPr>
        <w:t xml:space="preserve"> 38 (1): 51–59.</w:t>
      </w:r>
    </w:p>
    <w:p w14:paraId="4F9C46F9" w14:textId="77777777" w:rsidR="00000300" w:rsidRPr="00000300" w:rsidRDefault="00000300" w:rsidP="00000300">
      <w:pPr>
        <w:pStyle w:val="Bibliography"/>
        <w:rPr>
          <w:rFonts w:ascii="Calibri" w:hAnsi="Calibri" w:cs="Calibri"/>
        </w:rPr>
      </w:pPr>
      <w:r w:rsidRPr="00000300">
        <w:rPr>
          <w:rFonts w:ascii="Calibri" w:hAnsi="Calibri" w:cs="Calibri"/>
        </w:rPr>
        <w:t xml:space="preserve">Deng, Wei Q., Senay Asma, and Guillaume Paré. 2014. “Meta-Analysis of SNPs Involved in Variance Heterogeneity Using Levene’s Test for Equal Variances.” </w:t>
      </w:r>
      <w:r w:rsidRPr="00000300">
        <w:rPr>
          <w:rFonts w:ascii="Calibri" w:hAnsi="Calibri" w:cs="Calibri"/>
          <w:i/>
          <w:iCs/>
        </w:rPr>
        <w:t>European Journal of Human Genetics</w:t>
      </w:r>
      <w:r w:rsidRPr="00000300">
        <w:rPr>
          <w:rFonts w:ascii="Calibri" w:hAnsi="Calibri" w:cs="Calibri"/>
        </w:rPr>
        <w:t xml:space="preserve"> 22 (3): 427–30.</w:t>
      </w:r>
    </w:p>
    <w:p w14:paraId="395B917A" w14:textId="77777777" w:rsidR="00000300" w:rsidRPr="00000300" w:rsidRDefault="00000300" w:rsidP="00000300">
      <w:pPr>
        <w:pStyle w:val="Bibliography"/>
        <w:rPr>
          <w:rFonts w:ascii="Calibri" w:hAnsi="Calibri" w:cs="Calibri"/>
        </w:rPr>
      </w:pPr>
      <w:r w:rsidRPr="00000300">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000300">
        <w:rPr>
          <w:rFonts w:ascii="Calibri" w:hAnsi="Calibri" w:cs="Calibri"/>
          <w:i/>
          <w:iCs/>
        </w:rPr>
        <w:t>Nature Reviews Genetics</w:t>
      </w:r>
      <w:r w:rsidRPr="00000300">
        <w:rPr>
          <w:rFonts w:ascii="Calibri" w:hAnsi="Calibri" w:cs="Calibri"/>
        </w:rPr>
        <w:t xml:space="preserve"> 11 (6): 446–50.</w:t>
      </w:r>
    </w:p>
    <w:p w14:paraId="08E8D90E" w14:textId="77777777" w:rsidR="00000300" w:rsidRPr="00000300" w:rsidRDefault="00000300" w:rsidP="00000300">
      <w:pPr>
        <w:pStyle w:val="Bibliography"/>
        <w:rPr>
          <w:rFonts w:ascii="Calibri" w:hAnsi="Calibri" w:cs="Calibri"/>
        </w:rPr>
      </w:pPr>
      <w:r w:rsidRPr="00000300">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000300">
        <w:rPr>
          <w:rFonts w:ascii="Calibri" w:hAnsi="Calibri" w:cs="Calibri"/>
          <w:i/>
          <w:iCs/>
        </w:rPr>
        <w:t>NanoImpact</w:t>
      </w:r>
      <w:r w:rsidRPr="00000300">
        <w:rPr>
          <w:rFonts w:ascii="Calibri" w:hAnsi="Calibri" w:cs="Calibri"/>
        </w:rPr>
        <w:t xml:space="preserve"> 19 (July): 100248. https://doi.org/10.1016/j.impact.2020.100248.</w:t>
      </w:r>
    </w:p>
    <w:p w14:paraId="67DB987E" w14:textId="77777777" w:rsidR="00000300" w:rsidRPr="00000300" w:rsidRDefault="00000300" w:rsidP="00000300">
      <w:pPr>
        <w:pStyle w:val="Bibliography"/>
        <w:rPr>
          <w:rFonts w:ascii="Calibri" w:hAnsi="Calibri" w:cs="Calibri"/>
        </w:rPr>
      </w:pPr>
      <w:r w:rsidRPr="00000300">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000300">
        <w:rPr>
          <w:rFonts w:ascii="Calibri" w:hAnsi="Calibri" w:cs="Calibri"/>
          <w:i/>
          <w:iCs/>
        </w:rPr>
        <w:t>Nature Genetics</w:t>
      </w:r>
      <w:r w:rsidRPr="00000300">
        <w:rPr>
          <w:rFonts w:ascii="Calibri" w:hAnsi="Calibri" w:cs="Calibri"/>
        </w:rPr>
        <w:t xml:space="preserve"> 46 (3): 310–15.</w:t>
      </w:r>
    </w:p>
    <w:p w14:paraId="6E7612A1" w14:textId="77777777" w:rsidR="00000300" w:rsidRPr="00000300" w:rsidRDefault="00000300" w:rsidP="00000300">
      <w:pPr>
        <w:pStyle w:val="Bibliography"/>
        <w:rPr>
          <w:rFonts w:ascii="Calibri" w:hAnsi="Calibri" w:cs="Calibri"/>
        </w:rPr>
      </w:pPr>
      <w:r w:rsidRPr="00000300">
        <w:rPr>
          <w:rFonts w:ascii="Calibri" w:hAnsi="Calibri" w:cs="Calibri"/>
        </w:rPr>
        <w:t xml:space="preserve">Lee, Youngjo, and John A Nelder. 2006. “Double Hierarchical Generalized Linear Models (with Discussion).” </w:t>
      </w:r>
      <w:r w:rsidRPr="00000300">
        <w:rPr>
          <w:rFonts w:ascii="Calibri" w:hAnsi="Calibri" w:cs="Calibri"/>
          <w:i/>
          <w:iCs/>
        </w:rPr>
        <w:t>Journal of the Royal Statistical Society: Series C (Applied Statistics)</w:t>
      </w:r>
      <w:r w:rsidRPr="00000300">
        <w:rPr>
          <w:rFonts w:ascii="Calibri" w:hAnsi="Calibri" w:cs="Calibri"/>
        </w:rPr>
        <w:t xml:space="preserve"> 55 (2): 139–85.</w:t>
      </w:r>
    </w:p>
    <w:p w14:paraId="42B5AA2B" w14:textId="77777777" w:rsidR="00000300" w:rsidRPr="00000300" w:rsidRDefault="00000300" w:rsidP="00000300">
      <w:pPr>
        <w:pStyle w:val="Bibliography"/>
        <w:rPr>
          <w:rFonts w:ascii="Calibri" w:hAnsi="Calibri" w:cs="Calibri"/>
        </w:rPr>
      </w:pPr>
      <w:r w:rsidRPr="00000300">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000300">
        <w:rPr>
          <w:rFonts w:ascii="Calibri" w:hAnsi="Calibri" w:cs="Calibri"/>
          <w:i/>
          <w:iCs/>
        </w:rPr>
        <w:t>Acta Diabetologica</w:t>
      </w:r>
      <w:r w:rsidRPr="00000300">
        <w:rPr>
          <w:rFonts w:ascii="Calibri" w:hAnsi="Calibri" w:cs="Calibri"/>
        </w:rPr>
        <w:t xml:space="preserve"> 56 (4): 385–96. https://doi.org/10.1007/s00592-018-1266-0.</w:t>
      </w:r>
    </w:p>
    <w:p w14:paraId="4E4DFAE1" w14:textId="77777777" w:rsidR="00000300" w:rsidRPr="00000300" w:rsidRDefault="00000300" w:rsidP="00000300">
      <w:pPr>
        <w:pStyle w:val="Bibliography"/>
        <w:rPr>
          <w:rFonts w:ascii="Calibri" w:hAnsi="Calibri" w:cs="Calibri"/>
        </w:rPr>
      </w:pPr>
      <w:r w:rsidRPr="00000300">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000300">
        <w:rPr>
          <w:rFonts w:ascii="Calibri" w:hAnsi="Calibri" w:cs="Calibri"/>
          <w:i/>
          <w:iCs/>
        </w:rPr>
        <w:t>The American Journal of Human Genetics</w:t>
      </w:r>
      <w:r w:rsidRPr="00000300">
        <w:rPr>
          <w:rFonts w:ascii="Calibri" w:hAnsi="Calibri" w:cs="Calibri"/>
        </w:rPr>
        <w:t xml:space="preserve"> 108 (1): 49–67.</w:t>
      </w:r>
    </w:p>
    <w:p w14:paraId="209E599D" w14:textId="77777777" w:rsidR="00000300" w:rsidRPr="00000300" w:rsidRDefault="00000300" w:rsidP="00000300">
      <w:pPr>
        <w:pStyle w:val="Bibliography"/>
        <w:rPr>
          <w:rFonts w:ascii="Calibri" w:hAnsi="Calibri" w:cs="Calibri"/>
        </w:rPr>
      </w:pPr>
      <w:r w:rsidRPr="00000300">
        <w:rPr>
          <w:rFonts w:ascii="Calibri" w:hAnsi="Calibri" w:cs="Calibri"/>
        </w:rPr>
        <w:t xml:space="preserve">Pain, Debkumar, and Andrew Dancis. 2016. “Roles of Fe–S Proteins: From Cofactor Synthesis to Iron Homeostasis to Protein Synthesis.” </w:t>
      </w:r>
      <w:r w:rsidRPr="00000300">
        <w:rPr>
          <w:rFonts w:ascii="Calibri" w:hAnsi="Calibri" w:cs="Calibri"/>
          <w:i/>
          <w:iCs/>
        </w:rPr>
        <w:t>Current Opinion in Genetics &amp; Development</w:t>
      </w:r>
      <w:r w:rsidRPr="00000300">
        <w:rPr>
          <w:rFonts w:ascii="Calibri" w:hAnsi="Calibri" w:cs="Calibri"/>
        </w:rPr>
        <w:t>, Molecular and genetic bases of disease, 38 (June): 45–51. https://doi.org/10.1016/j.gde.2016.03.006.</w:t>
      </w:r>
    </w:p>
    <w:p w14:paraId="75E0A7A3" w14:textId="77777777" w:rsidR="00000300" w:rsidRPr="00000300" w:rsidRDefault="00000300" w:rsidP="00000300">
      <w:pPr>
        <w:pStyle w:val="Bibliography"/>
        <w:rPr>
          <w:rFonts w:ascii="Calibri" w:hAnsi="Calibri" w:cs="Calibri"/>
        </w:rPr>
      </w:pPr>
      <w:r w:rsidRPr="00000300">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000300">
        <w:rPr>
          <w:rFonts w:ascii="Calibri" w:hAnsi="Calibri" w:cs="Calibri"/>
          <w:i/>
          <w:iCs/>
        </w:rPr>
        <w:t>PLoS Genetics</w:t>
      </w:r>
      <w:r w:rsidRPr="00000300">
        <w:rPr>
          <w:rFonts w:ascii="Calibri" w:hAnsi="Calibri" w:cs="Calibri"/>
        </w:rPr>
        <w:t xml:space="preserve"> 6 (6): e1000981.</w:t>
      </w:r>
    </w:p>
    <w:p w14:paraId="468BFC9E" w14:textId="77777777" w:rsidR="00000300" w:rsidRPr="00000300" w:rsidRDefault="00000300" w:rsidP="00000300">
      <w:pPr>
        <w:pStyle w:val="Bibliography"/>
        <w:rPr>
          <w:rFonts w:ascii="Calibri" w:hAnsi="Calibri" w:cs="Calibri"/>
        </w:rPr>
      </w:pPr>
      <w:r w:rsidRPr="00000300">
        <w:rPr>
          <w:rFonts w:ascii="Calibri" w:hAnsi="Calibri" w:cs="Calibri"/>
        </w:rPr>
        <w:t xml:space="preserve">Podhajny, Richard M. 2001. “A Brief Chemistry Lesson on Printing Ink Pigments.” </w:t>
      </w:r>
      <w:r w:rsidRPr="00000300">
        <w:rPr>
          <w:rFonts w:ascii="Calibri" w:hAnsi="Calibri" w:cs="Calibri"/>
          <w:i/>
          <w:iCs/>
        </w:rPr>
        <w:t>Paper, Film and Foil Converter</w:t>
      </w:r>
      <w:r w:rsidRPr="00000300">
        <w:rPr>
          <w:rFonts w:ascii="Calibri" w:hAnsi="Calibri" w:cs="Calibri"/>
        </w:rPr>
        <w:t xml:space="preserve"> 75 (11): 20.</w:t>
      </w:r>
    </w:p>
    <w:p w14:paraId="03672287" w14:textId="77777777" w:rsidR="00000300" w:rsidRPr="00000300" w:rsidRDefault="00000300" w:rsidP="00000300">
      <w:pPr>
        <w:pStyle w:val="Bibliography"/>
        <w:rPr>
          <w:rFonts w:ascii="Calibri" w:hAnsi="Calibri" w:cs="Calibri"/>
        </w:rPr>
      </w:pPr>
      <w:r w:rsidRPr="00000300">
        <w:rPr>
          <w:rFonts w:ascii="Calibri" w:hAnsi="Calibri" w:cs="Calibri"/>
        </w:rPr>
        <w:t xml:space="preserve">Rentzsch, Philipp, Daniela Witten, Gregory M. Cooper, Jay Shendure, and Martin Kircher. 2019. “CADD: Predicting the Deleteriousness of Variants throughout the Human Genome.” </w:t>
      </w:r>
      <w:r w:rsidRPr="00000300">
        <w:rPr>
          <w:rFonts w:ascii="Calibri" w:hAnsi="Calibri" w:cs="Calibri"/>
          <w:i/>
          <w:iCs/>
        </w:rPr>
        <w:t>Nucleic Acids Research</w:t>
      </w:r>
      <w:r w:rsidRPr="00000300">
        <w:rPr>
          <w:rFonts w:ascii="Calibri" w:hAnsi="Calibri" w:cs="Calibri"/>
        </w:rPr>
        <w:t xml:space="preserve"> 47 (D1): D886–94.</w:t>
      </w:r>
    </w:p>
    <w:p w14:paraId="26A44274" w14:textId="77777777" w:rsidR="00000300" w:rsidRPr="00000300" w:rsidRDefault="00000300" w:rsidP="00000300">
      <w:pPr>
        <w:pStyle w:val="Bibliography"/>
        <w:rPr>
          <w:rFonts w:ascii="Calibri" w:hAnsi="Calibri" w:cs="Calibri"/>
        </w:rPr>
      </w:pPr>
      <w:r w:rsidRPr="00000300">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rFonts w:ascii="Calibri" w:hAnsi="Calibri" w:cs="Calibri"/>
          <w:i/>
          <w:iCs/>
        </w:rPr>
        <w:t>Clujul Medical</w:t>
      </w:r>
      <w:r w:rsidRPr="00000300">
        <w:rPr>
          <w:rFonts w:ascii="Calibri" w:hAnsi="Calibri" w:cs="Calibri"/>
        </w:rPr>
        <w:t xml:space="preserve"> 89 (1): 82–88. https://doi.org/10.15386/cjmed-544.</w:t>
      </w:r>
    </w:p>
    <w:p w14:paraId="06961278" w14:textId="77777777" w:rsidR="00000300" w:rsidRPr="00000300" w:rsidRDefault="00000300" w:rsidP="00000300">
      <w:pPr>
        <w:pStyle w:val="Bibliography"/>
        <w:rPr>
          <w:rFonts w:ascii="Calibri" w:hAnsi="Calibri" w:cs="Calibri"/>
        </w:rPr>
      </w:pPr>
      <w:r w:rsidRPr="00000300">
        <w:rPr>
          <w:rFonts w:ascii="Calibri" w:hAnsi="Calibri" w:cs="Calibri"/>
        </w:rPr>
        <w:lastRenderedPageBreak/>
        <w:t xml:space="preserve">Smyth, Gordon K. 1989. “Generalized Linear Models with Varying Dispersion.” </w:t>
      </w:r>
      <w:r w:rsidRPr="00000300">
        <w:rPr>
          <w:rFonts w:ascii="Calibri" w:hAnsi="Calibri" w:cs="Calibri"/>
          <w:i/>
          <w:iCs/>
        </w:rPr>
        <w:t>Journal of the Royal Statistical Society: Series B (Methodological)</w:t>
      </w:r>
      <w:r w:rsidRPr="00000300">
        <w:rPr>
          <w:rFonts w:ascii="Calibri" w:hAnsi="Calibri" w:cs="Calibri"/>
        </w:rPr>
        <w:t xml:space="preserve"> 51 (1): 47–60.</w:t>
      </w:r>
    </w:p>
    <w:p w14:paraId="464F2D28" w14:textId="77777777" w:rsidR="00000300" w:rsidRPr="00000300" w:rsidRDefault="00000300" w:rsidP="00000300">
      <w:pPr>
        <w:pStyle w:val="Bibliography"/>
        <w:rPr>
          <w:rFonts w:ascii="Calibri" w:hAnsi="Calibri" w:cs="Calibri"/>
        </w:rPr>
      </w:pPr>
      <w:r w:rsidRPr="00000300">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000300">
        <w:rPr>
          <w:rFonts w:ascii="Calibri" w:hAnsi="Calibri" w:cs="Calibri"/>
          <w:i/>
          <w:iCs/>
        </w:rPr>
        <w:t>BMC Genetics</w:t>
      </w:r>
      <w:r w:rsidRPr="00000300">
        <w:rPr>
          <w:rFonts w:ascii="Calibri" w:hAnsi="Calibri" w:cs="Calibri"/>
        </w:rPr>
        <w:t xml:space="preserve"> 13 (1): 1–7.</w:t>
      </w:r>
    </w:p>
    <w:p w14:paraId="66842DC6" w14:textId="77777777" w:rsidR="00000300" w:rsidRPr="00000300" w:rsidRDefault="00000300" w:rsidP="00000300">
      <w:pPr>
        <w:pStyle w:val="Bibliography"/>
        <w:rPr>
          <w:rFonts w:ascii="Calibri" w:hAnsi="Calibri" w:cs="Calibri"/>
        </w:rPr>
      </w:pPr>
      <w:r w:rsidRPr="00000300">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rFonts w:ascii="Calibri" w:hAnsi="Calibri" w:cs="Calibri"/>
          <w:i/>
          <w:iCs/>
        </w:rPr>
        <w:t>Nature Reviews Genetics</w:t>
      </w:r>
      <w:r w:rsidRPr="00000300">
        <w:rPr>
          <w:rFonts w:ascii="Calibri" w:hAnsi="Calibri" w:cs="Calibri"/>
        </w:rPr>
        <w:t xml:space="preserve"> 12 (12): 881–881.</w:t>
      </w:r>
    </w:p>
    <w:p w14:paraId="77DCE163"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000300">
        <w:rPr>
          <w:rFonts w:ascii="Calibri" w:hAnsi="Calibri" w:cs="Calibri"/>
          <w:i/>
          <w:iCs/>
        </w:rPr>
        <w:t>Science Advances</w:t>
      </w:r>
      <w:r w:rsidRPr="00000300">
        <w:rPr>
          <w:rFonts w:ascii="Calibri" w:hAnsi="Calibri" w:cs="Calibri"/>
        </w:rPr>
        <w:t xml:space="preserve"> 5 (8): eaaw3538.</w:t>
      </w:r>
    </w:p>
    <w:p w14:paraId="6FBF98B6"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Kai, Mingyao Li, and Hakon Hakonarson. 2010. “ANNOVAR: Functional Annotation of Genetic Variants from High-Throughput Sequencing Data.” </w:t>
      </w:r>
      <w:r w:rsidRPr="00000300">
        <w:rPr>
          <w:rFonts w:ascii="Calibri" w:hAnsi="Calibri" w:cs="Calibri"/>
          <w:i/>
          <w:iCs/>
        </w:rPr>
        <w:t>Nucleic Acids Research</w:t>
      </w:r>
      <w:r w:rsidRPr="00000300">
        <w:rPr>
          <w:rFonts w:ascii="Calibri" w:hAnsi="Calibri" w:cs="Calibri"/>
        </w:rPr>
        <w:t xml:space="preserve"> 38 (16): e164–e164.</w:t>
      </w:r>
    </w:p>
    <w:p w14:paraId="245260CD" w14:textId="77777777" w:rsidR="00000300" w:rsidRPr="00000300" w:rsidRDefault="00000300" w:rsidP="00000300">
      <w:pPr>
        <w:pStyle w:val="Bibliography"/>
        <w:rPr>
          <w:rFonts w:ascii="Calibri" w:hAnsi="Calibri" w:cs="Calibri"/>
        </w:rPr>
      </w:pPr>
      <w:r w:rsidRPr="00000300">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000300">
        <w:rPr>
          <w:rFonts w:ascii="Calibri" w:hAnsi="Calibri" w:cs="Calibri"/>
          <w:i/>
          <w:iCs/>
        </w:rPr>
        <w:t>PloS One</w:t>
      </w:r>
      <w:r w:rsidRPr="00000300">
        <w:rPr>
          <w:rFonts w:ascii="Calibri" w:hAnsi="Calibri" w:cs="Calibri"/>
        </w:rPr>
        <w:t xml:space="preserve"> 12 (7): e0175508.</w:t>
      </w:r>
    </w:p>
    <w:p w14:paraId="0758547E" w14:textId="77777777" w:rsidR="00000300" w:rsidRPr="00000300" w:rsidRDefault="00000300" w:rsidP="00000300">
      <w:pPr>
        <w:pStyle w:val="Bibliography"/>
        <w:rPr>
          <w:rFonts w:ascii="Calibri" w:hAnsi="Calibri" w:cs="Calibri"/>
        </w:rPr>
      </w:pPr>
      <w:r w:rsidRPr="00000300">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000300">
        <w:rPr>
          <w:rFonts w:ascii="Calibri" w:hAnsi="Calibri" w:cs="Calibri"/>
          <w:i/>
          <w:iCs/>
        </w:rPr>
        <w:t>JMIR Medical Informatics</w:t>
      </w:r>
      <w:r w:rsidRPr="00000300">
        <w:rPr>
          <w:rFonts w:ascii="Calibri" w:hAnsi="Calibri" w:cs="Calibri"/>
        </w:rPr>
        <w:t xml:space="preserve"> 7 (4): e14325.</w:t>
      </w:r>
    </w:p>
    <w:p w14:paraId="62AE2C34" w14:textId="77777777" w:rsidR="00000300" w:rsidRPr="00000300" w:rsidRDefault="00000300" w:rsidP="00000300">
      <w:pPr>
        <w:pStyle w:val="Bibliography"/>
        <w:rPr>
          <w:rFonts w:ascii="Calibri" w:hAnsi="Calibri" w:cs="Calibri"/>
        </w:rPr>
      </w:pPr>
      <w:r w:rsidRPr="00000300">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rFonts w:ascii="Calibri" w:hAnsi="Calibri" w:cs="Calibri"/>
          <w:i/>
          <w:iCs/>
        </w:rPr>
        <w:t>Nature</w:t>
      </w:r>
      <w:r w:rsidRPr="00000300">
        <w:rPr>
          <w:rFonts w:ascii="Calibri" w:hAnsi="Calibri" w:cs="Calibri"/>
        </w:rPr>
        <w:t xml:space="preserve"> 490 (7419): 267–72.</w:t>
      </w:r>
    </w:p>
    <w:p w14:paraId="609DB7E5" w14:textId="5978FD26"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9F301D" w:rsidRDefault="001607E3" w:rsidP="00C750C1">
      <w:pPr>
        <w:pStyle w:val="EndNoteBibliography"/>
      </w:pPr>
      <w:r w:rsidRPr="00D55E96">
        <w:rPr>
          <w:sz w:val="20"/>
          <w:szCs w:val="20"/>
        </w:rPr>
        <w:fldChar w:fldCharType="begin"/>
      </w:r>
      <w:r w:rsidRPr="00621F69">
        <w:rPr>
          <w:sz w:val="20"/>
          <w:szCs w:val="20"/>
        </w:rPr>
        <w:instrText xml:space="preserve"> ADDIN EN.REFLIST </w:instrText>
      </w:r>
      <w:r w:rsidRPr="00D55E96">
        <w:rPr>
          <w:sz w:val="20"/>
          <w:szCs w:val="20"/>
        </w:rPr>
        <w:fldChar w:fldCharType="separate"/>
      </w:r>
      <w:r w:rsidR="008C7A4E" w:rsidRPr="00466A02">
        <w:t>1.</w:t>
      </w:r>
      <w:r w:rsidR="008C7A4E" w:rsidRPr="00466A02">
        <w:tab/>
      </w:r>
      <w:r w:rsidR="008C7A4E" w:rsidRPr="00AE0E32">
        <w:t>Eichler EE, Flint J, Gibson G, Kong A, Leal SM, Moore JH, et al. Missing heritability and strategies for finding the underlying causes of complex disease. Nat Rev Genet. 2010;</w:t>
      </w:r>
      <w:r w:rsidR="008C7A4E" w:rsidRPr="009F301D">
        <w:t>11(6):446-50.</w:t>
      </w:r>
    </w:p>
    <w:p w14:paraId="53B717D3" w14:textId="77777777" w:rsidR="008C7A4E" w:rsidRPr="009F301D" w:rsidRDefault="008C7A4E" w:rsidP="00C750C1">
      <w:pPr>
        <w:pStyle w:val="EndNoteBibliography"/>
      </w:pPr>
      <w:r w:rsidRPr="009F301D">
        <w:t>2.</w:t>
      </w:r>
      <w:r w:rsidRPr="009F301D">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B32B4B" w:rsidRDefault="008C7A4E" w:rsidP="00C750C1">
      <w:pPr>
        <w:pStyle w:val="EndNoteBibliography"/>
      </w:pPr>
      <w:r w:rsidRPr="009F301D">
        <w:t>3.</w:t>
      </w:r>
      <w:r w:rsidRPr="009F301D">
        <w:tab/>
        <w:t>Cao Y, Wei P, Bailey M, Kauwe JSK, Maxwell TJ. A versatile omnibus test for detecting mean and variance heterogeneity. Genet Epidemiol. 2014;38(1):51-9.</w:t>
      </w:r>
    </w:p>
    <w:p w14:paraId="0F391102" w14:textId="77777777" w:rsidR="008C7A4E" w:rsidRPr="004C7DD6" w:rsidRDefault="008C7A4E" w:rsidP="00C750C1">
      <w:pPr>
        <w:pStyle w:val="EndNoteBibliography"/>
      </w:pPr>
      <w:r w:rsidRPr="00B32B4B">
        <w:t>4.</w:t>
      </w:r>
      <w:r w:rsidRPr="00B32B4B">
        <w:tab/>
        <w:t>Deng WQ, Asma S, Paré G. Meta-analysis of SNPs involved in variance heterogeneity using Levene's test for equal variances. Eur J Hum Genet. 2014;22(3):427-30.</w:t>
      </w:r>
    </w:p>
    <w:p w14:paraId="46ABA9FA" w14:textId="77777777" w:rsidR="008C7A4E" w:rsidRPr="006B202B" w:rsidRDefault="008C7A4E" w:rsidP="00C750C1">
      <w:pPr>
        <w:pStyle w:val="EndNoteBibliography"/>
      </w:pPr>
      <w:r w:rsidRPr="00D722FD">
        <w:t>5.</w:t>
      </w:r>
      <w:r w:rsidRPr="00D722FD">
        <w:tab/>
        <w:t>Struchalin MV, Amin N, Eilers PH, van Duijn CM, Aulchenko YS. An R package "VariABEL" for genome-wide searching of potentially interacting loci by testing genotypic variance heterogeneity. BMC Genet. 2012;13:4.</w:t>
      </w:r>
    </w:p>
    <w:p w14:paraId="73856EDA" w14:textId="77777777" w:rsidR="008C7A4E" w:rsidRPr="008264A3" w:rsidRDefault="008C7A4E" w:rsidP="00C750C1">
      <w:pPr>
        <w:pStyle w:val="EndNoteBibliography"/>
      </w:pPr>
      <w:r w:rsidRPr="008264A3">
        <w:t>6.</w:t>
      </w:r>
      <w:r w:rsidRPr="008264A3">
        <w:tab/>
        <w:t>Yang J, Loos RJ, Powell JE, Medland SE, Speliotes EK, Chasman DI, et al. FTO genotype is associated with phenotypic variability of body mass index. Nature. 2012;490(7419):267-72.</w:t>
      </w:r>
    </w:p>
    <w:p w14:paraId="516B0F0F" w14:textId="77777777" w:rsidR="008C7A4E" w:rsidRPr="007127AC" w:rsidRDefault="008C7A4E" w:rsidP="00C750C1">
      <w:pPr>
        <w:pStyle w:val="EndNoteBibliography"/>
      </w:pPr>
      <w:r w:rsidRPr="00837972">
        <w:t>7.</w:t>
      </w:r>
      <w:r w:rsidRPr="00837972">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621F69" w:rsidRDefault="008C7A4E" w:rsidP="00C750C1">
      <w:pPr>
        <w:pStyle w:val="EndNoteBibliography"/>
      </w:pPr>
      <w:r w:rsidRPr="007127AC">
        <w:lastRenderedPageBreak/>
        <w:t>8.</w:t>
      </w:r>
      <w:r w:rsidRPr="007127AC">
        <w:tab/>
        <w:t>Smyth GK. Generalized linear models with varying dispersion. Journal of the Royal Statistical Society: Series B (Methodological). 1989;51(1):47-60.</w:t>
      </w:r>
    </w:p>
    <w:p w14:paraId="47774C00" w14:textId="77777777" w:rsidR="008C7A4E" w:rsidRPr="00621F69" w:rsidRDefault="008C7A4E" w:rsidP="00C750C1">
      <w:pPr>
        <w:pStyle w:val="EndNoteBibliography"/>
      </w:pPr>
      <w:r w:rsidRPr="00621F69">
        <w:t>9.</w:t>
      </w:r>
      <w:r w:rsidRPr="00621F69">
        <w:tab/>
        <w:t>Lee Y, Nelder JA. Double hierarchical generalized linear models (with discussion). Journal of the Royal Statistical Society: Series C (Applied Statistics). 2006;55(2):139-85.</w:t>
      </w:r>
    </w:p>
    <w:p w14:paraId="04F5E99F" w14:textId="77777777" w:rsidR="008C7A4E" w:rsidRPr="00621F69" w:rsidRDefault="008C7A4E" w:rsidP="00C750C1">
      <w:pPr>
        <w:pStyle w:val="EndNoteBibliography"/>
      </w:pPr>
      <w:r w:rsidRPr="00621F69">
        <w:t>10.</w:t>
      </w:r>
      <w:r w:rsidRPr="00621F69">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621F69" w:rsidRDefault="008C7A4E" w:rsidP="00C750C1">
      <w:pPr>
        <w:pStyle w:val="EndNoteBibliography"/>
      </w:pPr>
      <w:r w:rsidRPr="00621F69">
        <w:t>11.</w:t>
      </w:r>
      <w:r w:rsidRPr="00621F69">
        <w:tab/>
        <w:t>Rönnegård L, Valdar W. Detecting major genetic loci controlling phenotypic variability in experimental crosses. Genetics. 2011;188(2):435-47.</w:t>
      </w:r>
    </w:p>
    <w:p w14:paraId="5BA9DFCF" w14:textId="77777777" w:rsidR="008C7A4E" w:rsidRPr="00621F69" w:rsidRDefault="008C7A4E" w:rsidP="00C750C1">
      <w:pPr>
        <w:pStyle w:val="EndNoteBibliography"/>
      </w:pPr>
      <w:r w:rsidRPr="00621F69">
        <w:t>12.</w:t>
      </w:r>
      <w:r w:rsidRPr="00621F69">
        <w:tab/>
        <w:t>Marderstein AR, Davenport ER, Kulm S, Van Hout CV, Elemento O, Clark AG. Leveraging phenotypic variability to identify genetic interactions in human phenotypes. Am J Hum Genet. 2021;108(1):49-67.</w:t>
      </w:r>
    </w:p>
    <w:p w14:paraId="3F4130CD" w14:textId="77777777" w:rsidR="008C7A4E" w:rsidRPr="00621F69" w:rsidRDefault="008C7A4E" w:rsidP="00C750C1">
      <w:pPr>
        <w:pStyle w:val="EndNoteBibliography"/>
      </w:pPr>
      <w:r w:rsidRPr="00621F69">
        <w:t>13.</w:t>
      </w:r>
      <w:r w:rsidRPr="00621F69">
        <w:tab/>
        <w:t>Wang H, Zhang F, Zeng J, Wu Y, Kemper KE, Xue A, et al. Genotype-by-environment interactions inferred from genetic effects on phenotypic variability in the UK Biobank. Sci Adv. 2019;5(8):eaaw3538.</w:t>
      </w:r>
    </w:p>
    <w:p w14:paraId="47FBE0F1" w14:textId="77777777" w:rsidR="008C7A4E" w:rsidRPr="00621F69" w:rsidRDefault="008C7A4E" w:rsidP="00C750C1">
      <w:pPr>
        <w:pStyle w:val="EndNoteBibliography"/>
      </w:pPr>
      <w:r w:rsidRPr="00621F69">
        <w:t>14.</w:t>
      </w:r>
      <w:r w:rsidRPr="00621F69">
        <w:tab/>
        <w:t>Brown MB, Forsythe AB. Robust tests for the equality of variances. Journal of the American Statistical Association. 1974;69(346):364-7.</w:t>
      </w:r>
    </w:p>
    <w:p w14:paraId="5C3C0BC5" w14:textId="77777777" w:rsidR="008C7A4E" w:rsidRPr="00621F69" w:rsidRDefault="008C7A4E" w:rsidP="00C750C1">
      <w:pPr>
        <w:pStyle w:val="EndNoteBibliography"/>
      </w:pPr>
      <w:r w:rsidRPr="00621F69">
        <w:t>15.</w:t>
      </w:r>
      <w:r w:rsidRPr="00621F69">
        <w:tab/>
        <w:t>Levene H. Robust tests for equality of variances. Contributions to probability and statistics Essays in honor of Harold Hotelling. 1961:279-92.</w:t>
      </w:r>
    </w:p>
    <w:p w14:paraId="3C0404BB" w14:textId="77777777" w:rsidR="008C7A4E" w:rsidRPr="00621F69" w:rsidRDefault="008C7A4E" w:rsidP="00C750C1">
      <w:pPr>
        <w:pStyle w:val="EndNoteBibliography"/>
      </w:pPr>
      <w:r w:rsidRPr="00621F69">
        <w:t>16.</w:t>
      </w:r>
      <w:r w:rsidRPr="00621F69">
        <w:tab/>
        <w:t>Bycroft C, Freeman C, Petkova D, Band G, Elliott LT, Sharp K, et al. The UK Biobank resource with deep phenotyping and genomic data. Nature. 2018;562(7726):203-9.</w:t>
      </w:r>
    </w:p>
    <w:p w14:paraId="558ADD3B" w14:textId="77777777" w:rsidR="008C7A4E" w:rsidRPr="00621F69" w:rsidRDefault="008C7A4E" w:rsidP="00C750C1">
      <w:pPr>
        <w:pStyle w:val="EndNoteBibliography"/>
      </w:pPr>
      <w:r w:rsidRPr="00621F69">
        <w:t>17.</w:t>
      </w:r>
      <w:r w:rsidRPr="00621F69">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621F69" w:rsidRDefault="008C7A4E" w:rsidP="00C750C1">
      <w:pPr>
        <w:pStyle w:val="EndNoteBibliography"/>
      </w:pPr>
      <w:r w:rsidRPr="00621F69">
        <w:t>18.</w:t>
      </w:r>
      <w:r w:rsidRPr="00621F69">
        <w:tab/>
        <w:t>Pain D, Dancis A. Roles of Fe-S proteins: from cofactor synthesis to iron homeostasis to protein synthesis. Curr Opin Genet Dev. 2016;38:45-51.</w:t>
      </w:r>
    </w:p>
    <w:p w14:paraId="5E3C94F8" w14:textId="77777777" w:rsidR="008C7A4E" w:rsidRPr="00621F69" w:rsidRDefault="008C7A4E" w:rsidP="00C750C1">
      <w:pPr>
        <w:pStyle w:val="EndNoteBibliography"/>
      </w:pPr>
      <w:r w:rsidRPr="00621F69">
        <w:t>19.</w:t>
      </w:r>
      <w:r w:rsidRPr="00621F69">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466A02" w:rsidRDefault="008C7A4E" w:rsidP="00C750C1">
      <w:pPr>
        <w:pStyle w:val="EndNoteBibliography"/>
      </w:pPr>
      <w:r w:rsidRPr="00621F69">
        <w:t>20.</w:t>
      </w:r>
      <w:r w:rsidRPr="00621F69">
        <w:tab/>
        <w:t xml:space="preserve">Podhajny RM. A Brief Chemistry Lesson On Printing Ink Pigments. Paper, Film &amp; Foil Converter Magazine [Internet]. 2001. Available from: </w:t>
      </w:r>
      <w:hyperlink r:id="rId51" w:history="1">
        <w:r w:rsidRPr="00466A02">
          <w:rPr>
            <w:rStyle w:val="Hyperlink"/>
          </w:rPr>
          <w:t>https://www.pffc-online.</w:t>
        </w:r>
        <w:r w:rsidRPr="00AE0E32">
          <w:rPr>
            <w:rStyle w:val="Hyperlink"/>
          </w:rPr>
          <w:t>com/magazine/782-paper-brief-chemistry-lesson</w:t>
        </w:r>
      </w:hyperlink>
      <w:r w:rsidRPr="00D55E96">
        <w:t>.</w:t>
      </w:r>
    </w:p>
    <w:p w14:paraId="77D861F6" w14:textId="77777777" w:rsidR="008C7A4E" w:rsidRPr="009F301D" w:rsidRDefault="008C7A4E" w:rsidP="00C750C1">
      <w:pPr>
        <w:pStyle w:val="EndNoteBibliography"/>
      </w:pPr>
      <w:r w:rsidRPr="00AE0E32">
        <w:t>21.</w:t>
      </w:r>
      <w:r w:rsidRPr="00AE0E32">
        <w:tab/>
        <w:t xml:space="preserve">Silaghi CA, Silaghi H, Colosi HA, Craciun AE, Farcas A, Cosma DT, et al. Prevalence and predictors of non-alcoholic fatty liver disease as defined by the fatty liver index in a type 2 diabetes population. </w:t>
      </w:r>
      <w:r w:rsidRPr="009F301D">
        <w:t>Clujul Med. 2016;89(1):82-8.</w:t>
      </w:r>
    </w:p>
    <w:p w14:paraId="77009F0E" w14:textId="77777777" w:rsidR="008C7A4E" w:rsidRPr="009F301D" w:rsidRDefault="008C7A4E" w:rsidP="00C750C1">
      <w:pPr>
        <w:pStyle w:val="EndNoteBibliography"/>
      </w:pPr>
      <w:r w:rsidRPr="009F301D">
        <w:t>22.</w:t>
      </w:r>
      <w:r w:rsidRPr="009F301D">
        <w:tab/>
        <w:t>Lonardo A, Lugari S, Ballestri S, Nascimbeni F, Baldelli E, Maurantonio M. A round trip from nonalcoholic fatty liver disease to diabetes: molecular targets to the rescue? Acta Diabetol. 2019;56(4):385-96.</w:t>
      </w:r>
    </w:p>
    <w:p w14:paraId="5B277253" w14:textId="77777777" w:rsidR="008C7A4E" w:rsidRPr="009F301D" w:rsidRDefault="008C7A4E" w:rsidP="00C750C1">
      <w:pPr>
        <w:pStyle w:val="EndNoteBibliography"/>
      </w:pPr>
      <w:r w:rsidRPr="009F301D">
        <w:t>23.</w:t>
      </w:r>
      <w:r w:rsidRPr="009F301D">
        <w:tab/>
        <w:t>Xiao L, Shi XY, Li ZL, Li M, Zhang MM, Yan SJ, et al. Downregulation of LINC01508 contributes to cisplatin resistance in ovarian cancer via the regulation of the Hippo-YAP pathway. J Gynecol Oncol. 2021;32(5):e77.</w:t>
      </w:r>
    </w:p>
    <w:p w14:paraId="72F64D78" w14:textId="77777777" w:rsidR="008C7A4E" w:rsidRPr="00B32B4B" w:rsidRDefault="008C7A4E" w:rsidP="00C750C1">
      <w:pPr>
        <w:pStyle w:val="EndNoteBibliography"/>
      </w:pPr>
      <w:r w:rsidRPr="009F301D">
        <w:lastRenderedPageBreak/>
        <w:t>24.</w:t>
      </w:r>
      <w:r w:rsidRPr="009F301D">
        <w:tab/>
        <w:t>Gui W, Zhu WF, Zhu Y, Tang S, Zheng F, Yin X, et al. LncRNAH19 improves insulin resistance in skeletal muscle by regulating heterogeneous nuclear ribonucleoprotein A1. Cell Commun Signal. 2020;18(1):173.</w:t>
      </w:r>
    </w:p>
    <w:p w14:paraId="6AC3C0F7" w14:textId="77777777" w:rsidR="008C7A4E" w:rsidRPr="004C7DD6" w:rsidRDefault="008C7A4E" w:rsidP="00C750C1">
      <w:pPr>
        <w:pStyle w:val="EndNoteBibliography"/>
      </w:pPr>
      <w:r w:rsidRPr="00B32B4B">
        <w:t>25.</w:t>
      </w:r>
      <w:r w:rsidRPr="00B32B4B">
        <w:tab/>
        <w:t>Wang J, Yang W, Chen Z, Chen J, Meng Y, Feng B, et al. Long Noncoding RNA lncSHGL Recruits hnRNPA1 to Suppress Hepatic Gluconeogenesis and Lipogenesis. Diabetes. 2018;67(4):581-93.</w:t>
      </w:r>
    </w:p>
    <w:p w14:paraId="1940ADF4" w14:textId="77777777" w:rsidR="008C7A4E" w:rsidRPr="008264A3" w:rsidRDefault="008C7A4E" w:rsidP="00C750C1">
      <w:pPr>
        <w:pStyle w:val="EndNoteBibliography"/>
      </w:pPr>
      <w:r w:rsidRPr="00D722FD">
        <w:t>26.</w:t>
      </w:r>
      <w:r w:rsidRPr="00D722FD">
        <w:tab/>
        <w:t>Liu D, Liu F, Li Z, Pan S, Xie J, Zhao Z, et al. HNRNPA1-mediated exosomal sorting of miR-483-5p out of renal tubular epithelial cells promotes the progression of diabeti</w:t>
      </w:r>
      <w:r w:rsidRPr="006B202B">
        <w:t>c nephropathy-induced renal interstitial fibrosis. Cell Death Dis. 2021;12(3):255.</w:t>
      </w:r>
    </w:p>
    <w:p w14:paraId="09D9E0E6" w14:textId="77777777" w:rsidR="008C7A4E" w:rsidRPr="007127AC" w:rsidRDefault="008C7A4E" w:rsidP="00C750C1">
      <w:pPr>
        <w:pStyle w:val="EndNoteBibliography"/>
      </w:pPr>
      <w:r w:rsidRPr="008264A3">
        <w:t>27.</w:t>
      </w:r>
      <w:r w:rsidRPr="008264A3">
        <w:tab/>
        <w:t>Zhao M, Shen L, Ouyang Z, Li M, Deng G, Yang C, et al. Loss of hnRNP A1 in murine skeletal muscle exacerbates high-fat diet-induced onset of insulin resistance and hepat</w:t>
      </w:r>
      <w:r w:rsidRPr="00837972">
        <w:t>ic steatosis. J Mol Cell Biol. 2020;12(4):277-90.</w:t>
      </w:r>
    </w:p>
    <w:p w14:paraId="51904A59" w14:textId="77777777" w:rsidR="008C7A4E" w:rsidRPr="00621F69" w:rsidRDefault="008C7A4E" w:rsidP="00C750C1">
      <w:pPr>
        <w:pStyle w:val="EndNoteBibliography"/>
      </w:pPr>
      <w:r w:rsidRPr="007127AC">
        <w:t>28.</w:t>
      </w:r>
      <w:r w:rsidRPr="007127AC">
        <w:tab/>
        <w:t>Wei WQ, Bastarache LA, Carroll RJ, Marlo JE, Osterman TJ, Gamazon ER, et al. Evaluating phecodes, clinical classification software, and ICD-9-CM codes for phenome-wide association studies in the electro</w:t>
      </w:r>
      <w:r w:rsidRPr="00621F69">
        <w:t>nic health record. PLoS One. 2017;12(7):e0175508.</w:t>
      </w:r>
    </w:p>
    <w:p w14:paraId="5A7BC54E" w14:textId="77777777" w:rsidR="008C7A4E" w:rsidRPr="00621F69" w:rsidRDefault="008C7A4E" w:rsidP="00C750C1">
      <w:pPr>
        <w:pStyle w:val="EndNoteBibliography"/>
      </w:pPr>
      <w:r w:rsidRPr="00621F69">
        <w:t>29.</w:t>
      </w:r>
      <w:r w:rsidRPr="00621F69">
        <w:tab/>
        <w:t>Wu P, Gifford A, Meng X, Li X, Campbell H, Varley T, et al. Mapping ICD-10 and ICD-10-CM Codes to Phecodes: Workflow Development and Initial Evaluation. JMIR Med Inform. 2019;7(4):e14325.</w:t>
      </w:r>
    </w:p>
    <w:p w14:paraId="545EE69F" w14:textId="77777777" w:rsidR="008C7A4E" w:rsidRPr="00621F69" w:rsidRDefault="008C7A4E" w:rsidP="00C750C1">
      <w:pPr>
        <w:pStyle w:val="EndNoteBibliography"/>
      </w:pPr>
      <w:r w:rsidRPr="00621F69">
        <w:t>30.</w:t>
      </w:r>
      <w:r w:rsidRPr="00621F69">
        <w:tab/>
        <w:t>Chang CC, Chow CC, Tellier LC, Vattikuti S, Purcell SM, Lee JJ. Second-generation PLINK: rising to the challenge of larger and richer datasets. Gigascience. 2015;4(1):s13742-015-0047-8.</w:t>
      </w:r>
    </w:p>
    <w:p w14:paraId="515B813F" w14:textId="77777777" w:rsidR="008C7A4E" w:rsidRPr="00621F69" w:rsidRDefault="008C7A4E" w:rsidP="00C750C1">
      <w:pPr>
        <w:pStyle w:val="EndNoteBibliography"/>
      </w:pPr>
      <w:r w:rsidRPr="00621F69">
        <w:t>31.</w:t>
      </w:r>
      <w:r w:rsidRPr="00621F69">
        <w:tab/>
        <w:t>Purcell S, Neale B, Todd-Brown K, Thomas L, Ferreira MA, Bender D, et al. PLINK: a tool set for whole-genome association and population-based linkage analyses. Am J Hum Genet. 2007;81(3):559-75.</w:t>
      </w:r>
    </w:p>
    <w:p w14:paraId="59164A20" w14:textId="5884249B" w:rsidR="008C7A4E" w:rsidRPr="00466A02" w:rsidRDefault="008C7A4E" w:rsidP="00C750C1">
      <w:pPr>
        <w:pStyle w:val="EndNoteBibliography"/>
      </w:pPr>
      <w:r w:rsidRPr="00621F69">
        <w:t>32.</w:t>
      </w:r>
      <w:r w:rsidRPr="00621F69">
        <w:tab/>
        <w:t xml:space="preserve">Chang CC. Plink binary biallelic genotype table 2021 [Available from: </w:t>
      </w:r>
      <w:hyperlink r:id="rId52" w:anchor="bed" w:history="1">
        <w:r w:rsidRPr="00466A02">
          <w:rPr>
            <w:rStyle w:val="Hyperlink"/>
          </w:rPr>
          <w:t>https://www.cog-genomics.org/plink/1.9/formats#bed</w:t>
        </w:r>
      </w:hyperlink>
      <w:r w:rsidRPr="00D55E96">
        <w:t>.</w:t>
      </w:r>
    </w:p>
    <w:p w14:paraId="4E63C441" w14:textId="77777777" w:rsidR="008C7A4E" w:rsidRPr="009F301D" w:rsidRDefault="008C7A4E" w:rsidP="00C750C1">
      <w:pPr>
        <w:pStyle w:val="EndNoteBibliography"/>
      </w:pPr>
      <w:r w:rsidRPr="00AE0E32">
        <w:t>33.</w:t>
      </w:r>
      <w:r w:rsidRPr="00AE0E32">
        <w:tab/>
        <w:t xml:space="preserve">Abecasis GR, Auton A, Brooks LD, DePristo MA, Durbin RM, Handsaker RE, et al. An integrated map of genetic variation from 1,092 human genomes. Nature. </w:t>
      </w:r>
      <w:r w:rsidRPr="009F301D">
        <w:t>2012;491(7422):56-65.</w:t>
      </w:r>
    </w:p>
    <w:p w14:paraId="3BE2DD08" w14:textId="77777777" w:rsidR="008C7A4E" w:rsidRPr="009F301D" w:rsidRDefault="008C7A4E" w:rsidP="00C750C1">
      <w:pPr>
        <w:pStyle w:val="EndNoteBibliography"/>
      </w:pPr>
      <w:r w:rsidRPr="009F301D">
        <w:t>34.</w:t>
      </w:r>
      <w:r w:rsidRPr="009F301D">
        <w:tab/>
        <w:t>Auton A, Brooks LD, Durbin RM, Garrison EP, Kang HM, Korbel JO, et al. A global reference for human genetic variation. Nature. 2015;526(7571):68-74.</w:t>
      </w:r>
    </w:p>
    <w:p w14:paraId="5FDF9E40" w14:textId="77777777" w:rsidR="008C7A4E" w:rsidRPr="009F301D" w:rsidRDefault="008C7A4E" w:rsidP="00C750C1">
      <w:pPr>
        <w:pStyle w:val="EndNoteBibliography"/>
      </w:pPr>
      <w:r w:rsidRPr="009F301D">
        <w:t>35.</w:t>
      </w:r>
      <w:r w:rsidRPr="009F301D">
        <w:tab/>
        <w:t>National Institute of Environmental Health Sciences. Personalized Environment and Genes Study Data Freeze 1.1. 2021.</w:t>
      </w:r>
    </w:p>
    <w:p w14:paraId="079DDA60" w14:textId="77777777" w:rsidR="008C7A4E" w:rsidRPr="00B32B4B" w:rsidRDefault="008C7A4E" w:rsidP="00C750C1">
      <w:pPr>
        <w:pStyle w:val="EndNoteBibliography"/>
      </w:pPr>
      <w:r w:rsidRPr="00B32B4B">
        <w:t>36.</w:t>
      </w:r>
      <w:r w:rsidRPr="00B32B4B">
        <w:tab/>
        <w:t>Wang K, Li M, Hakonarson H. ANNOVAR: functional annotation of genetic variants from high-throughput sequencing data. Nucleic Acids Res. 2010;38(16):e164.</w:t>
      </w:r>
    </w:p>
    <w:p w14:paraId="683272C2" w14:textId="77777777" w:rsidR="008C7A4E" w:rsidRPr="00D722FD" w:rsidRDefault="008C7A4E" w:rsidP="00C750C1">
      <w:pPr>
        <w:pStyle w:val="EndNoteBibliography"/>
      </w:pPr>
      <w:r w:rsidRPr="00B32B4B">
        <w:t>37.</w:t>
      </w:r>
      <w:r w:rsidRPr="00B32B4B">
        <w:tab/>
        <w:t>Kircher M, Witten DM, Jain P, O'Roak BJ, Cooper GM, Sh</w:t>
      </w:r>
      <w:r w:rsidRPr="004C7DD6">
        <w:t>endure J. A general framework for estimating the relative pathogenicity of human genetic variants. Nat Genet. 2014;46(3):310-5.</w:t>
      </w:r>
    </w:p>
    <w:p w14:paraId="2F543C9A" w14:textId="77777777" w:rsidR="008C7A4E" w:rsidRPr="008264A3" w:rsidRDefault="008C7A4E" w:rsidP="00C750C1">
      <w:pPr>
        <w:pStyle w:val="EndNoteBibliography"/>
      </w:pPr>
      <w:r w:rsidRPr="006B202B">
        <w:t>38.</w:t>
      </w:r>
      <w:r w:rsidRPr="006B202B">
        <w:tab/>
        <w:t>Rentzsch P, Witten D, Cooper GM, Shendure J, Kircher M. CADD: predicting the deleteriousness of variants throughout the huma</w:t>
      </w:r>
      <w:r w:rsidRPr="008264A3">
        <w:t>n genome. Nucleic Acids Res. 2019;47(D1):D886-d94.</w:t>
      </w:r>
    </w:p>
    <w:p w14:paraId="39892CB2" w14:textId="77777777" w:rsidR="008C7A4E" w:rsidRPr="007127AC" w:rsidRDefault="008C7A4E" w:rsidP="00C750C1">
      <w:pPr>
        <w:pStyle w:val="EndNoteBibliography"/>
      </w:pPr>
      <w:r w:rsidRPr="00837972">
        <w:t>39.</w:t>
      </w:r>
      <w:r w:rsidRPr="00837972">
        <w:tab/>
        <w:t xml:space="preserve">Wei W-Q, Bastarache LA, Carroll RJ, Marlo JE, Osterman TJ, Gamazon ER, et al. Evaluating phecodes, clinical classification software, and ICD-9-CM codes for phenome-wide association studies in the </w:t>
      </w:r>
      <w:r w:rsidRPr="007127AC">
        <w:t>electronic health record. PLOS ONE. 2017;12(7):e0175508.</w:t>
      </w:r>
    </w:p>
    <w:p w14:paraId="1A9B370A" w14:textId="77777777" w:rsidR="008C7A4E" w:rsidRPr="00621F69" w:rsidRDefault="008C7A4E" w:rsidP="00C750C1">
      <w:pPr>
        <w:pStyle w:val="EndNoteBibliography"/>
      </w:pPr>
      <w:r w:rsidRPr="00621F69">
        <w:t>40.</w:t>
      </w:r>
      <w:r w:rsidRPr="00621F69">
        <w:tab/>
        <w:t>Wu P, Gifford A, Meng X, Li X, Campbell H, Varley T, et al. Developing and Evaluating Mappings of ICD-10 and ICD-10-CM codes to Phecodes. BioRxiv. 2019;</w:t>
      </w:r>
    </w:p>
    <w:p w14:paraId="132D0CD7" w14:textId="77777777" w:rsidR="008C7A4E" w:rsidRPr="00621F69" w:rsidRDefault="008C7A4E" w:rsidP="00C750C1">
      <w:pPr>
        <w:pStyle w:val="EndNoteBibliography"/>
      </w:pPr>
      <w:r w:rsidRPr="00621F69">
        <w:t>:462077.</w:t>
      </w:r>
    </w:p>
    <w:p w14:paraId="01B6FBF9" w14:textId="5FEE3A4E" w:rsidR="008C7A4E" w:rsidRPr="00466A02" w:rsidRDefault="008C7A4E" w:rsidP="00C750C1">
      <w:pPr>
        <w:pStyle w:val="EndNoteBibliography"/>
      </w:pPr>
      <w:r w:rsidRPr="00621F69">
        <w:lastRenderedPageBreak/>
        <w:t>41.</w:t>
      </w:r>
      <w:r w:rsidRPr="00621F69">
        <w:tab/>
        <w:t xml:space="preserve">World Health Organization. International Statistical Classification of Diseases and Related Health Problems (ICD) 2021 [Available from: </w:t>
      </w:r>
      <w:hyperlink r:id="rId53" w:history="1">
        <w:r w:rsidRPr="00466A02">
          <w:rPr>
            <w:rStyle w:val="Hyperlink"/>
          </w:rPr>
          <w:t>https://www.who.int/standards/classifications/classification</w:t>
        </w:r>
        <w:r w:rsidRPr="00AE0E32">
          <w:rPr>
            <w:rStyle w:val="Hyperlink"/>
          </w:rPr>
          <w:t>-of-diseases</w:t>
        </w:r>
      </w:hyperlink>
      <w:r w:rsidRPr="00D55E96">
        <w:t>.</w:t>
      </w:r>
    </w:p>
    <w:p w14:paraId="467B2BD6" w14:textId="77777777" w:rsidR="008C7A4E" w:rsidRPr="009F301D" w:rsidRDefault="008C7A4E" w:rsidP="00C750C1">
      <w:pPr>
        <w:pStyle w:val="EndNoteBibliography"/>
      </w:pPr>
      <w:r w:rsidRPr="00AE0E32">
        <w:t>42.</w:t>
      </w:r>
      <w:r w:rsidRPr="00AE0E32">
        <w:tab/>
        <w:t>Bastarache L. Using Phecodes for Research with the Electronic Health Record: From PheWAS to PheRS. Annual Review of Biomedical Data Science. 2021;4(1):1-19.</w:t>
      </w:r>
    </w:p>
    <w:p w14:paraId="31180536" w14:textId="1C355E9B" w:rsidR="00C822F6" w:rsidRDefault="001607E3" w:rsidP="00C750C1">
      <w:r w:rsidRPr="00D55E96">
        <w:fldChar w:fldCharType="end"/>
      </w:r>
    </w:p>
    <w:p w14:paraId="314052C3" w14:textId="0BB3DA23" w:rsidR="002E61BF" w:rsidRDefault="002E61BF" w:rsidP="00C750C1"/>
    <w:p w14:paraId="0DC41549" w14:textId="1C00F541" w:rsidR="002E61BF" w:rsidRPr="00D349D7" w:rsidRDefault="002E61BF" w:rsidP="00C750C1"/>
    <w:sectPr w:rsidR="002E61BF" w:rsidRPr="00D349D7">
      <w:headerReference w:type="default" r:id="rId54"/>
      <w:footerReference w:type="default" r:id="rId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6" w:author="Author" w:initials="A">
    <w:p w14:paraId="1CB41AED" w14:textId="77777777" w:rsidR="000236CF" w:rsidRDefault="000236CF" w:rsidP="00620A9C">
      <w:pPr>
        <w:jc w:val="left"/>
      </w:pPr>
      <w:r>
        <w:rPr>
          <w:rStyle w:val="CommentReference"/>
        </w:rPr>
        <w:annotationRef/>
      </w:r>
      <w:r>
        <w:rPr>
          <w:sz w:val="20"/>
          <w:szCs w:val="20"/>
        </w:rPr>
        <w:t>This figure is just meant as a demonstration.  I dont know how much detail we need on the specifics (like 200 data points)</w:t>
      </w:r>
    </w:p>
  </w:comment>
  <w:comment w:id="420" w:author="Author" w:initials="A">
    <w:p w14:paraId="0D38D459" w14:textId="727D9CE7" w:rsidR="006651FF" w:rsidRDefault="006651FF">
      <w:pPr>
        <w:pStyle w:val="CommentText"/>
      </w:pPr>
      <w:r>
        <w:rPr>
          <w:rStyle w:val="CommentReference"/>
        </w:rPr>
        <w:annotationRef/>
      </w:r>
      <w:r>
        <w:t>Should this be a ‘positive’ slope?</w:t>
      </w:r>
    </w:p>
  </w:comment>
  <w:comment w:id="461" w:author="Author" w:initials="A">
    <w:p w14:paraId="3872D94C" w14:textId="78A93CDC" w:rsidR="006651FF" w:rsidRDefault="006651FF">
      <w:pPr>
        <w:pStyle w:val="CommentText"/>
      </w:pPr>
      <w:r>
        <w:rPr>
          <w:rStyle w:val="CommentReference"/>
        </w:rPr>
        <w:annotationRef/>
      </w:r>
      <w:r>
        <w:t>I added missing words. Is this correct?</w:t>
      </w:r>
    </w:p>
  </w:comment>
  <w:comment w:id="468" w:author="Author" w:initials="A">
    <w:p w14:paraId="37022962" w14:textId="77777777" w:rsidR="009736DE" w:rsidRDefault="009736DE" w:rsidP="001F6209">
      <w:pPr>
        <w:jc w:val="left"/>
      </w:pPr>
      <w:r>
        <w:rPr>
          <w:rStyle w:val="CommentReference"/>
        </w:rPr>
        <w:annotationRef/>
      </w:r>
      <w:r>
        <w:rPr>
          <w:sz w:val="20"/>
          <w:szCs w:val="20"/>
        </w:rPr>
        <w:t xml:space="preserve">this section needs to make it clear what is new and different about VLA.  </w:t>
      </w:r>
    </w:p>
  </w:comment>
  <w:comment w:id="469" w:author="Author" w:initials="A">
    <w:p w14:paraId="4F065A22" w14:textId="77777777" w:rsidR="003F5E3D" w:rsidRDefault="003F5E3D" w:rsidP="009770B5">
      <w:pPr>
        <w:jc w:val="left"/>
      </w:pPr>
      <w:r>
        <w:rPr>
          <w:rStyle w:val="CommentReference"/>
        </w:rPr>
        <w:annotationRef/>
      </w:r>
      <w:r>
        <w:rPr>
          <w:sz w:val="20"/>
          <w:szCs w:val="20"/>
        </w:rPr>
        <w:t>We will need to point to the supplemental detailed description</w:t>
      </w:r>
    </w:p>
  </w:comment>
  <w:comment w:id="622" w:author="Author" w:initials="A">
    <w:p w14:paraId="1F7F6675" w14:textId="081B70B5" w:rsidR="006651FF" w:rsidRDefault="006651FF">
      <w:pPr>
        <w:pStyle w:val="CommentText"/>
      </w:pPr>
      <w:r>
        <w:rPr>
          <w:rStyle w:val="CommentReference"/>
        </w:rPr>
        <w:annotationRef/>
      </w:r>
      <w:r>
        <w:t>This phrase is ambiguous. Is there a way to more precisely describe ‘relative ease’?</w:t>
      </w:r>
    </w:p>
  </w:comment>
  <w:comment w:id="652" w:author="Author" w:initials="A">
    <w:p w14:paraId="11B3A80D" w14:textId="665088B4" w:rsidR="00315200" w:rsidRDefault="00315200" w:rsidP="00871E56">
      <w:pPr>
        <w:jc w:val="left"/>
      </w:pPr>
      <w:r>
        <w:rPr>
          <w:rStyle w:val="CommentReference"/>
        </w:rPr>
        <w:annotationRef/>
      </w:r>
      <w:r>
        <w:rPr>
          <w:sz w:val="20"/>
          <w:szCs w:val="20"/>
        </w:rPr>
        <w:t>Should we avoid mentioning the sample sizes here?</w:t>
      </w:r>
    </w:p>
  </w:comment>
  <w:comment w:id="655" w:author="Author" w:initials="A">
    <w:p w14:paraId="70646275" w14:textId="77777777" w:rsidR="007F2C8B" w:rsidRDefault="006651FF" w:rsidP="00B60BD7">
      <w:pPr>
        <w:jc w:val="left"/>
      </w:pPr>
      <w:r>
        <w:rPr>
          <w:rStyle w:val="CommentReference"/>
        </w:rPr>
        <w:annotationRef/>
      </w:r>
      <w:r w:rsidR="007F2C8B">
        <w:rPr>
          <w:sz w:val="20"/>
          <w:szCs w:val="20"/>
        </w:rPr>
        <w:t>The flowcharts help, but we need to make it clear in the text what this population is</w:t>
      </w:r>
    </w:p>
  </w:comment>
  <w:comment w:id="661" w:author="Author" w:initials="A">
    <w:p w14:paraId="618F7F01" w14:textId="0AE22303" w:rsidR="006651FF" w:rsidRDefault="006651FF">
      <w:pPr>
        <w:pStyle w:val="CommentText"/>
      </w:pPr>
      <w:r>
        <w:rPr>
          <w:rStyle w:val="CommentReference"/>
        </w:rPr>
        <w:annotationRef/>
      </w:r>
      <w:r>
        <w:t>This is ambiguous. The specific advantages should be stated clearly.</w:t>
      </w:r>
    </w:p>
  </w:comment>
  <w:comment w:id="664" w:author="Author" w:initials="A">
    <w:p w14:paraId="40B04B45" w14:textId="56CA465C" w:rsidR="006B202B" w:rsidRDefault="006B202B">
      <w:pPr>
        <w:pStyle w:val="CommentText"/>
      </w:pPr>
      <w:r>
        <w:rPr>
          <w:rStyle w:val="CommentReference"/>
        </w:rPr>
        <w:annotationRef/>
      </w:r>
      <w:r>
        <w:t>This is ambiguous.</w:t>
      </w:r>
    </w:p>
  </w:comment>
  <w:comment w:id="696" w:author="Author" w:initials="A">
    <w:p w14:paraId="1CEE4A59" w14:textId="46A0888E" w:rsidR="006651FF" w:rsidRDefault="006651FF">
      <w:pPr>
        <w:pStyle w:val="CommentText"/>
      </w:pPr>
      <w:r>
        <w:rPr>
          <w:rStyle w:val="CommentReference"/>
        </w:rPr>
        <w:annotationRef/>
      </w:r>
      <w:r>
        <w:t xml:space="preserve">This is vague. </w:t>
      </w:r>
      <w:r w:rsidR="00380585">
        <w:t>How were the selection patterns different?</w:t>
      </w:r>
    </w:p>
  </w:comment>
  <w:comment w:id="715" w:author="Author" w:initials="A">
    <w:p w14:paraId="6646992A" w14:textId="77777777" w:rsidR="00AE3BCE" w:rsidRDefault="00AE3BCE" w:rsidP="00304604">
      <w:pPr>
        <w:jc w:val="left"/>
      </w:pPr>
      <w:r>
        <w:rPr>
          <w:rStyle w:val="CommentReference"/>
        </w:rPr>
        <w:annotationRef/>
      </w:r>
      <w:r>
        <w:rPr>
          <w:sz w:val="20"/>
          <w:szCs w:val="20"/>
        </w:rPr>
        <w:t>Is this accurate?  I’m just not remembering if ethnicity was added as a covariate</w:t>
      </w:r>
    </w:p>
  </w:comment>
  <w:comment w:id="745" w:author="Author" w:initials="A">
    <w:p w14:paraId="10152F1C" w14:textId="4D79E678" w:rsidR="00380585" w:rsidRDefault="00380585">
      <w:pPr>
        <w:pStyle w:val="CommentText"/>
      </w:pPr>
      <w:r>
        <w:rPr>
          <w:rStyle w:val="CommentReference"/>
        </w:rPr>
        <w:annotationRef/>
      </w:r>
      <w:r>
        <w:t xml:space="preserve">Is ‘chance’ the best word here? </w:t>
      </w:r>
      <w:r w:rsidR="00B914A7">
        <w:t>Is</w:t>
      </w:r>
      <w:r>
        <w:t xml:space="preserve"> ‘performance’ </w:t>
      </w:r>
      <w:r w:rsidR="00B914A7">
        <w:t>better</w:t>
      </w:r>
      <w:r>
        <w:t>?</w:t>
      </w:r>
      <w:r w:rsidR="00B914A7">
        <w:t xml:space="preserve"> Is this based on the net positive rate?</w:t>
      </w:r>
    </w:p>
  </w:comment>
  <w:comment w:id="812"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811" w:author="Author" w:initials="A">
    <w:p w14:paraId="2EADBD1F" w14:textId="77777777" w:rsidR="009736DE" w:rsidRDefault="009736DE" w:rsidP="008677B5">
      <w:pPr>
        <w:jc w:val="left"/>
      </w:pPr>
      <w:r>
        <w:rPr>
          <w:rStyle w:val="CommentReference"/>
        </w:rPr>
        <w:annotationRef/>
      </w:r>
      <w:r>
        <w:rPr>
          <w:sz w:val="20"/>
          <w:szCs w:val="20"/>
        </w:rPr>
        <w:t>This section is still unclear.  Need to make it clear that the ABCB7 hit resulted from the GXE-WAS in PEGS (top signal).  Then we downloaded and analyzed the gene expression data to evaluate/corraborate this hypothesis.  Then the knockdown evidence is from the literature.  Need to make sure it’s clear the the gene expression results in the GEO data isa new report.  It wasnt in their previous publication</w:t>
      </w:r>
    </w:p>
  </w:comment>
  <w:comment w:id="886" w:author="Author" w:initials="A">
    <w:p w14:paraId="53A1CD7F" w14:textId="77777777" w:rsidR="00AE3BCE" w:rsidRDefault="00AE3BCE" w:rsidP="003D6DF6">
      <w:pPr>
        <w:jc w:val="left"/>
      </w:pPr>
      <w:r>
        <w:rPr>
          <w:rStyle w:val="CommentReference"/>
        </w:rPr>
        <w:annotationRef/>
      </w:r>
      <w:r>
        <w:rPr>
          <w:sz w:val="20"/>
          <w:szCs w:val="20"/>
        </w:rPr>
        <w:t>We may need to make a comment on why this is a subset of the PanUKBiobank phenotypes - its because they were manually edited for being actual phenotypes/</w:t>
      </w:r>
    </w:p>
  </w:comment>
  <w:comment w:id="907" w:author="Author" w:initials="A">
    <w:p w14:paraId="5A144325" w14:textId="1D7D2E2D" w:rsidR="00355B82" w:rsidRDefault="00355B82">
      <w:pPr>
        <w:pStyle w:val="CommentText"/>
      </w:pPr>
      <w:r>
        <w:rPr>
          <w:rStyle w:val="CommentReference"/>
        </w:rPr>
        <w:annotationRef/>
      </w:r>
      <w:r>
        <w:t>This paragraph is repeated from the Results.</w:t>
      </w:r>
    </w:p>
  </w:comment>
  <w:comment w:id="905" w:author="Author" w:initials="A">
    <w:p w14:paraId="43461D46" w14:textId="77777777" w:rsidR="00AE3BCE" w:rsidRDefault="00AE3BCE" w:rsidP="00317E41">
      <w:pPr>
        <w:jc w:val="left"/>
      </w:pPr>
      <w:r>
        <w:rPr>
          <w:rStyle w:val="CommentReference"/>
        </w:rPr>
        <w:annotationRef/>
      </w:r>
      <w:r>
        <w:rPr>
          <w:sz w:val="20"/>
          <w:szCs w:val="20"/>
        </w:rPr>
        <w:t>his likely can be trimmed becuase it can/should be in the supplement</w:t>
      </w:r>
    </w:p>
  </w:comment>
  <w:comment w:id="1073" w:author="Author" w:initials="A">
    <w:p w14:paraId="3F57A62E" w14:textId="550DA8AD" w:rsidR="001B5E2C" w:rsidRDefault="001B5E2C" w:rsidP="001B5E2C">
      <w:pPr>
        <w:pStyle w:val="CommentText"/>
      </w:pPr>
      <w:r>
        <w:rPr>
          <w:rStyle w:val="CommentReference"/>
        </w:rPr>
        <w:annotationRef/>
      </w:r>
      <w:r>
        <w:t>Moved prior to the VLA catalog for a better flow of ideas.</w:t>
      </w:r>
    </w:p>
  </w:comment>
  <w:comment w:id="1123"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1407" w:author="Author" w:initials="A">
    <w:p w14:paraId="221081AF" w14:textId="4FACA92D" w:rsidR="00380585" w:rsidRDefault="00380585">
      <w:pPr>
        <w:pStyle w:val="CommentText"/>
      </w:pPr>
      <w:r>
        <w:rPr>
          <w:rStyle w:val="CommentReference"/>
        </w:rPr>
        <w:annotationRef/>
      </w:r>
      <w:r>
        <w:t>References needed?</w:t>
      </w:r>
    </w:p>
  </w:comment>
  <w:comment w:id="1604"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B41AED" w15:done="0"/>
  <w15:commentEx w15:paraId="0D38D459" w15:done="0"/>
  <w15:commentEx w15:paraId="3872D94C" w15:done="0"/>
  <w15:commentEx w15:paraId="37022962" w15:done="0"/>
  <w15:commentEx w15:paraId="4F065A22" w15:done="0"/>
  <w15:commentEx w15:paraId="1F7F6675" w15:done="0"/>
  <w15:commentEx w15:paraId="11B3A80D" w15:done="1"/>
  <w15:commentEx w15:paraId="70646275" w15:done="0"/>
  <w15:commentEx w15:paraId="618F7F01" w15:done="0"/>
  <w15:commentEx w15:paraId="40B04B45" w15:done="0"/>
  <w15:commentEx w15:paraId="1CEE4A59" w15:done="0"/>
  <w15:commentEx w15:paraId="6646992A" w15:done="0"/>
  <w15:commentEx w15:paraId="10152F1C" w15:done="0"/>
  <w15:commentEx w15:paraId="54D154A8" w15:done="0"/>
  <w15:commentEx w15:paraId="2EADBD1F" w15:done="0"/>
  <w15:commentEx w15:paraId="53A1CD7F" w15:done="0"/>
  <w15:commentEx w15:paraId="5A144325" w15:done="0"/>
  <w15:commentEx w15:paraId="43461D46" w15:done="0"/>
  <w15:commentEx w15:paraId="3F57A62E" w15:done="0"/>
  <w15:commentEx w15:paraId="5A2611B2" w15:done="1"/>
  <w15:commentEx w15:paraId="221081AF" w15:done="0"/>
  <w15:commentEx w15:paraId="53EBE63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B41AED" w16cid:durableId="26A9BEF3"/>
  <w16cid:commentId w16cid:paraId="0D38D459" w16cid:durableId="26B0B5F0"/>
  <w16cid:commentId w16cid:paraId="3872D94C" w16cid:durableId="26B0B67A"/>
  <w16cid:commentId w16cid:paraId="37022962" w16cid:durableId="26A9C02F"/>
  <w16cid:commentId w16cid:paraId="4F065A22" w16cid:durableId="26B26F85"/>
  <w16cid:commentId w16cid:paraId="1F7F6675" w16cid:durableId="26B0B70D"/>
  <w16cid:commentId w16cid:paraId="11B3A80D" w16cid:durableId="26407D0C"/>
  <w16cid:commentId w16cid:paraId="70646275" w16cid:durableId="26B0B74B"/>
  <w16cid:commentId w16cid:paraId="618F7F01" w16cid:durableId="26B0B792"/>
  <w16cid:commentId w16cid:paraId="40B04B45" w16cid:durableId="26B1F279"/>
  <w16cid:commentId w16cid:paraId="1CEE4A59" w16cid:durableId="26B0B7C2"/>
  <w16cid:commentId w16cid:paraId="6646992A" w16cid:durableId="26B26D2C"/>
  <w16cid:commentId w16cid:paraId="10152F1C" w16cid:durableId="26B0B80C"/>
  <w16cid:commentId w16cid:paraId="54D154A8" w16cid:durableId="26406363"/>
  <w16cid:commentId w16cid:paraId="2EADBD1F" w16cid:durableId="26A9C0CD"/>
  <w16cid:commentId w16cid:paraId="53A1CD7F" w16cid:durableId="26B26DCE"/>
  <w16cid:commentId w16cid:paraId="5A144325" w16cid:durableId="26AF2246"/>
  <w16cid:commentId w16cid:paraId="43461D46" w16cid:durableId="26B26E13"/>
  <w16cid:commentId w16cid:paraId="3F57A62E" w16cid:durableId="264F296B"/>
  <w16cid:commentId w16cid:paraId="5A2611B2" w16cid:durableId="264F2032"/>
  <w16cid:commentId w16cid:paraId="221081AF" w16cid:durableId="26B0B8A4"/>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A62CB" w14:textId="77777777" w:rsidR="009F4BB3" w:rsidRDefault="009F4BB3" w:rsidP="00C750C1">
      <w:r>
        <w:separator/>
      </w:r>
    </w:p>
  </w:endnote>
  <w:endnote w:type="continuationSeparator" w:id="0">
    <w:p w14:paraId="3105A433" w14:textId="77777777" w:rsidR="009F4BB3" w:rsidRDefault="009F4BB3" w:rsidP="00C750C1">
      <w:r>
        <w:continuationSeparator/>
      </w:r>
    </w:p>
  </w:endnote>
  <w:endnote w:type="continuationNotice" w:id="1">
    <w:p w14:paraId="7E32E3CB" w14:textId="77777777" w:rsidR="009F4BB3" w:rsidRDefault="009F4BB3"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2F999" w14:textId="77777777" w:rsidR="009F4BB3" w:rsidRDefault="009F4BB3" w:rsidP="00C750C1">
      <w:r>
        <w:separator/>
      </w:r>
    </w:p>
  </w:footnote>
  <w:footnote w:type="continuationSeparator" w:id="0">
    <w:p w14:paraId="0B75A8B3" w14:textId="77777777" w:rsidR="009F4BB3" w:rsidRDefault="009F4BB3" w:rsidP="00C750C1">
      <w:r>
        <w:continuationSeparator/>
      </w:r>
    </w:p>
  </w:footnote>
  <w:footnote w:type="continuationNotice" w:id="1">
    <w:p w14:paraId="0A44827D" w14:textId="77777777" w:rsidR="009F4BB3" w:rsidRDefault="009F4BB3"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07860123">
    <w:abstractNumId w:val="6"/>
  </w:num>
  <w:num w:numId="2" w16cid:durableId="1788619158">
    <w:abstractNumId w:val="3"/>
  </w:num>
  <w:num w:numId="3" w16cid:durableId="1890451497">
    <w:abstractNumId w:val="9"/>
  </w:num>
  <w:num w:numId="4" w16cid:durableId="550267521">
    <w:abstractNumId w:val="8"/>
  </w:num>
  <w:num w:numId="5" w16cid:durableId="958073527">
    <w:abstractNumId w:val="5"/>
  </w:num>
  <w:num w:numId="6" w16cid:durableId="18314020">
    <w:abstractNumId w:val="7"/>
  </w:num>
  <w:num w:numId="7" w16cid:durableId="715348311">
    <w:abstractNumId w:val="1"/>
  </w:num>
  <w:num w:numId="8" w16cid:durableId="391197702">
    <w:abstractNumId w:val="0"/>
  </w:num>
  <w:num w:numId="9" w16cid:durableId="1399749894">
    <w:abstractNumId w:val="4"/>
  </w:num>
  <w:num w:numId="10" w16cid:durableId="2673484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removePersonalInformation/>
  <w:removeDateAndTime/>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tKgFAKYrO+w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464"/>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3C1"/>
    <w:rsid w:val="000130F8"/>
    <w:rsid w:val="000131BE"/>
    <w:rsid w:val="0001343B"/>
    <w:rsid w:val="00014B62"/>
    <w:rsid w:val="0001591C"/>
    <w:rsid w:val="00015F29"/>
    <w:rsid w:val="000161EF"/>
    <w:rsid w:val="00016200"/>
    <w:rsid w:val="00016701"/>
    <w:rsid w:val="00016AE8"/>
    <w:rsid w:val="00016EFD"/>
    <w:rsid w:val="000172CC"/>
    <w:rsid w:val="00017826"/>
    <w:rsid w:val="00020686"/>
    <w:rsid w:val="000208BC"/>
    <w:rsid w:val="00020956"/>
    <w:rsid w:val="000216CC"/>
    <w:rsid w:val="0002180E"/>
    <w:rsid w:val="0002189B"/>
    <w:rsid w:val="00021D35"/>
    <w:rsid w:val="00022328"/>
    <w:rsid w:val="00022F63"/>
    <w:rsid w:val="000232B0"/>
    <w:rsid w:val="000236CF"/>
    <w:rsid w:val="0002548C"/>
    <w:rsid w:val="000256F0"/>
    <w:rsid w:val="00025BBE"/>
    <w:rsid w:val="00025E0C"/>
    <w:rsid w:val="00026429"/>
    <w:rsid w:val="00026A6E"/>
    <w:rsid w:val="00026AE0"/>
    <w:rsid w:val="0002743C"/>
    <w:rsid w:val="00027554"/>
    <w:rsid w:val="00030738"/>
    <w:rsid w:val="00030ABB"/>
    <w:rsid w:val="00030C05"/>
    <w:rsid w:val="00030CE8"/>
    <w:rsid w:val="000310E1"/>
    <w:rsid w:val="00031150"/>
    <w:rsid w:val="00031469"/>
    <w:rsid w:val="000318AF"/>
    <w:rsid w:val="000319BC"/>
    <w:rsid w:val="00032152"/>
    <w:rsid w:val="000321CA"/>
    <w:rsid w:val="00032675"/>
    <w:rsid w:val="000327D4"/>
    <w:rsid w:val="000334E5"/>
    <w:rsid w:val="00033617"/>
    <w:rsid w:val="000345E9"/>
    <w:rsid w:val="00034D5E"/>
    <w:rsid w:val="00035E15"/>
    <w:rsid w:val="00035E6B"/>
    <w:rsid w:val="00036203"/>
    <w:rsid w:val="00036397"/>
    <w:rsid w:val="00036F3E"/>
    <w:rsid w:val="00036FE2"/>
    <w:rsid w:val="00037180"/>
    <w:rsid w:val="000371F2"/>
    <w:rsid w:val="00037983"/>
    <w:rsid w:val="000400E3"/>
    <w:rsid w:val="00040A39"/>
    <w:rsid w:val="00040EDD"/>
    <w:rsid w:val="00040F58"/>
    <w:rsid w:val="00041758"/>
    <w:rsid w:val="000418F2"/>
    <w:rsid w:val="00041BA8"/>
    <w:rsid w:val="00041DFC"/>
    <w:rsid w:val="00042640"/>
    <w:rsid w:val="000427F7"/>
    <w:rsid w:val="000428C2"/>
    <w:rsid w:val="00043762"/>
    <w:rsid w:val="000438A1"/>
    <w:rsid w:val="00043C8C"/>
    <w:rsid w:val="00044526"/>
    <w:rsid w:val="000447BD"/>
    <w:rsid w:val="00044D7A"/>
    <w:rsid w:val="00046BB6"/>
    <w:rsid w:val="00047389"/>
    <w:rsid w:val="00047536"/>
    <w:rsid w:val="00047562"/>
    <w:rsid w:val="0004772A"/>
    <w:rsid w:val="00047E3F"/>
    <w:rsid w:val="00050E5B"/>
    <w:rsid w:val="00051A74"/>
    <w:rsid w:val="00051A91"/>
    <w:rsid w:val="0005216B"/>
    <w:rsid w:val="000524B1"/>
    <w:rsid w:val="00052664"/>
    <w:rsid w:val="00052ADA"/>
    <w:rsid w:val="00053CD3"/>
    <w:rsid w:val="00053D92"/>
    <w:rsid w:val="00053E28"/>
    <w:rsid w:val="0005421D"/>
    <w:rsid w:val="00054897"/>
    <w:rsid w:val="000549AA"/>
    <w:rsid w:val="00054B2B"/>
    <w:rsid w:val="00055028"/>
    <w:rsid w:val="000558D4"/>
    <w:rsid w:val="00055A07"/>
    <w:rsid w:val="00056809"/>
    <w:rsid w:val="000569DE"/>
    <w:rsid w:val="00057282"/>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4117"/>
    <w:rsid w:val="0006415D"/>
    <w:rsid w:val="00064542"/>
    <w:rsid w:val="000658F0"/>
    <w:rsid w:val="00065EEC"/>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807B1"/>
    <w:rsid w:val="00080E01"/>
    <w:rsid w:val="00081040"/>
    <w:rsid w:val="0008138C"/>
    <w:rsid w:val="00081C59"/>
    <w:rsid w:val="00082F45"/>
    <w:rsid w:val="00083B3D"/>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E5"/>
    <w:rsid w:val="00091E23"/>
    <w:rsid w:val="0009211B"/>
    <w:rsid w:val="000928C9"/>
    <w:rsid w:val="00092F84"/>
    <w:rsid w:val="0009337D"/>
    <w:rsid w:val="00093880"/>
    <w:rsid w:val="00093911"/>
    <w:rsid w:val="00093BE2"/>
    <w:rsid w:val="00093E36"/>
    <w:rsid w:val="000948BE"/>
    <w:rsid w:val="000951D3"/>
    <w:rsid w:val="00095736"/>
    <w:rsid w:val="00096060"/>
    <w:rsid w:val="0009669C"/>
    <w:rsid w:val="00096866"/>
    <w:rsid w:val="000968F6"/>
    <w:rsid w:val="00096A8B"/>
    <w:rsid w:val="00097155"/>
    <w:rsid w:val="0009722E"/>
    <w:rsid w:val="000A00DC"/>
    <w:rsid w:val="000A0114"/>
    <w:rsid w:val="000A0893"/>
    <w:rsid w:val="000A0D56"/>
    <w:rsid w:val="000A14D8"/>
    <w:rsid w:val="000A1799"/>
    <w:rsid w:val="000A1850"/>
    <w:rsid w:val="000A3C3C"/>
    <w:rsid w:val="000A3DCF"/>
    <w:rsid w:val="000A43E2"/>
    <w:rsid w:val="000A5514"/>
    <w:rsid w:val="000A567F"/>
    <w:rsid w:val="000A5939"/>
    <w:rsid w:val="000A59AB"/>
    <w:rsid w:val="000A5E42"/>
    <w:rsid w:val="000A5F8C"/>
    <w:rsid w:val="000A6176"/>
    <w:rsid w:val="000A69D9"/>
    <w:rsid w:val="000A6A99"/>
    <w:rsid w:val="000A6D97"/>
    <w:rsid w:val="000B032C"/>
    <w:rsid w:val="000B070C"/>
    <w:rsid w:val="000B08C5"/>
    <w:rsid w:val="000B0C46"/>
    <w:rsid w:val="000B125C"/>
    <w:rsid w:val="000B1431"/>
    <w:rsid w:val="000B1865"/>
    <w:rsid w:val="000B1D2F"/>
    <w:rsid w:val="000B26AD"/>
    <w:rsid w:val="000B2C2D"/>
    <w:rsid w:val="000B2CE6"/>
    <w:rsid w:val="000B30A1"/>
    <w:rsid w:val="000B35E9"/>
    <w:rsid w:val="000B3EB3"/>
    <w:rsid w:val="000B41F1"/>
    <w:rsid w:val="000B44BE"/>
    <w:rsid w:val="000B498D"/>
    <w:rsid w:val="000B5894"/>
    <w:rsid w:val="000B5FE0"/>
    <w:rsid w:val="000B695B"/>
    <w:rsid w:val="000B6990"/>
    <w:rsid w:val="000B7BC1"/>
    <w:rsid w:val="000B7E60"/>
    <w:rsid w:val="000C0618"/>
    <w:rsid w:val="000C08A3"/>
    <w:rsid w:val="000C0C42"/>
    <w:rsid w:val="000C123A"/>
    <w:rsid w:val="000C13D5"/>
    <w:rsid w:val="000C16BA"/>
    <w:rsid w:val="000C1C8A"/>
    <w:rsid w:val="000C1D8A"/>
    <w:rsid w:val="000C2225"/>
    <w:rsid w:val="000C2645"/>
    <w:rsid w:val="000C3D6C"/>
    <w:rsid w:val="000C46D8"/>
    <w:rsid w:val="000C471F"/>
    <w:rsid w:val="000C4DA2"/>
    <w:rsid w:val="000C4EA1"/>
    <w:rsid w:val="000C5038"/>
    <w:rsid w:val="000C558C"/>
    <w:rsid w:val="000C59ED"/>
    <w:rsid w:val="000C5A40"/>
    <w:rsid w:val="000C5D5B"/>
    <w:rsid w:val="000C5DAE"/>
    <w:rsid w:val="000C6A7F"/>
    <w:rsid w:val="000C7436"/>
    <w:rsid w:val="000C761C"/>
    <w:rsid w:val="000D01A6"/>
    <w:rsid w:val="000D06FA"/>
    <w:rsid w:val="000D0E8E"/>
    <w:rsid w:val="000D0FFB"/>
    <w:rsid w:val="000D1873"/>
    <w:rsid w:val="000D18BC"/>
    <w:rsid w:val="000D1940"/>
    <w:rsid w:val="000D2083"/>
    <w:rsid w:val="000D2621"/>
    <w:rsid w:val="000D2870"/>
    <w:rsid w:val="000D3410"/>
    <w:rsid w:val="000D370C"/>
    <w:rsid w:val="000D3B8F"/>
    <w:rsid w:val="000D4036"/>
    <w:rsid w:val="000D40B9"/>
    <w:rsid w:val="000D4204"/>
    <w:rsid w:val="000D4A2B"/>
    <w:rsid w:val="000D5061"/>
    <w:rsid w:val="000D5A5C"/>
    <w:rsid w:val="000D6A07"/>
    <w:rsid w:val="000D737E"/>
    <w:rsid w:val="000D7719"/>
    <w:rsid w:val="000D7DB0"/>
    <w:rsid w:val="000E0411"/>
    <w:rsid w:val="000E07F3"/>
    <w:rsid w:val="000E0E62"/>
    <w:rsid w:val="000E1265"/>
    <w:rsid w:val="000E162F"/>
    <w:rsid w:val="000E1976"/>
    <w:rsid w:val="000E1ECE"/>
    <w:rsid w:val="000E2236"/>
    <w:rsid w:val="000E24D4"/>
    <w:rsid w:val="000E3561"/>
    <w:rsid w:val="000E3BA4"/>
    <w:rsid w:val="000E3CA6"/>
    <w:rsid w:val="000E431C"/>
    <w:rsid w:val="000E4340"/>
    <w:rsid w:val="000E436A"/>
    <w:rsid w:val="000E4372"/>
    <w:rsid w:val="000E452B"/>
    <w:rsid w:val="000E4693"/>
    <w:rsid w:val="000E46C3"/>
    <w:rsid w:val="000E4C59"/>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50C2"/>
    <w:rsid w:val="000F5487"/>
    <w:rsid w:val="000F5B36"/>
    <w:rsid w:val="000F647A"/>
    <w:rsid w:val="000F69DD"/>
    <w:rsid w:val="000F7251"/>
    <w:rsid w:val="000F74DB"/>
    <w:rsid w:val="000F783A"/>
    <w:rsid w:val="000F7968"/>
    <w:rsid w:val="000F7F34"/>
    <w:rsid w:val="00100B06"/>
    <w:rsid w:val="00100D23"/>
    <w:rsid w:val="00101034"/>
    <w:rsid w:val="001011EB"/>
    <w:rsid w:val="0010174C"/>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774"/>
    <w:rsid w:val="0010781B"/>
    <w:rsid w:val="00107F96"/>
    <w:rsid w:val="00107FEB"/>
    <w:rsid w:val="001100FF"/>
    <w:rsid w:val="00110290"/>
    <w:rsid w:val="00110883"/>
    <w:rsid w:val="00110B5F"/>
    <w:rsid w:val="00111157"/>
    <w:rsid w:val="0011136E"/>
    <w:rsid w:val="00111D5C"/>
    <w:rsid w:val="00111DE8"/>
    <w:rsid w:val="00111EBA"/>
    <w:rsid w:val="001129C4"/>
    <w:rsid w:val="00112A35"/>
    <w:rsid w:val="00112E19"/>
    <w:rsid w:val="00112E7A"/>
    <w:rsid w:val="00113C64"/>
    <w:rsid w:val="00113DC0"/>
    <w:rsid w:val="00114047"/>
    <w:rsid w:val="0011421F"/>
    <w:rsid w:val="00114D29"/>
    <w:rsid w:val="00115222"/>
    <w:rsid w:val="00115B41"/>
    <w:rsid w:val="0011674E"/>
    <w:rsid w:val="00116C84"/>
    <w:rsid w:val="0011752A"/>
    <w:rsid w:val="00120340"/>
    <w:rsid w:val="001205F9"/>
    <w:rsid w:val="00120967"/>
    <w:rsid w:val="00120AA7"/>
    <w:rsid w:val="00120D4B"/>
    <w:rsid w:val="001210BA"/>
    <w:rsid w:val="0012122C"/>
    <w:rsid w:val="0012144E"/>
    <w:rsid w:val="00121EF6"/>
    <w:rsid w:val="001221B3"/>
    <w:rsid w:val="001222FC"/>
    <w:rsid w:val="0012251B"/>
    <w:rsid w:val="00122F40"/>
    <w:rsid w:val="00123331"/>
    <w:rsid w:val="00123559"/>
    <w:rsid w:val="0012446F"/>
    <w:rsid w:val="001245E4"/>
    <w:rsid w:val="00124795"/>
    <w:rsid w:val="00125D0F"/>
    <w:rsid w:val="00126E9E"/>
    <w:rsid w:val="001272C4"/>
    <w:rsid w:val="00127AA0"/>
    <w:rsid w:val="00130088"/>
    <w:rsid w:val="0013008E"/>
    <w:rsid w:val="0013150B"/>
    <w:rsid w:val="00131F72"/>
    <w:rsid w:val="0013207D"/>
    <w:rsid w:val="001320E2"/>
    <w:rsid w:val="00132580"/>
    <w:rsid w:val="00132BA3"/>
    <w:rsid w:val="00133179"/>
    <w:rsid w:val="0013319C"/>
    <w:rsid w:val="001334CE"/>
    <w:rsid w:val="001334D6"/>
    <w:rsid w:val="00133956"/>
    <w:rsid w:val="001339E8"/>
    <w:rsid w:val="00134086"/>
    <w:rsid w:val="00134791"/>
    <w:rsid w:val="001348C5"/>
    <w:rsid w:val="00134C35"/>
    <w:rsid w:val="00134FFE"/>
    <w:rsid w:val="001353DC"/>
    <w:rsid w:val="00135C79"/>
    <w:rsid w:val="001366B2"/>
    <w:rsid w:val="001368E5"/>
    <w:rsid w:val="00136D39"/>
    <w:rsid w:val="00136DCE"/>
    <w:rsid w:val="0013707C"/>
    <w:rsid w:val="001372BA"/>
    <w:rsid w:val="00137E51"/>
    <w:rsid w:val="001402B3"/>
    <w:rsid w:val="001407F1"/>
    <w:rsid w:val="00140E92"/>
    <w:rsid w:val="00141DD1"/>
    <w:rsid w:val="0014221C"/>
    <w:rsid w:val="00142702"/>
    <w:rsid w:val="0014292B"/>
    <w:rsid w:val="0014369D"/>
    <w:rsid w:val="00143BA6"/>
    <w:rsid w:val="00143C51"/>
    <w:rsid w:val="0014498A"/>
    <w:rsid w:val="00145072"/>
    <w:rsid w:val="0014538A"/>
    <w:rsid w:val="001456B4"/>
    <w:rsid w:val="00145927"/>
    <w:rsid w:val="00145B3C"/>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D5E"/>
    <w:rsid w:val="00157DDD"/>
    <w:rsid w:val="00157E10"/>
    <w:rsid w:val="00160474"/>
    <w:rsid w:val="001607E3"/>
    <w:rsid w:val="001609CE"/>
    <w:rsid w:val="001612C6"/>
    <w:rsid w:val="00161561"/>
    <w:rsid w:val="00161F0B"/>
    <w:rsid w:val="00162134"/>
    <w:rsid w:val="00162966"/>
    <w:rsid w:val="00162C84"/>
    <w:rsid w:val="00162CFA"/>
    <w:rsid w:val="00162DC7"/>
    <w:rsid w:val="00163121"/>
    <w:rsid w:val="001631F7"/>
    <w:rsid w:val="00163386"/>
    <w:rsid w:val="0016366E"/>
    <w:rsid w:val="001637A0"/>
    <w:rsid w:val="0016385C"/>
    <w:rsid w:val="001638CA"/>
    <w:rsid w:val="00164E49"/>
    <w:rsid w:val="00165E35"/>
    <w:rsid w:val="00165F15"/>
    <w:rsid w:val="00165FDF"/>
    <w:rsid w:val="0016615E"/>
    <w:rsid w:val="001664A0"/>
    <w:rsid w:val="00166605"/>
    <w:rsid w:val="00166A8A"/>
    <w:rsid w:val="00166FE8"/>
    <w:rsid w:val="00167247"/>
    <w:rsid w:val="00167910"/>
    <w:rsid w:val="001679E6"/>
    <w:rsid w:val="00167A16"/>
    <w:rsid w:val="00167A9F"/>
    <w:rsid w:val="00170226"/>
    <w:rsid w:val="00170532"/>
    <w:rsid w:val="001710E2"/>
    <w:rsid w:val="001718D1"/>
    <w:rsid w:val="00172B45"/>
    <w:rsid w:val="0017326E"/>
    <w:rsid w:val="00173B43"/>
    <w:rsid w:val="00173C65"/>
    <w:rsid w:val="00174608"/>
    <w:rsid w:val="00175226"/>
    <w:rsid w:val="001758E7"/>
    <w:rsid w:val="00175A94"/>
    <w:rsid w:val="001764D2"/>
    <w:rsid w:val="00176600"/>
    <w:rsid w:val="00176A5D"/>
    <w:rsid w:val="00176D67"/>
    <w:rsid w:val="001770E5"/>
    <w:rsid w:val="001778F3"/>
    <w:rsid w:val="00177C87"/>
    <w:rsid w:val="001807D5"/>
    <w:rsid w:val="00181385"/>
    <w:rsid w:val="001813DD"/>
    <w:rsid w:val="001825B9"/>
    <w:rsid w:val="001826BD"/>
    <w:rsid w:val="0018333A"/>
    <w:rsid w:val="00183B91"/>
    <w:rsid w:val="00183F3D"/>
    <w:rsid w:val="00184194"/>
    <w:rsid w:val="00184565"/>
    <w:rsid w:val="0018459C"/>
    <w:rsid w:val="00184722"/>
    <w:rsid w:val="00184FD0"/>
    <w:rsid w:val="00185344"/>
    <w:rsid w:val="0018578E"/>
    <w:rsid w:val="00185E36"/>
    <w:rsid w:val="00186489"/>
    <w:rsid w:val="00186EA6"/>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17F"/>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D64"/>
    <w:rsid w:val="001A2000"/>
    <w:rsid w:val="001A2856"/>
    <w:rsid w:val="001A322E"/>
    <w:rsid w:val="001A35FB"/>
    <w:rsid w:val="001A3A62"/>
    <w:rsid w:val="001A3B36"/>
    <w:rsid w:val="001A3B6D"/>
    <w:rsid w:val="001A3D39"/>
    <w:rsid w:val="001A3E0A"/>
    <w:rsid w:val="001A4484"/>
    <w:rsid w:val="001A4912"/>
    <w:rsid w:val="001A4C99"/>
    <w:rsid w:val="001A4F12"/>
    <w:rsid w:val="001A4F98"/>
    <w:rsid w:val="001A51BD"/>
    <w:rsid w:val="001A53C4"/>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FD2"/>
    <w:rsid w:val="001C4215"/>
    <w:rsid w:val="001C48A5"/>
    <w:rsid w:val="001C4957"/>
    <w:rsid w:val="001C4AF8"/>
    <w:rsid w:val="001C54F7"/>
    <w:rsid w:val="001C5B06"/>
    <w:rsid w:val="001C5D58"/>
    <w:rsid w:val="001C608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C22"/>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D3B"/>
    <w:rsid w:val="001F6BC4"/>
    <w:rsid w:val="001F6F0F"/>
    <w:rsid w:val="001F70F7"/>
    <w:rsid w:val="001F7D5F"/>
    <w:rsid w:val="00200853"/>
    <w:rsid w:val="002009FB"/>
    <w:rsid w:val="00200C8C"/>
    <w:rsid w:val="00201930"/>
    <w:rsid w:val="00203152"/>
    <w:rsid w:val="002037A0"/>
    <w:rsid w:val="002038F9"/>
    <w:rsid w:val="00203A56"/>
    <w:rsid w:val="0020446C"/>
    <w:rsid w:val="00204CD4"/>
    <w:rsid w:val="00204D92"/>
    <w:rsid w:val="002051D9"/>
    <w:rsid w:val="00205417"/>
    <w:rsid w:val="00205C18"/>
    <w:rsid w:val="00205C41"/>
    <w:rsid w:val="00206291"/>
    <w:rsid w:val="0020637B"/>
    <w:rsid w:val="0020638D"/>
    <w:rsid w:val="002067A1"/>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5042"/>
    <w:rsid w:val="00215266"/>
    <w:rsid w:val="002160A0"/>
    <w:rsid w:val="00216276"/>
    <w:rsid w:val="002162D1"/>
    <w:rsid w:val="00216987"/>
    <w:rsid w:val="0021705B"/>
    <w:rsid w:val="00217784"/>
    <w:rsid w:val="00217C9A"/>
    <w:rsid w:val="00220A77"/>
    <w:rsid w:val="00220B4A"/>
    <w:rsid w:val="00220C38"/>
    <w:rsid w:val="00221724"/>
    <w:rsid w:val="00221C43"/>
    <w:rsid w:val="00221C6F"/>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36E9"/>
    <w:rsid w:val="002338DD"/>
    <w:rsid w:val="00234299"/>
    <w:rsid w:val="00234378"/>
    <w:rsid w:val="00234DBA"/>
    <w:rsid w:val="00235339"/>
    <w:rsid w:val="0023572F"/>
    <w:rsid w:val="00235E15"/>
    <w:rsid w:val="00235F05"/>
    <w:rsid w:val="0023618A"/>
    <w:rsid w:val="0023671C"/>
    <w:rsid w:val="002368F0"/>
    <w:rsid w:val="002372AD"/>
    <w:rsid w:val="002379F0"/>
    <w:rsid w:val="00237B5A"/>
    <w:rsid w:val="0024057E"/>
    <w:rsid w:val="002405B9"/>
    <w:rsid w:val="00240B3A"/>
    <w:rsid w:val="00240CE7"/>
    <w:rsid w:val="00241B62"/>
    <w:rsid w:val="00242069"/>
    <w:rsid w:val="002420EA"/>
    <w:rsid w:val="00242A07"/>
    <w:rsid w:val="002435AF"/>
    <w:rsid w:val="0024399B"/>
    <w:rsid w:val="00243B97"/>
    <w:rsid w:val="002441C1"/>
    <w:rsid w:val="0024439F"/>
    <w:rsid w:val="0024495A"/>
    <w:rsid w:val="0024549B"/>
    <w:rsid w:val="00247173"/>
    <w:rsid w:val="002476DE"/>
    <w:rsid w:val="00247EC0"/>
    <w:rsid w:val="00250DB6"/>
    <w:rsid w:val="00250EF4"/>
    <w:rsid w:val="002511F5"/>
    <w:rsid w:val="002512E6"/>
    <w:rsid w:val="002513C0"/>
    <w:rsid w:val="00251AF1"/>
    <w:rsid w:val="00252044"/>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74FF"/>
    <w:rsid w:val="00257EFC"/>
    <w:rsid w:val="002607C1"/>
    <w:rsid w:val="002609A4"/>
    <w:rsid w:val="00260C3E"/>
    <w:rsid w:val="00260FD0"/>
    <w:rsid w:val="002611BE"/>
    <w:rsid w:val="002626BB"/>
    <w:rsid w:val="00262D9B"/>
    <w:rsid w:val="00262EEC"/>
    <w:rsid w:val="00262F80"/>
    <w:rsid w:val="00262FDD"/>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DE9"/>
    <w:rsid w:val="00271F31"/>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713D"/>
    <w:rsid w:val="00277174"/>
    <w:rsid w:val="002779ED"/>
    <w:rsid w:val="00277B99"/>
    <w:rsid w:val="00277C05"/>
    <w:rsid w:val="002805C7"/>
    <w:rsid w:val="002808DF"/>
    <w:rsid w:val="00280A14"/>
    <w:rsid w:val="0028126F"/>
    <w:rsid w:val="00281D1A"/>
    <w:rsid w:val="00282057"/>
    <w:rsid w:val="002822C8"/>
    <w:rsid w:val="002823A5"/>
    <w:rsid w:val="002823C2"/>
    <w:rsid w:val="002825CF"/>
    <w:rsid w:val="002829FC"/>
    <w:rsid w:val="00282C7F"/>
    <w:rsid w:val="00283489"/>
    <w:rsid w:val="00283A84"/>
    <w:rsid w:val="00284003"/>
    <w:rsid w:val="00285DC3"/>
    <w:rsid w:val="00286262"/>
    <w:rsid w:val="00286A1C"/>
    <w:rsid w:val="00286A66"/>
    <w:rsid w:val="00286CF4"/>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59B"/>
    <w:rsid w:val="002A0CB9"/>
    <w:rsid w:val="002A1669"/>
    <w:rsid w:val="002A1682"/>
    <w:rsid w:val="002A1B93"/>
    <w:rsid w:val="002A24F6"/>
    <w:rsid w:val="002A34C7"/>
    <w:rsid w:val="002A432C"/>
    <w:rsid w:val="002A46FD"/>
    <w:rsid w:val="002A48B7"/>
    <w:rsid w:val="002A4CE5"/>
    <w:rsid w:val="002A54F7"/>
    <w:rsid w:val="002A5A15"/>
    <w:rsid w:val="002A61C6"/>
    <w:rsid w:val="002A64AA"/>
    <w:rsid w:val="002A6522"/>
    <w:rsid w:val="002A6A0A"/>
    <w:rsid w:val="002A75D6"/>
    <w:rsid w:val="002A7861"/>
    <w:rsid w:val="002B03DD"/>
    <w:rsid w:val="002B0F8E"/>
    <w:rsid w:val="002B1197"/>
    <w:rsid w:val="002B14BC"/>
    <w:rsid w:val="002B1A7F"/>
    <w:rsid w:val="002B1B90"/>
    <w:rsid w:val="002B1EC0"/>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9D4"/>
    <w:rsid w:val="002C0B1C"/>
    <w:rsid w:val="002C1473"/>
    <w:rsid w:val="002C1515"/>
    <w:rsid w:val="002C1699"/>
    <w:rsid w:val="002C1C78"/>
    <w:rsid w:val="002C1DBC"/>
    <w:rsid w:val="002C2033"/>
    <w:rsid w:val="002C2485"/>
    <w:rsid w:val="002C2731"/>
    <w:rsid w:val="002C2972"/>
    <w:rsid w:val="002C2B1C"/>
    <w:rsid w:val="002C3423"/>
    <w:rsid w:val="002C3A11"/>
    <w:rsid w:val="002C3D6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8E3"/>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7621"/>
    <w:rsid w:val="002D7813"/>
    <w:rsid w:val="002E0132"/>
    <w:rsid w:val="002E0353"/>
    <w:rsid w:val="002E0957"/>
    <w:rsid w:val="002E0DA9"/>
    <w:rsid w:val="002E10E0"/>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26A4"/>
    <w:rsid w:val="002F2AF0"/>
    <w:rsid w:val="002F33BB"/>
    <w:rsid w:val="002F3429"/>
    <w:rsid w:val="002F3581"/>
    <w:rsid w:val="002F3C87"/>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300323"/>
    <w:rsid w:val="003003F1"/>
    <w:rsid w:val="003004BC"/>
    <w:rsid w:val="00300A5E"/>
    <w:rsid w:val="00300A91"/>
    <w:rsid w:val="0030129E"/>
    <w:rsid w:val="00301367"/>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D50"/>
    <w:rsid w:val="003120E7"/>
    <w:rsid w:val="00312416"/>
    <w:rsid w:val="003137F6"/>
    <w:rsid w:val="003144E1"/>
    <w:rsid w:val="003146CB"/>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F27"/>
    <w:rsid w:val="0032472A"/>
    <w:rsid w:val="00324AAF"/>
    <w:rsid w:val="00324CA0"/>
    <w:rsid w:val="003250C1"/>
    <w:rsid w:val="003253A6"/>
    <w:rsid w:val="0032575F"/>
    <w:rsid w:val="003259E7"/>
    <w:rsid w:val="00325ABA"/>
    <w:rsid w:val="00326F6A"/>
    <w:rsid w:val="003270A0"/>
    <w:rsid w:val="0032734B"/>
    <w:rsid w:val="0033007A"/>
    <w:rsid w:val="0033029C"/>
    <w:rsid w:val="003303A3"/>
    <w:rsid w:val="00330483"/>
    <w:rsid w:val="00331042"/>
    <w:rsid w:val="00331463"/>
    <w:rsid w:val="003314C3"/>
    <w:rsid w:val="0033152E"/>
    <w:rsid w:val="0033157D"/>
    <w:rsid w:val="00332764"/>
    <w:rsid w:val="00332A74"/>
    <w:rsid w:val="00332D66"/>
    <w:rsid w:val="00332E0F"/>
    <w:rsid w:val="00333279"/>
    <w:rsid w:val="00333AC7"/>
    <w:rsid w:val="00333C1A"/>
    <w:rsid w:val="00334053"/>
    <w:rsid w:val="00334229"/>
    <w:rsid w:val="00334305"/>
    <w:rsid w:val="00335499"/>
    <w:rsid w:val="003359DA"/>
    <w:rsid w:val="00335DEB"/>
    <w:rsid w:val="00335E53"/>
    <w:rsid w:val="00336639"/>
    <w:rsid w:val="00336D90"/>
    <w:rsid w:val="00336DF4"/>
    <w:rsid w:val="00336F71"/>
    <w:rsid w:val="0033705E"/>
    <w:rsid w:val="003370F1"/>
    <w:rsid w:val="003371A9"/>
    <w:rsid w:val="0033780E"/>
    <w:rsid w:val="003379E2"/>
    <w:rsid w:val="00337AA9"/>
    <w:rsid w:val="00340AC2"/>
    <w:rsid w:val="00340D34"/>
    <w:rsid w:val="00341084"/>
    <w:rsid w:val="003415C4"/>
    <w:rsid w:val="00341622"/>
    <w:rsid w:val="003417E1"/>
    <w:rsid w:val="00341C9D"/>
    <w:rsid w:val="00341E27"/>
    <w:rsid w:val="003424EC"/>
    <w:rsid w:val="00342DE7"/>
    <w:rsid w:val="00342F81"/>
    <w:rsid w:val="00343182"/>
    <w:rsid w:val="0034392B"/>
    <w:rsid w:val="00343C1E"/>
    <w:rsid w:val="00344420"/>
    <w:rsid w:val="003444A0"/>
    <w:rsid w:val="00344ADF"/>
    <w:rsid w:val="00344D77"/>
    <w:rsid w:val="00345150"/>
    <w:rsid w:val="003451F7"/>
    <w:rsid w:val="00345833"/>
    <w:rsid w:val="00345D6E"/>
    <w:rsid w:val="00346735"/>
    <w:rsid w:val="00346A9B"/>
    <w:rsid w:val="0034739F"/>
    <w:rsid w:val="003479B3"/>
    <w:rsid w:val="00347F72"/>
    <w:rsid w:val="00347F75"/>
    <w:rsid w:val="00350507"/>
    <w:rsid w:val="00350582"/>
    <w:rsid w:val="003505D3"/>
    <w:rsid w:val="00350A8A"/>
    <w:rsid w:val="00350BCE"/>
    <w:rsid w:val="00350F85"/>
    <w:rsid w:val="0035103F"/>
    <w:rsid w:val="00351047"/>
    <w:rsid w:val="0035121F"/>
    <w:rsid w:val="00351492"/>
    <w:rsid w:val="00351BEB"/>
    <w:rsid w:val="003521C3"/>
    <w:rsid w:val="003527AB"/>
    <w:rsid w:val="00352910"/>
    <w:rsid w:val="00352AEE"/>
    <w:rsid w:val="00352B3B"/>
    <w:rsid w:val="003539FC"/>
    <w:rsid w:val="00353DEC"/>
    <w:rsid w:val="003544B7"/>
    <w:rsid w:val="00354504"/>
    <w:rsid w:val="00354540"/>
    <w:rsid w:val="003545C5"/>
    <w:rsid w:val="00354952"/>
    <w:rsid w:val="00354A4D"/>
    <w:rsid w:val="00355051"/>
    <w:rsid w:val="003554A3"/>
    <w:rsid w:val="00355B82"/>
    <w:rsid w:val="00356412"/>
    <w:rsid w:val="00356479"/>
    <w:rsid w:val="00356C77"/>
    <w:rsid w:val="003577E5"/>
    <w:rsid w:val="00357E3B"/>
    <w:rsid w:val="003605C1"/>
    <w:rsid w:val="003609EF"/>
    <w:rsid w:val="00360DC6"/>
    <w:rsid w:val="00360FFA"/>
    <w:rsid w:val="003620FE"/>
    <w:rsid w:val="0036227F"/>
    <w:rsid w:val="003622F1"/>
    <w:rsid w:val="003639D4"/>
    <w:rsid w:val="00364BE7"/>
    <w:rsid w:val="00365D9F"/>
    <w:rsid w:val="003661A4"/>
    <w:rsid w:val="0036634B"/>
    <w:rsid w:val="0036749F"/>
    <w:rsid w:val="00370A41"/>
    <w:rsid w:val="00370C5E"/>
    <w:rsid w:val="00370D86"/>
    <w:rsid w:val="00370DAC"/>
    <w:rsid w:val="00370E85"/>
    <w:rsid w:val="00371304"/>
    <w:rsid w:val="003715DC"/>
    <w:rsid w:val="00371731"/>
    <w:rsid w:val="003717D1"/>
    <w:rsid w:val="00372277"/>
    <w:rsid w:val="0037231B"/>
    <w:rsid w:val="0037266C"/>
    <w:rsid w:val="00372DD1"/>
    <w:rsid w:val="00372F94"/>
    <w:rsid w:val="00374A02"/>
    <w:rsid w:val="00374FF8"/>
    <w:rsid w:val="00375291"/>
    <w:rsid w:val="003757FD"/>
    <w:rsid w:val="00375E01"/>
    <w:rsid w:val="00377115"/>
    <w:rsid w:val="003772FA"/>
    <w:rsid w:val="00377367"/>
    <w:rsid w:val="0037786B"/>
    <w:rsid w:val="00377AA3"/>
    <w:rsid w:val="00377C76"/>
    <w:rsid w:val="003800B8"/>
    <w:rsid w:val="00380585"/>
    <w:rsid w:val="00380B24"/>
    <w:rsid w:val="0038115D"/>
    <w:rsid w:val="003814FE"/>
    <w:rsid w:val="003818A5"/>
    <w:rsid w:val="003818C5"/>
    <w:rsid w:val="00382295"/>
    <w:rsid w:val="0038235C"/>
    <w:rsid w:val="00382C4F"/>
    <w:rsid w:val="003831A7"/>
    <w:rsid w:val="0038376E"/>
    <w:rsid w:val="00383B9B"/>
    <w:rsid w:val="00383BF0"/>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719A"/>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5929"/>
    <w:rsid w:val="003A5D58"/>
    <w:rsid w:val="003A6471"/>
    <w:rsid w:val="003A679B"/>
    <w:rsid w:val="003A6A5B"/>
    <w:rsid w:val="003A6B35"/>
    <w:rsid w:val="003A6C5B"/>
    <w:rsid w:val="003A6D90"/>
    <w:rsid w:val="003A6D9F"/>
    <w:rsid w:val="003A7AFD"/>
    <w:rsid w:val="003A7F1F"/>
    <w:rsid w:val="003B0478"/>
    <w:rsid w:val="003B0FE4"/>
    <w:rsid w:val="003B147E"/>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F4C"/>
    <w:rsid w:val="003B402F"/>
    <w:rsid w:val="003B4163"/>
    <w:rsid w:val="003B4A6F"/>
    <w:rsid w:val="003B5643"/>
    <w:rsid w:val="003B5683"/>
    <w:rsid w:val="003B5C68"/>
    <w:rsid w:val="003B5E3E"/>
    <w:rsid w:val="003B5F42"/>
    <w:rsid w:val="003B61C3"/>
    <w:rsid w:val="003B6776"/>
    <w:rsid w:val="003B67B1"/>
    <w:rsid w:val="003B6FEB"/>
    <w:rsid w:val="003B7315"/>
    <w:rsid w:val="003B778E"/>
    <w:rsid w:val="003B7C05"/>
    <w:rsid w:val="003C051A"/>
    <w:rsid w:val="003C0CC0"/>
    <w:rsid w:val="003C0F81"/>
    <w:rsid w:val="003C1018"/>
    <w:rsid w:val="003C129D"/>
    <w:rsid w:val="003C15F3"/>
    <w:rsid w:val="003C1B0B"/>
    <w:rsid w:val="003C1B1B"/>
    <w:rsid w:val="003C1D2D"/>
    <w:rsid w:val="003C2CCC"/>
    <w:rsid w:val="003C3191"/>
    <w:rsid w:val="003C34EC"/>
    <w:rsid w:val="003C3844"/>
    <w:rsid w:val="003C384B"/>
    <w:rsid w:val="003C3EA3"/>
    <w:rsid w:val="003C4966"/>
    <w:rsid w:val="003C532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AED"/>
    <w:rsid w:val="003D413A"/>
    <w:rsid w:val="003D42F0"/>
    <w:rsid w:val="003D489C"/>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5FE"/>
    <w:rsid w:val="003E1135"/>
    <w:rsid w:val="003E12E6"/>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5EE"/>
    <w:rsid w:val="003E6714"/>
    <w:rsid w:val="003E6C59"/>
    <w:rsid w:val="003E6CB4"/>
    <w:rsid w:val="003E7999"/>
    <w:rsid w:val="003F09D0"/>
    <w:rsid w:val="003F0A14"/>
    <w:rsid w:val="003F0B1F"/>
    <w:rsid w:val="003F0FCE"/>
    <w:rsid w:val="003F1BB7"/>
    <w:rsid w:val="003F1F8F"/>
    <w:rsid w:val="003F29FF"/>
    <w:rsid w:val="003F2EF7"/>
    <w:rsid w:val="003F31AD"/>
    <w:rsid w:val="003F3B13"/>
    <w:rsid w:val="003F3DB6"/>
    <w:rsid w:val="003F4002"/>
    <w:rsid w:val="003F4785"/>
    <w:rsid w:val="003F49F3"/>
    <w:rsid w:val="003F4B66"/>
    <w:rsid w:val="003F4D84"/>
    <w:rsid w:val="003F4FC2"/>
    <w:rsid w:val="003F5977"/>
    <w:rsid w:val="003F5E3D"/>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404C"/>
    <w:rsid w:val="0041424F"/>
    <w:rsid w:val="0041513F"/>
    <w:rsid w:val="004159BE"/>
    <w:rsid w:val="00415FA2"/>
    <w:rsid w:val="0041699A"/>
    <w:rsid w:val="004171D2"/>
    <w:rsid w:val="004172B9"/>
    <w:rsid w:val="00417B1A"/>
    <w:rsid w:val="004202FA"/>
    <w:rsid w:val="004208F9"/>
    <w:rsid w:val="00420EEE"/>
    <w:rsid w:val="00420F3D"/>
    <w:rsid w:val="00421003"/>
    <w:rsid w:val="004210EF"/>
    <w:rsid w:val="00421D3B"/>
    <w:rsid w:val="0042279F"/>
    <w:rsid w:val="004227BB"/>
    <w:rsid w:val="004232CD"/>
    <w:rsid w:val="00423364"/>
    <w:rsid w:val="00423A31"/>
    <w:rsid w:val="00423AE3"/>
    <w:rsid w:val="00423CE1"/>
    <w:rsid w:val="00423F38"/>
    <w:rsid w:val="00424331"/>
    <w:rsid w:val="0042479D"/>
    <w:rsid w:val="004248B3"/>
    <w:rsid w:val="00424CED"/>
    <w:rsid w:val="004256E0"/>
    <w:rsid w:val="004259E8"/>
    <w:rsid w:val="00425BE4"/>
    <w:rsid w:val="00425D9C"/>
    <w:rsid w:val="00426DDF"/>
    <w:rsid w:val="004273BD"/>
    <w:rsid w:val="00427A53"/>
    <w:rsid w:val="00427A54"/>
    <w:rsid w:val="00430207"/>
    <w:rsid w:val="004306F2"/>
    <w:rsid w:val="0043092C"/>
    <w:rsid w:val="0043113F"/>
    <w:rsid w:val="0043116A"/>
    <w:rsid w:val="0043146B"/>
    <w:rsid w:val="00431492"/>
    <w:rsid w:val="00431555"/>
    <w:rsid w:val="00431AC9"/>
    <w:rsid w:val="00431F6C"/>
    <w:rsid w:val="00432488"/>
    <w:rsid w:val="004324C6"/>
    <w:rsid w:val="00432721"/>
    <w:rsid w:val="0043305B"/>
    <w:rsid w:val="004331E6"/>
    <w:rsid w:val="0043342F"/>
    <w:rsid w:val="00433618"/>
    <w:rsid w:val="004336F1"/>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56C"/>
    <w:rsid w:val="00451673"/>
    <w:rsid w:val="004520B0"/>
    <w:rsid w:val="004527AE"/>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C51"/>
    <w:rsid w:val="00461EF5"/>
    <w:rsid w:val="00462276"/>
    <w:rsid w:val="00462BF5"/>
    <w:rsid w:val="004631F7"/>
    <w:rsid w:val="00463345"/>
    <w:rsid w:val="0046348F"/>
    <w:rsid w:val="004634F5"/>
    <w:rsid w:val="00463D05"/>
    <w:rsid w:val="004647CE"/>
    <w:rsid w:val="00464DC7"/>
    <w:rsid w:val="004655A1"/>
    <w:rsid w:val="00465CAE"/>
    <w:rsid w:val="0046602B"/>
    <w:rsid w:val="00466091"/>
    <w:rsid w:val="0046642B"/>
    <w:rsid w:val="0046686E"/>
    <w:rsid w:val="00466A02"/>
    <w:rsid w:val="00467C51"/>
    <w:rsid w:val="00467D69"/>
    <w:rsid w:val="0047059D"/>
    <w:rsid w:val="004706CA"/>
    <w:rsid w:val="004707E7"/>
    <w:rsid w:val="00470A56"/>
    <w:rsid w:val="00470B73"/>
    <w:rsid w:val="00470E5A"/>
    <w:rsid w:val="00470EC2"/>
    <w:rsid w:val="00470F3E"/>
    <w:rsid w:val="00470F70"/>
    <w:rsid w:val="0047265E"/>
    <w:rsid w:val="00472C93"/>
    <w:rsid w:val="004736B2"/>
    <w:rsid w:val="00473996"/>
    <w:rsid w:val="00473E7B"/>
    <w:rsid w:val="0047448F"/>
    <w:rsid w:val="004745FD"/>
    <w:rsid w:val="0047465D"/>
    <w:rsid w:val="00474857"/>
    <w:rsid w:val="0047499C"/>
    <w:rsid w:val="00474BC0"/>
    <w:rsid w:val="00474C36"/>
    <w:rsid w:val="004750BF"/>
    <w:rsid w:val="00475375"/>
    <w:rsid w:val="00475555"/>
    <w:rsid w:val="0047593A"/>
    <w:rsid w:val="00475D7B"/>
    <w:rsid w:val="004768A2"/>
    <w:rsid w:val="00476EDE"/>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918"/>
    <w:rsid w:val="0049598C"/>
    <w:rsid w:val="00496141"/>
    <w:rsid w:val="0049628B"/>
    <w:rsid w:val="004964BA"/>
    <w:rsid w:val="00496EB3"/>
    <w:rsid w:val="004979E4"/>
    <w:rsid w:val="004A053A"/>
    <w:rsid w:val="004A06C1"/>
    <w:rsid w:val="004A14BF"/>
    <w:rsid w:val="004A26BB"/>
    <w:rsid w:val="004A30D8"/>
    <w:rsid w:val="004A36AF"/>
    <w:rsid w:val="004A3A4E"/>
    <w:rsid w:val="004A4745"/>
    <w:rsid w:val="004A4D0C"/>
    <w:rsid w:val="004A648E"/>
    <w:rsid w:val="004A65BD"/>
    <w:rsid w:val="004A78FC"/>
    <w:rsid w:val="004A796D"/>
    <w:rsid w:val="004B005C"/>
    <w:rsid w:val="004B057A"/>
    <w:rsid w:val="004B17B6"/>
    <w:rsid w:val="004B1938"/>
    <w:rsid w:val="004B19B7"/>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81"/>
    <w:rsid w:val="004B72EB"/>
    <w:rsid w:val="004B78BF"/>
    <w:rsid w:val="004C09FE"/>
    <w:rsid w:val="004C1762"/>
    <w:rsid w:val="004C1A6E"/>
    <w:rsid w:val="004C3088"/>
    <w:rsid w:val="004C349D"/>
    <w:rsid w:val="004C3570"/>
    <w:rsid w:val="004C3C6B"/>
    <w:rsid w:val="004C4E3B"/>
    <w:rsid w:val="004C546A"/>
    <w:rsid w:val="004C5617"/>
    <w:rsid w:val="004C57A1"/>
    <w:rsid w:val="004C673B"/>
    <w:rsid w:val="004C7286"/>
    <w:rsid w:val="004C76E3"/>
    <w:rsid w:val="004C777F"/>
    <w:rsid w:val="004C7DD6"/>
    <w:rsid w:val="004D01F3"/>
    <w:rsid w:val="004D061D"/>
    <w:rsid w:val="004D0D61"/>
    <w:rsid w:val="004D0DA9"/>
    <w:rsid w:val="004D10E7"/>
    <w:rsid w:val="004D1AF5"/>
    <w:rsid w:val="004D219C"/>
    <w:rsid w:val="004D2C21"/>
    <w:rsid w:val="004D3B11"/>
    <w:rsid w:val="004D3C9B"/>
    <w:rsid w:val="004D4312"/>
    <w:rsid w:val="004D446A"/>
    <w:rsid w:val="004D5951"/>
    <w:rsid w:val="004D6050"/>
    <w:rsid w:val="004D6476"/>
    <w:rsid w:val="004D6DBB"/>
    <w:rsid w:val="004D6DFB"/>
    <w:rsid w:val="004D7906"/>
    <w:rsid w:val="004D7D16"/>
    <w:rsid w:val="004E016F"/>
    <w:rsid w:val="004E0E54"/>
    <w:rsid w:val="004E0F72"/>
    <w:rsid w:val="004E1614"/>
    <w:rsid w:val="004E18AB"/>
    <w:rsid w:val="004E1BC5"/>
    <w:rsid w:val="004E27C2"/>
    <w:rsid w:val="004E2FBE"/>
    <w:rsid w:val="004E3682"/>
    <w:rsid w:val="004E4282"/>
    <w:rsid w:val="004E4EB2"/>
    <w:rsid w:val="004E4F72"/>
    <w:rsid w:val="004E4FD5"/>
    <w:rsid w:val="004E5468"/>
    <w:rsid w:val="004E5CC5"/>
    <w:rsid w:val="004E6069"/>
    <w:rsid w:val="004E65E3"/>
    <w:rsid w:val="004E68C0"/>
    <w:rsid w:val="004E7247"/>
    <w:rsid w:val="004E79B8"/>
    <w:rsid w:val="004F00F2"/>
    <w:rsid w:val="004F0F86"/>
    <w:rsid w:val="004F1CD7"/>
    <w:rsid w:val="004F2444"/>
    <w:rsid w:val="004F27CB"/>
    <w:rsid w:val="004F27E9"/>
    <w:rsid w:val="004F348B"/>
    <w:rsid w:val="004F37B3"/>
    <w:rsid w:val="004F38E6"/>
    <w:rsid w:val="004F3A2C"/>
    <w:rsid w:val="004F3C10"/>
    <w:rsid w:val="004F4995"/>
    <w:rsid w:val="004F4C12"/>
    <w:rsid w:val="004F510F"/>
    <w:rsid w:val="004F60E5"/>
    <w:rsid w:val="004F6127"/>
    <w:rsid w:val="004F6A96"/>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B88"/>
    <w:rsid w:val="00502E53"/>
    <w:rsid w:val="00503192"/>
    <w:rsid w:val="00503BC0"/>
    <w:rsid w:val="00503FCD"/>
    <w:rsid w:val="00504100"/>
    <w:rsid w:val="005047C9"/>
    <w:rsid w:val="0050486B"/>
    <w:rsid w:val="00505356"/>
    <w:rsid w:val="00505656"/>
    <w:rsid w:val="005056C0"/>
    <w:rsid w:val="005056D0"/>
    <w:rsid w:val="00505727"/>
    <w:rsid w:val="005057E9"/>
    <w:rsid w:val="00505924"/>
    <w:rsid w:val="00505EAE"/>
    <w:rsid w:val="005060A5"/>
    <w:rsid w:val="0050660F"/>
    <w:rsid w:val="0050681E"/>
    <w:rsid w:val="00506A50"/>
    <w:rsid w:val="005076FC"/>
    <w:rsid w:val="0050780E"/>
    <w:rsid w:val="00507A47"/>
    <w:rsid w:val="00507A7C"/>
    <w:rsid w:val="00507B20"/>
    <w:rsid w:val="00507CA0"/>
    <w:rsid w:val="00510E24"/>
    <w:rsid w:val="0051173D"/>
    <w:rsid w:val="00511C1E"/>
    <w:rsid w:val="0051287F"/>
    <w:rsid w:val="00512A04"/>
    <w:rsid w:val="00513139"/>
    <w:rsid w:val="005144BE"/>
    <w:rsid w:val="005146A7"/>
    <w:rsid w:val="00514707"/>
    <w:rsid w:val="00514EA6"/>
    <w:rsid w:val="005156E7"/>
    <w:rsid w:val="00515C4C"/>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5C01"/>
    <w:rsid w:val="00525F3D"/>
    <w:rsid w:val="00526004"/>
    <w:rsid w:val="0052620C"/>
    <w:rsid w:val="00526572"/>
    <w:rsid w:val="0052693B"/>
    <w:rsid w:val="00526E07"/>
    <w:rsid w:val="005306E5"/>
    <w:rsid w:val="00530A73"/>
    <w:rsid w:val="005311C6"/>
    <w:rsid w:val="005313AE"/>
    <w:rsid w:val="00531F5E"/>
    <w:rsid w:val="005338AE"/>
    <w:rsid w:val="00533907"/>
    <w:rsid w:val="00533E21"/>
    <w:rsid w:val="0053402F"/>
    <w:rsid w:val="00534142"/>
    <w:rsid w:val="00534237"/>
    <w:rsid w:val="0053484D"/>
    <w:rsid w:val="00534BC0"/>
    <w:rsid w:val="00535172"/>
    <w:rsid w:val="00535753"/>
    <w:rsid w:val="00535D7C"/>
    <w:rsid w:val="00535E45"/>
    <w:rsid w:val="00535EF8"/>
    <w:rsid w:val="00535F7B"/>
    <w:rsid w:val="00536807"/>
    <w:rsid w:val="0053761D"/>
    <w:rsid w:val="0054089C"/>
    <w:rsid w:val="0054169E"/>
    <w:rsid w:val="00541BBE"/>
    <w:rsid w:val="00541CF4"/>
    <w:rsid w:val="00541DE0"/>
    <w:rsid w:val="00542A6B"/>
    <w:rsid w:val="00542BFB"/>
    <w:rsid w:val="00542D54"/>
    <w:rsid w:val="00542E36"/>
    <w:rsid w:val="00542EC9"/>
    <w:rsid w:val="0054336C"/>
    <w:rsid w:val="0054388D"/>
    <w:rsid w:val="00543B6D"/>
    <w:rsid w:val="005453AB"/>
    <w:rsid w:val="0054564E"/>
    <w:rsid w:val="00546DD5"/>
    <w:rsid w:val="00547BA5"/>
    <w:rsid w:val="005500C1"/>
    <w:rsid w:val="00550347"/>
    <w:rsid w:val="0055034B"/>
    <w:rsid w:val="005510A3"/>
    <w:rsid w:val="00551363"/>
    <w:rsid w:val="005514F4"/>
    <w:rsid w:val="00551B68"/>
    <w:rsid w:val="00551F02"/>
    <w:rsid w:val="005526EB"/>
    <w:rsid w:val="00552B1A"/>
    <w:rsid w:val="00552CA6"/>
    <w:rsid w:val="00553104"/>
    <w:rsid w:val="005533AA"/>
    <w:rsid w:val="0055347B"/>
    <w:rsid w:val="00553911"/>
    <w:rsid w:val="005542BB"/>
    <w:rsid w:val="00554D7B"/>
    <w:rsid w:val="00555486"/>
    <w:rsid w:val="00556557"/>
    <w:rsid w:val="00556EC9"/>
    <w:rsid w:val="0056003F"/>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241"/>
    <w:rsid w:val="0056563A"/>
    <w:rsid w:val="005660C1"/>
    <w:rsid w:val="00566319"/>
    <w:rsid w:val="005666CD"/>
    <w:rsid w:val="00566871"/>
    <w:rsid w:val="00566FC0"/>
    <w:rsid w:val="005703C7"/>
    <w:rsid w:val="0057084A"/>
    <w:rsid w:val="005709FA"/>
    <w:rsid w:val="00570B1B"/>
    <w:rsid w:val="00570D64"/>
    <w:rsid w:val="00570E40"/>
    <w:rsid w:val="005711E4"/>
    <w:rsid w:val="00571769"/>
    <w:rsid w:val="00571A9D"/>
    <w:rsid w:val="00571AC4"/>
    <w:rsid w:val="00571F8E"/>
    <w:rsid w:val="005722E7"/>
    <w:rsid w:val="005724A8"/>
    <w:rsid w:val="005729B6"/>
    <w:rsid w:val="00572A13"/>
    <w:rsid w:val="00572D63"/>
    <w:rsid w:val="00574705"/>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027"/>
    <w:rsid w:val="005827D9"/>
    <w:rsid w:val="00582B7F"/>
    <w:rsid w:val="00582CD8"/>
    <w:rsid w:val="00582D51"/>
    <w:rsid w:val="005838C2"/>
    <w:rsid w:val="0058399D"/>
    <w:rsid w:val="00583BFD"/>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FB4"/>
    <w:rsid w:val="0059163E"/>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625B"/>
    <w:rsid w:val="00596A86"/>
    <w:rsid w:val="00597D7E"/>
    <w:rsid w:val="005A00BF"/>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98E"/>
    <w:rsid w:val="005A79DF"/>
    <w:rsid w:val="005B02E5"/>
    <w:rsid w:val="005B034C"/>
    <w:rsid w:val="005B0BA5"/>
    <w:rsid w:val="005B12EB"/>
    <w:rsid w:val="005B1469"/>
    <w:rsid w:val="005B18AF"/>
    <w:rsid w:val="005B2111"/>
    <w:rsid w:val="005B2525"/>
    <w:rsid w:val="005B28A1"/>
    <w:rsid w:val="005B2F21"/>
    <w:rsid w:val="005B3198"/>
    <w:rsid w:val="005B3BD6"/>
    <w:rsid w:val="005B4060"/>
    <w:rsid w:val="005B40B4"/>
    <w:rsid w:val="005B5C77"/>
    <w:rsid w:val="005B6132"/>
    <w:rsid w:val="005B6A53"/>
    <w:rsid w:val="005B6B1F"/>
    <w:rsid w:val="005B6F7A"/>
    <w:rsid w:val="005B76C4"/>
    <w:rsid w:val="005C00FB"/>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7D8"/>
    <w:rsid w:val="005E3DE4"/>
    <w:rsid w:val="005E47A0"/>
    <w:rsid w:val="005E56C0"/>
    <w:rsid w:val="005E5A63"/>
    <w:rsid w:val="005E5B8C"/>
    <w:rsid w:val="005E69C7"/>
    <w:rsid w:val="005E6C27"/>
    <w:rsid w:val="005E720E"/>
    <w:rsid w:val="005E78A8"/>
    <w:rsid w:val="005F0201"/>
    <w:rsid w:val="005F0241"/>
    <w:rsid w:val="005F025D"/>
    <w:rsid w:val="005F08E2"/>
    <w:rsid w:val="005F12BB"/>
    <w:rsid w:val="005F12BD"/>
    <w:rsid w:val="005F13F6"/>
    <w:rsid w:val="005F181E"/>
    <w:rsid w:val="005F2187"/>
    <w:rsid w:val="005F21A7"/>
    <w:rsid w:val="005F2202"/>
    <w:rsid w:val="005F2588"/>
    <w:rsid w:val="005F260F"/>
    <w:rsid w:val="005F37B4"/>
    <w:rsid w:val="005F3A2C"/>
    <w:rsid w:val="005F3BAE"/>
    <w:rsid w:val="005F3D86"/>
    <w:rsid w:val="005F3E51"/>
    <w:rsid w:val="005F4245"/>
    <w:rsid w:val="005F4330"/>
    <w:rsid w:val="005F4DED"/>
    <w:rsid w:val="005F52D8"/>
    <w:rsid w:val="005F549E"/>
    <w:rsid w:val="005F55E4"/>
    <w:rsid w:val="005F5EBE"/>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B1F"/>
    <w:rsid w:val="006121A0"/>
    <w:rsid w:val="006126FD"/>
    <w:rsid w:val="006128A1"/>
    <w:rsid w:val="006130DD"/>
    <w:rsid w:val="00613172"/>
    <w:rsid w:val="0061335D"/>
    <w:rsid w:val="00613878"/>
    <w:rsid w:val="00613D92"/>
    <w:rsid w:val="00614206"/>
    <w:rsid w:val="006144AB"/>
    <w:rsid w:val="006145E7"/>
    <w:rsid w:val="006165D5"/>
    <w:rsid w:val="00616762"/>
    <w:rsid w:val="0061686C"/>
    <w:rsid w:val="00616929"/>
    <w:rsid w:val="00616994"/>
    <w:rsid w:val="00616C4B"/>
    <w:rsid w:val="00616DB3"/>
    <w:rsid w:val="00617088"/>
    <w:rsid w:val="00617639"/>
    <w:rsid w:val="0062083F"/>
    <w:rsid w:val="00620BE6"/>
    <w:rsid w:val="00621963"/>
    <w:rsid w:val="00621DBE"/>
    <w:rsid w:val="00621F69"/>
    <w:rsid w:val="006225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74F6"/>
    <w:rsid w:val="00640142"/>
    <w:rsid w:val="00640783"/>
    <w:rsid w:val="006417AA"/>
    <w:rsid w:val="006417B3"/>
    <w:rsid w:val="00641C01"/>
    <w:rsid w:val="00641D10"/>
    <w:rsid w:val="00642729"/>
    <w:rsid w:val="006430CD"/>
    <w:rsid w:val="0064315C"/>
    <w:rsid w:val="00643237"/>
    <w:rsid w:val="006432E2"/>
    <w:rsid w:val="00643984"/>
    <w:rsid w:val="00643FDD"/>
    <w:rsid w:val="006450E9"/>
    <w:rsid w:val="0064561F"/>
    <w:rsid w:val="00645736"/>
    <w:rsid w:val="0064609A"/>
    <w:rsid w:val="006470C3"/>
    <w:rsid w:val="006476F8"/>
    <w:rsid w:val="006477D6"/>
    <w:rsid w:val="00650AAF"/>
    <w:rsid w:val="0065196A"/>
    <w:rsid w:val="00651A30"/>
    <w:rsid w:val="00651B16"/>
    <w:rsid w:val="00651E04"/>
    <w:rsid w:val="00652B9E"/>
    <w:rsid w:val="00652C68"/>
    <w:rsid w:val="00652F40"/>
    <w:rsid w:val="0065370C"/>
    <w:rsid w:val="00654073"/>
    <w:rsid w:val="006542A4"/>
    <w:rsid w:val="0065441E"/>
    <w:rsid w:val="00655134"/>
    <w:rsid w:val="006552FB"/>
    <w:rsid w:val="00655454"/>
    <w:rsid w:val="00655646"/>
    <w:rsid w:val="00655896"/>
    <w:rsid w:val="0065725A"/>
    <w:rsid w:val="00657298"/>
    <w:rsid w:val="00657AE2"/>
    <w:rsid w:val="00657B37"/>
    <w:rsid w:val="00657CCD"/>
    <w:rsid w:val="006602A5"/>
    <w:rsid w:val="00660C73"/>
    <w:rsid w:val="00661704"/>
    <w:rsid w:val="00661A66"/>
    <w:rsid w:val="00661B73"/>
    <w:rsid w:val="0066293C"/>
    <w:rsid w:val="00662DEE"/>
    <w:rsid w:val="00663260"/>
    <w:rsid w:val="00663461"/>
    <w:rsid w:val="00663A9D"/>
    <w:rsid w:val="00663B56"/>
    <w:rsid w:val="006646B1"/>
    <w:rsid w:val="00664BE9"/>
    <w:rsid w:val="006651FF"/>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F42"/>
    <w:rsid w:val="00676127"/>
    <w:rsid w:val="00676660"/>
    <w:rsid w:val="00676A96"/>
    <w:rsid w:val="00676BDE"/>
    <w:rsid w:val="00676DB6"/>
    <w:rsid w:val="0067736A"/>
    <w:rsid w:val="006778C2"/>
    <w:rsid w:val="00677A2B"/>
    <w:rsid w:val="00677D07"/>
    <w:rsid w:val="0068005D"/>
    <w:rsid w:val="00680086"/>
    <w:rsid w:val="006802D4"/>
    <w:rsid w:val="006807C8"/>
    <w:rsid w:val="00680DC7"/>
    <w:rsid w:val="00681007"/>
    <w:rsid w:val="00681263"/>
    <w:rsid w:val="00681526"/>
    <w:rsid w:val="006820C2"/>
    <w:rsid w:val="00682BC3"/>
    <w:rsid w:val="00682BC7"/>
    <w:rsid w:val="00683023"/>
    <w:rsid w:val="00683889"/>
    <w:rsid w:val="00683F9C"/>
    <w:rsid w:val="006842C6"/>
    <w:rsid w:val="00684579"/>
    <w:rsid w:val="0068546C"/>
    <w:rsid w:val="00685BFB"/>
    <w:rsid w:val="006860F2"/>
    <w:rsid w:val="0068623C"/>
    <w:rsid w:val="0068649D"/>
    <w:rsid w:val="00686852"/>
    <w:rsid w:val="00686B69"/>
    <w:rsid w:val="00686E21"/>
    <w:rsid w:val="00687311"/>
    <w:rsid w:val="006873B9"/>
    <w:rsid w:val="00687866"/>
    <w:rsid w:val="00687D7D"/>
    <w:rsid w:val="00687FD4"/>
    <w:rsid w:val="0069052E"/>
    <w:rsid w:val="00690716"/>
    <w:rsid w:val="006907DB"/>
    <w:rsid w:val="00690D1C"/>
    <w:rsid w:val="00690D39"/>
    <w:rsid w:val="00690FF8"/>
    <w:rsid w:val="00693B1D"/>
    <w:rsid w:val="00693E38"/>
    <w:rsid w:val="00694454"/>
    <w:rsid w:val="00694F34"/>
    <w:rsid w:val="00695013"/>
    <w:rsid w:val="0069514F"/>
    <w:rsid w:val="00695677"/>
    <w:rsid w:val="00695A67"/>
    <w:rsid w:val="00696872"/>
    <w:rsid w:val="00696A18"/>
    <w:rsid w:val="00696C9B"/>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0F06"/>
    <w:rsid w:val="006B16C0"/>
    <w:rsid w:val="006B202B"/>
    <w:rsid w:val="006B219A"/>
    <w:rsid w:val="006B242C"/>
    <w:rsid w:val="006B2CE4"/>
    <w:rsid w:val="006B2EDB"/>
    <w:rsid w:val="006B33D4"/>
    <w:rsid w:val="006B3E95"/>
    <w:rsid w:val="006B47EE"/>
    <w:rsid w:val="006B5779"/>
    <w:rsid w:val="006B57C5"/>
    <w:rsid w:val="006B58AA"/>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B13"/>
    <w:rsid w:val="006C2F56"/>
    <w:rsid w:val="006C3070"/>
    <w:rsid w:val="006C3107"/>
    <w:rsid w:val="006C3258"/>
    <w:rsid w:val="006C3C0D"/>
    <w:rsid w:val="006C45E8"/>
    <w:rsid w:val="006C4CF9"/>
    <w:rsid w:val="006C4EC9"/>
    <w:rsid w:val="006C51EC"/>
    <w:rsid w:val="006C543C"/>
    <w:rsid w:val="006C63A6"/>
    <w:rsid w:val="006C687D"/>
    <w:rsid w:val="006C6A7A"/>
    <w:rsid w:val="006C77C0"/>
    <w:rsid w:val="006C7ED2"/>
    <w:rsid w:val="006C7FB1"/>
    <w:rsid w:val="006D0474"/>
    <w:rsid w:val="006D067D"/>
    <w:rsid w:val="006D0A21"/>
    <w:rsid w:val="006D11CE"/>
    <w:rsid w:val="006D1988"/>
    <w:rsid w:val="006D1B16"/>
    <w:rsid w:val="006D1D39"/>
    <w:rsid w:val="006D200A"/>
    <w:rsid w:val="006D257A"/>
    <w:rsid w:val="006D2684"/>
    <w:rsid w:val="006D273F"/>
    <w:rsid w:val="006D2CCF"/>
    <w:rsid w:val="006D33DF"/>
    <w:rsid w:val="006D38E2"/>
    <w:rsid w:val="006D3BB6"/>
    <w:rsid w:val="006D41A6"/>
    <w:rsid w:val="006D4E10"/>
    <w:rsid w:val="006D50FD"/>
    <w:rsid w:val="006D51F0"/>
    <w:rsid w:val="006D521F"/>
    <w:rsid w:val="006D52FB"/>
    <w:rsid w:val="006D54E1"/>
    <w:rsid w:val="006D5D04"/>
    <w:rsid w:val="006D6E2E"/>
    <w:rsid w:val="006D7923"/>
    <w:rsid w:val="006D7935"/>
    <w:rsid w:val="006D7EF7"/>
    <w:rsid w:val="006E05A1"/>
    <w:rsid w:val="006E0AE0"/>
    <w:rsid w:val="006E13B4"/>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E60"/>
    <w:rsid w:val="0070006E"/>
    <w:rsid w:val="00700923"/>
    <w:rsid w:val="007009C1"/>
    <w:rsid w:val="00700BC8"/>
    <w:rsid w:val="0070183C"/>
    <w:rsid w:val="007019B6"/>
    <w:rsid w:val="00701A6A"/>
    <w:rsid w:val="007025E1"/>
    <w:rsid w:val="00702EC9"/>
    <w:rsid w:val="00703553"/>
    <w:rsid w:val="00703686"/>
    <w:rsid w:val="00704130"/>
    <w:rsid w:val="00704344"/>
    <w:rsid w:val="007045D0"/>
    <w:rsid w:val="00704719"/>
    <w:rsid w:val="007047CC"/>
    <w:rsid w:val="00705AE9"/>
    <w:rsid w:val="00705CF6"/>
    <w:rsid w:val="00705F87"/>
    <w:rsid w:val="00706138"/>
    <w:rsid w:val="00706748"/>
    <w:rsid w:val="0070679E"/>
    <w:rsid w:val="00706B26"/>
    <w:rsid w:val="00706BC0"/>
    <w:rsid w:val="007075C6"/>
    <w:rsid w:val="0070764C"/>
    <w:rsid w:val="00707868"/>
    <w:rsid w:val="007105D7"/>
    <w:rsid w:val="00710B6A"/>
    <w:rsid w:val="00710C81"/>
    <w:rsid w:val="007113D4"/>
    <w:rsid w:val="0071181E"/>
    <w:rsid w:val="00711895"/>
    <w:rsid w:val="007118A4"/>
    <w:rsid w:val="00711B7D"/>
    <w:rsid w:val="007127AC"/>
    <w:rsid w:val="0071315A"/>
    <w:rsid w:val="007138D6"/>
    <w:rsid w:val="00713C3B"/>
    <w:rsid w:val="00714285"/>
    <w:rsid w:val="007142B5"/>
    <w:rsid w:val="00714745"/>
    <w:rsid w:val="007161C6"/>
    <w:rsid w:val="007169BF"/>
    <w:rsid w:val="00716C4E"/>
    <w:rsid w:val="00717B18"/>
    <w:rsid w:val="007200C5"/>
    <w:rsid w:val="00720654"/>
    <w:rsid w:val="00720CB4"/>
    <w:rsid w:val="0072137D"/>
    <w:rsid w:val="007217EC"/>
    <w:rsid w:val="00721F67"/>
    <w:rsid w:val="007223D5"/>
    <w:rsid w:val="0072330C"/>
    <w:rsid w:val="00723323"/>
    <w:rsid w:val="007233A9"/>
    <w:rsid w:val="007237B8"/>
    <w:rsid w:val="00723BE8"/>
    <w:rsid w:val="0072476A"/>
    <w:rsid w:val="007247C9"/>
    <w:rsid w:val="00725167"/>
    <w:rsid w:val="0072547C"/>
    <w:rsid w:val="00725702"/>
    <w:rsid w:val="0072576D"/>
    <w:rsid w:val="00725A09"/>
    <w:rsid w:val="00726108"/>
    <w:rsid w:val="007261FC"/>
    <w:rsid w:val="0072628D"/>
    <w:rsid w:val="00726310"/>
    <w:rsid w:val="007268C0"/>
    <w:rsid w:val="007305BC"/>
    <w:rsid w:val="007305CE"/>
    <w:rsid w:val="0073131C"/>
    <w:rsid w:val="00731C24"/>
    <w:rsid w:val="00731E16"/>
    <w:rsid w:val="00732B6E"/>
    <w:rsid w:val="00732E72"/>
    <w:rsid w:val="00733026"/>
    <w:rsid w:val="007331A0"/>
    <w:rsid w:val="007336CF"/>
    <w:rsid w:val="007339B3"/>
    <w:rsid w:val="00733BEF"/>
    <w:rsid w:val="007343FF"/>
    <w:rsid w:val="007347C4"/>
    <w:rsid w:val="007349F1"/>
    <w:rsid w:val="007349FB"/>
    <w:rsid w:val="00735047"/>
    <w:rsid w:val="0073527E"/>
    <w:rsid w:val="00737251"/>
    <w:rsid w:val="0073769F"/>
    <w:rsid w:val="00737D7C"/>
    <w:rsid w:val="00740271"/>
    <w:rsid w:val="00740850"/>
    <w:rsid w:val="00740C61"/>
    <w:rsid w:val="0074263A"/>
    <w:rsid w:val="00742A84"/>
    <w:rsid w:val="007438BB"/>
    <w:rsid w:val="0074393A"/>
    <w:rsid w:val="00743E51"/>
    <w:rsid w:val="00744165"/>
    <w:rsid w:val="0074430E"/>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B49"/>
    <w:rsid w:val="00747B51"/>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758A"/>
    <w:rsid w:val="00760905"/>
    <w:rsid w:val="00761B7B"/>
    <w:rsid w:val="007627CC"/>
    <w:rsid w:val="00763138"/>
    <w:rsid w:val="007639CD"/>
    <w:rsid w:val="00763D0A"/>
    <w:rsid w:val="00763D0D"/>
    <w:rsid w:val="00763F41"/>
    <w:rsid w:val="00763F65"/>
    <w:rsid w:val="0076498E"/>
    <w:rsid w:val="00764A93"/>
    <w:rsid w:val="0076593C"/>
    <w:rsid w:val="007667E8"/>
    <w:rsid w:val="00766D8A"/>
    <w:rsid w:val="00767622"/>
    <w:rsid w:val="0076785F"/>
    <w:rsid w:val="00767ECA"/>
    <w:rsid w:val="007707BF"/>
    <w:rsid w:val="00770918"/>
    <w:rsid w:val="00770D9C"/>
    <w:rsid w:val="00770D9D"/>
    <w:rsid w:val="00770DBB"/>
    <w:rsid w:val="0077334B"/>
    <w:rsid w:val="007735F5"/>
    <w:rsid w:val="00773AAE"/>
    <w:rsid w:val="00773B4B"/>
    <w:rsid w:val="007742CA"/>
    <w:rsid w:val="0077492A"/>
    <w:rsid w:val="00775582"/>
    <w:rsid w:val="007758CC"/>
    <w:rsid w:val="00775A2E"/>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69E"/>
    <w:rsid w:val="007859A0"/>
    <w:rsid w:val="007860D9"/>
    <w:rsid w:val="00786691"/>
    <w:rsid w:val="00786B44"/>
    <w:rsid w:val="00786C32"/>
    <w:rsid w:val="007872D9"/>
    <w:rsid w:val="00787C3D"/>
    <w:rsid w:val="00790911"/>
    <w:rsid w:val="007911BF"/>
    <w:rsid w:val="007913B8"/>
    <w:rsid w:val="00791598"/>
    <w:rsid w:val="0079339F"/>
    <w:rsid w:val="00793ED8"/>
    <w:rsid w:val="0079416F"/>
    <w:rsid w:val="007941A4"/>
    <w:rsid w:val="00795232"/>
    <w:rsid w:val="00795416"/>
    <w:rsid w:val="00795A50"/>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A38"/>
    <w:rsid w:val="007A4138"/>
    <w:rsid w:val="007A4AC7"/>
    <w:rsid w:val="007A7007"/>
    <w:rsid w:val="007B01EE"/>
    <w:rsid w:val="007B107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59C"/>
    <w:rsid w:val="007C4E8A"/>
    <w:rsid w:val="007C54C2"/>
    <w:rsid w:val="007C5827"/>
    <w:rsid w:val="007C583F"/>
    <w:rsid w:val="007C5B6E"/>
    <w:rsid w:val="007C600F"/>
    <w:rsid w:val="007C637B"/>
    <w:rsid w:val="007C6FDE"/>
    <w:rsid w:val="007C7692"/>
    <w:rsid w:val="007D160B"/>
    <w:rsid w:val="007D1BB5"/>
    <w:rsid w:val="007D2150"/>
    <w:rsid w:val="007D27BE"/>
    <w:rsid w:val="007D2A87"/>
    <w:rsid w:val="007D331E"/>
    <w:rsid w:val="007D335B"/>
    <w:rsid w:val="007D347E"/>
    <w:rsid w:val="007D35E1"/>
    <w:rsid w:val="007D36C7"/>
    <w:rsid w:val="007D3A78"/>
    <w:rsid w:val="007D3B1E"/>
    <w:rsid w:val="007D4BA8"/>
    <w:rsid w:val="007D50EC"/>
    <w:rsid w:val="007D520F"/>
    <w:rsid w:val="007D5392"/>
    <w:rsid w:val="007D5447"/>
    <w:rsid w:val="007D5D22"/>
    <w:rsid w:val="007D5F9F"/>
    <w:rsid w:val="007D6E0B"/>
    <w:rsid w:val="007D7B5A"/>
    <w:rsid w:val="007D7B8E"/>
    <w:rsid w:val="007D7BFB"/>
    <w:rsid w:val="007E040D"/>
    <w:rsid w:val="007E1033"/>
    <w:rsid w:val="007E1183"/>
    <w:rsid w:val="007E1E77"/>
    <w:rsid w:val="007E20B7"/>
    <w:rsid w:val="007E2B3B"/>
    <w:rsid w:val="007E2B4A"/>
    <w:rsid w:val="007E2FE5"/>
    <w:rsid w:val="007E36C2"/>
    <w:rsid w:val="007E373D"/>
    <w:rsid w:val="007E3A0B"/>
    <w:rsid w:val="007E3BF4"/>
    <w:rsid w:val="007E4053"/>
    <w:rsid w:val="007E4925"/>
    <w:rsid w:val="007E49A0"/>
    <w:rsid w:val="007E4AC1"/>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B70"/>
    <w:rsid w:val="007F2022"/>
    <w:rsid w:val="007F25EE"/>
    <w:rsid w:val="007F2668"/>
    <w:rsid w:val="007F2679"/>
    <w:rsid w:val="007F29D0"/>
    <w:rsid w:val="007F2C8B"/>
    <w:rsid w:val="007F3849"/>
    <w:rsid w:val="007F3F43"/>
    <w:rsid w:val="007F419C"/>
    <w:rsid w:val="007F4B77"/>
    <w:rsid w:val="007F5245"/>
    <w:rsid w:val="007F56CE"/>
    <w:rsid w:val="007F56DA"/>
    <w:rsid w:val="007F5E6E"/>
    <w:rsid w:val="007F5F18"/>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D3"/>
    <w:rsid w:val="00806B06"/>
    <w:rsid w:val="00806EB4"/>
    <w:rsid w:val="008071A2"/>
    <w:rsid w:val="00807637"/>
    <w:rsid w:val="00807CBC"/>
    <w:rsid w:val="00810210"/>
    <w:rsid w:val="00811969"/>
    <w:rsid w:val="008124E4"/>
    <w:rsid w:val="0081280F"/>
    <w:rsid w:val="00812872"/>
    <w:rsid w:val="008128AF"/>
    <w:rsid w:val="00812D6E"/>
    <w:rsid w:val="008135B1"/>
    <w:rsid w:val="00813ADA"/>
    <w:rsid w:val="00814F40"/>
    <w:rsid w:val="0081573B"/>
    <w:rsid w:val="00815BAA"/>
    <w:rsid w:val="00815BCB"/>
    <w:rsid w:val="00816214"/>
    <w:rsid w:val="00816AC1"/>
    <w:rsid w:val="0081742E"/>
    <w:rsid w:val="00817861"/>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4A3"/>
    <w:rsid w:val="008265D5"/>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5124"/>
    <w:rsid w:val="00835534"/>
    <w:rsid w:val="00835B4B"/>
    <w:rsid w:val="00836AD8"/>
    <w:rsid w:val="00836CAA"/>
    <w:rsid w:val="0083749E"/>
    <w:rsid w:val="00837972"/>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6080"/>
    <w:rsid w:val="008467F9"/>
    <w:rsid w:val="00846810"/>
    <w:rsid w:val="00846B31"/>
    <w:rsid w:val="00846D2F"/>
    <w:rsid w:val="00846FA4"/>
    <w:rsid w:val="008470AF"/>
    <w:rsid w:val="00850098"/>
    <w:rsid w:val="008507D0"/>
    <w:rsid w:val="00850C55"/>
    <w:rsid w:val="00850C87"/>
    <w:rsid w:val="008516CF"/>
    <w:rsid w:val="008516D8"/>
    <w:rsid w:val="0085219B"/>
    <w:rsid w:val="00852293"/>
    <w:rsid w:val="00852AA4"/>
    <w:rsid w:val="00852D07"/>
    <w:rsid w:val="00853033"/>
    <w:rsid w:val="008530E2"/>
    <w:rsid w:val="0085311D"/>
    <w:rsid w:val="00853870"/>
    <w:rsid w:val="00853F76"/>
    <w:rsid w:val="00854241"/>
    <w:rsid w:val="00854A2C"/>
    <w:rsid w:val="00855051"/>
    <w:rsid w:val="00855A46"/>
    <w:rsid w:val="00855AFC"/>
    <w:rsid w:val="00855D57"/>
    <w:rsid w:val="0085630D"/>
    <w:rsid w:val="00856527"/>
    <w:rsid w:val="00856A01"/>
    <w:rsid w:val="00856FBA"/>
    <w:rsid w:val="00857A61"/>
    <w:rsid w:val="00857ECA"/>
    <w:rsid w:val="008604DB"/>
    <w:rsid w:val="008607C1"/>
    <w:rsid w:val="00860841"/>
    <w:rsid w:val="0086085E"/>
    <w:rsid w:val="008617BD"/>
    <w:rsid w:val="0086190D"/>
    <w:rsid w:val="0086291E"/>
    <w:rsid w:val="00862B1F"/>
    <w:rsid w:val="00862E45"/>
    <w:rsid w:val="00862F2D"/>
    <w:rsid w:val="00863145"/>
    <w:rsid w:val="00863265"/>
    <w:rsid w:val="00863310"/>
    <w:rsid w:val="00863A0A"/>
    <w:rsid w:val="00863C31"/>
    <w:rsid w:val="00863ED8"/>
    <w:rsid w:val="00864BF8"/>
    <w:rsid w:val="00864F4F"/>
    <w:rsid w:val="008666EF"/>
    <w:rsid w:val="00866B7B"/>
    <w:rsid w:val="00866DFF"/>
    <w:rsid w:val="00866FB0"/>
    <w:rsid w:val="00867083"/>
    <w:rsid w:val="00867295"/>
    <w:rsid w:val="008709B3"/>
    <w:rsid w:val="00870FD1"/>
    <w:rsid w:val="00870FF3"/>
    <w:rsid w:val="008711C3"/>
    <w:rsid w:val="00872B13"/>
    <w:rsid w:val="00872C57"/>
    <w:rsid w:val="00872CC9"/>
    <w:rsid w:val="008730B8"/>
    <w:rsid w:val="008731AE"/>
    <w:rsid w:val="00873867"/>
    <w:rsid w:val="00873994"/>
    <w:rsid w:val="00874621"/>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3025"/>
    <w:rsid w:val="00883335"/>
    <w:rsid w:val="00883A6D"/>
    <w:rsid w:val="00883D9F"/>
    <w:rsid w:val="00883DB7"/>
    <w:rsid w:val="00884852"/>
    <w:rsid w:val="00885520"/>
    <w:rsid w:val="008859E5"/>
    <w:rsid w:val="00885C22"/>
    <w:rsid w:val="00885D8F"/>
    <w:rsid w:val="00885DFC"/>
    <w:rsid w:val="00886B03"/>
    <w:rsid w:val="00886E85"/>
    <w:rsid w:val="00887315"/>
    <w:rsid w:val="0088757D"/>
    <w:rsid w:val="00887A16"/>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A1A"/>
    <w:rsid w:val="00895E41"/>
    <w:rsid w:val="008960F2"/>
    <w:rsid w:val="00896CCD"/>
    <w:rsid w:val="00896CF6"/>
    <w:rsid w:val="00896DBD"/>
    <w:rsid w:val="00896E51"/>
    <w:rsid w:val="00896FBC"/>
    <w:rsid w:val="008A0A19"/>
    <w:rsid w:val="008A1053"/>
    <w:rsid w:val="008A118E"/>
    <w:rsid w:val="008A1276"/>
    <w:rsid w:val="008A192A"/>
    <w:rsid w:val="008A1FD7"/>
    <w:rsid w:val="008A2146"/>
    <w:rsid w:val="008A2655"/>
    <w:rsid w:val="008A2DBE"/>
    <w:rsid w:val="008A2F71"/>
    <w:rsid w:val="008A328D"/>
    <w:rsid w:val="008A368D"/>
    <w:rsid w:val="008A3804"/>
    <w:rsid w:val="008A420D"/>
    <w:rsid w:val="008A4BD4"/>
    <w:rsid w:val="008A4C19"/>
    <w:rsid w:val="008A4E47"/>
    <w:rsid w:val="008A53AE"/>
    <w:rsid w:val="008A54CF"/>
    <w:rsid w:val="008A5778"/>
    <w:rsid w:val="008A5C2B"/>
    <w:rsid w:val="008A62A6"/>
    <w:rsid w:val="008A6DC9"/>
    <w:rsid w:val="008A76BA"/>
    <w:rsid w:val="008B1915"/>
    <w:rsid w:val="008B22AF"/>
    <w:rsid w:val="008B2A61"/>
    <w:rsid w:val="008B3068"/>
    <w:rsid w:val="008B350D"/>
    <w:rsid w:val="008B3596"/>
    <w:rsid w:val="008B3707"/>
    <w:rsid w:val="008B4208"/>
    <w:rsid w:val="008B44A0"/>
    <w:rsid w:val="008B4645"/>
    <w:rsid w:val="008B4665"/>
    <w:rsid w:val="008B4987"/>
    <w:rsid w:val="008B4BB2"/>
    <w:rsid w:val="008B4F66"/>
    <w:rsid w:val="008B503B"/>
    <w:rsid w:val="008B5139"/>
    <w:rsid w:val="008B555E"/>
    <w:rsid w:val="008B68D8"/>
    <w:rsid w:val="008B6C44"/>
    <w:rsid w:val="008B733C"/>
    <w:rsid w:val="008B73E9"/>
    <w:rsid w:val="008C01BF"/>
    <w:rsid w:val="008C038A"/>
    <w:rsid w:val="008C071A"/>
    <w:rsid w:val="008C1102"/>
    <w:rsid w:val="008C14AD"/>
    <w:rsid w:val="008C1AF2"/>
    <w:rsid w:val="008C1C54"/>
    <w:rsid w:val="008C1F98"/>
    <w:rsid w:val="008C24D1"/>
    <w:rsid w:val="008C2D1E"/>
    <w:rsid w:val="008C3582"/>
    <w:rsid w:val="008C425C"/>
    <w:rsid w:val="008C46A4"/>
    <w:rsid w:val="008C59FC"/>
    <w:rsid w:val="008C643A"/>
    <w:rsid w:val="008C6962"/>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81B"/>
    <w:rsid w:val="008F2106"/>
    <w:rsid w:val="008F265E"/>
    <w:rsid w:val="008F2A07"/>
    <w:rsid w:val="008F2EA0"/>
    <w:rsid w:val="008F3927"/>
    <w:rsid w:val="008F4512"/>
    <w:rsid w:val="008F4889"/>
    <w:rsid w:val="008F4E86"/>
    <w:rsid w:val="008F5137"/>
    <w:rsid w:val="008F53E3"/>
    <w:rsid w:val="008F557C"/>
    <w:rsid w:val="008F5665"/>
    <w:rsid w:val="008F5884"/>
    <w:rsid w:val="008F5F62"/>
    <w:rsid w:val="008F642F"/>
    <w:rsid w:val="008F663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216"/>
    <w:rsid w:val="00910ADE"/>
    <w:rsid w:val="0091108E"/>
    <w:rsid w:val="00911744"/>
    <w:rsid w:val="00911763"/>
    <w:rsid w:val="00911D31"/>
    <w:rsid w:val="009126E3"/>
    <w:rsid w:val="00912A96"/>
    <w:rsid w:val="00912E99"/>
    <w:rsid w:val="009130EA"/>
    <w:rsid w:val="009132E6"/>
    <w:rsid w:val="00914AF2"/>
    <w:rsid w:val="00914BB3"/>
    <w:rsid w:val="00914E0E"/>
    <w:rsid w:val="00914ED3"/>
    <w:rsid w:val="00915D53"/>
    <w:rsid w:val="00916693"/>
    <w:rsid w:val="00916732"/>
    <w:rsid w:val="009169A4"/>
    <w:rsid w:val="00920344"/>
    <w:rsid w:val="00920FE3"/>
    <w:rsid w:val="009217D0"/>
    <w:rsid w:val="00921C58"/>
    <w:rsid w:val="00921E15"/>
    <w:rsid w:val="009237FA"/>
    <w:rsid w:val="00923F75"/>
    <w:rsid w:val="00924381"/>
    <w:rsid w:val="00924A17"/>
    <w:rsid w:val="009250C2"/>
    <w:rsid w:val="00926217"/>
    <w:rsid w:val="0092655B"/>
    <w:rsid w:val="00926A49"/>
    <w:rsid w:val="00926DCC"/>
    <w:rsid w:val="009270EC"/>
    <w:rsid w:val="00927797"/>
    <w:rsid w:val="00927868"/>
    <w:rsid w:val="00927924"/>
    <w:rsid w:val="00927B43"/>
    <w:rsid w:val="00927F53"/>
    <w:rsid w:val="00927FAF"/>
    <w:rsid w:val="00930422"/>
    <w:rsid w:val="00930489"/>
    <w:rsid w:val="009315DD"/>
    <w:rsid w:val="009316C0"/>
    <w:rsid w:val="0093221B"/>
    <w:rsid w:val="00932403"/>
    <w:rsid w:val="0093262E"/>
    <w:rsid w:val="009331B0"/>
    <w:rsid w:val="0093392D"/>
    <w:rsid w:val="00934546"/>
    <w:rsid w:val="009350B0"/>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977"/>
    <w:rsid w:val="00941BD7"/>
    <w:rsid w:val="00943B24"/>
    <w:rsid w:val="009442DB"/>
    <w:rsid w:val="0094466F"/>
    <w:rsid w:val="009454F8"/>
    <w:rsid w:val="0094551A"/>
    <w:rsid w:val="00945A4D"/>
    <w:rsid w:val="00947344"/>
    <w:rsid w:val="00947DF0"/>
    <w:rsid w:val="0095087F"/>
    <w:rsid w:val="00950905"/>
    <w:rsid w:val="00950C49"/>
    <w:rsid w:val="0095168F"/>
    <w:rsid w:val="009517E0"/>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1BCB"/>
    <w:rsid w:val="009622DF"/>
    <w:rsid w:val="00962731"/>
    <w:rsid w:val="009627DD"/>
    <w:rsid w:val="0096293E"/>
    <w:rsid w:val="00962B03"/>
    <w:rsid w:val="00963411"/>
    <w:rsid w:val="00963980"/>
    <w:rsid w:val="009643A5"/>
    <w:rsid w:val="0096469A"/>
    <w:rsid w:val="009651E7"/>
    <w:rsid w:val="009652A7"/>
    <w:rsid w:val="009655F8"/>
    <w:rsid w:val="009664BC"/>
    <w:rsid w:val="009665FC"/>
    <w:rsid w:val="009670A3"/>
    <w:rsid w:val="0096783B"/>
    <w:rsid w:val="00967E85"/>
    <w:rsid w:val="009703F1"/>
    <w:rsid w:val="009703F9"/>
    <w:rsid w:val="009711D2"/>
    <w:rsid w:val="0097183C"/>
    <w:rsid w:val="00971DB4"/>
    <w:rsid w:val="00972B3E"/>
    <w:rsid w:val="00972C6F"/>
    <w:rsid w:val="009732A2"/>
    <w:rsid w:val="00973306"/>
    <w:rsid w:val="0097353B"/>
    <w:rsid w:val="009736DE"/>
    <w:rsid w:val="0097377F"/>
    <w:rsid w:val="009738E8"/>
    <w:rsid w:val="00974239"/>
    <w:rsid w:val="00974402"/>
    <w:rsid w:val="00974694"/>
    <w:rsid w:val="009747D2"/>
    <w:rsid w:val="00974A42"/>
    <w:rsid w:val="00974A7E"/>
    <w:rsid w:val="00975810"/>
    <w:rsid w:val="00975848"/>
    <w:rsid w:val="00976610"/>
    <w:rsid w:val="009769D3"/>
    <w:rsid w:val="0097718F"/>
    <w:rsid w:val="00977353"/>
    <w:rsid w:val="009774CC"/>
    <w:rsid w:val="00977FA9"/>
    <w:rsid w:val="00980AE7"/>
    <w:rsid w:val="00980D12"/>
    <w:rsid w:val="00981EC2"/>
    <w:rsid w:val="0098287F"/>
    <w:rsid w:val="00982908"/>
    <w:rsid w:val="00982AA2"/>
    <w:rsid w:val="00983171"/>
    <w:rsid w:val="0098343B"/>
    <w:rsid w:val="0098351B"/>
    <w:rsid w:val="0098360C"/>
    <w:rsid w:val="009838F9"/>
    <w:rsid w:val="0098396F"/>
    <w:rsid w:val="0098499B"/>
    <w:rsid w:val="009849DE"/>
    <w:rsid w:val="00985125"/>
    <w:rsid w:val="009856C5"/>
    <w:rsid w:val="0098647E"/>
    <w:rsid w:val="00986990"/>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D64"/>
    <w:rsid w:val="009B1EEF"/>
    <w:rsid w:val="009B2303"/>
    <w:rsid w:val="009B2AD8"/>
    <w:rsid w:val="009B2E3C"/>
    <w:rsid w:val="009B3022"/>
    <w:rsid w:val="009B3118"/>
    <w:rsid w:val="009B3EE2"/>
    <w:rsid w:val="009B410E"/>
    <w:rsid w:val="009B4252"/>
    <w:rsid w:val="009B46D0"/>
    <w:rsid w:val="009B526F"/>
    <w:rsid w:val="009B53B2"/>
    <w:rsid w:val="009B5478"/>
    <w:rsid w:val="009B5735"/>
    <w:rsid w:val="009B5A60"/>
    <w:rsid w:val="009B5E1D"/>
    <w:rsid w:val="009B6013"/>
    <w:rsid w:val="009B65AE"/>
    <w:rsid w:val="009B660B"/>
    <w:rsid w:val="009B69AD"/>
    <w:rsid w:val="009B6BF6"/>
    <w:rsid w:val="009B73AF"/>
    <w:rsid w:val="009B7439"/>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D0DD8"/>
    <w:rsid w:val="009D0FC1"/>
    <w:rsid w:val="009D12BF"/>
    <w:rsid w:val="009D1EFD"/>
    <w:rsid w:val="009D28AB"/>
    <w:rsid w:val="009D29F2"/>
    <w:rsid w:val="009D35C1"/>
    <w:rsid w:val="009D409B"/>
    <w:rsid w:val="009D415B"/>
    <w:rsid w:val="009D493F"/>
    <w:rsid w:val="009D546C"/>
    <w:rsid w:val="009D5861"/>
    <w:rsid w:val="009D60A7"/>
    <w:rsid w:val="009D63D8"/>
    <w:rsid w:val="009D7641"/>
    <w:rsid w:val="009D77E2"/>
    <w:rsid w:val="009E0014"/>
    <w:rsid w:val="009E02D1"/>
    <w:rsid w:val="009E0758"/>
    <w:rsid w:val="009E09EC"/>
    <w:rsid w:val="009E146D"/>
    <w:rsid w:val="009E1531"/>
    <w:rsid w:val="009E1A74"/>
    <w:rsid w:val="009E3571"/>
    <w:rsid w:val="009E3866"/>
    <w:rsid w:val="009E3F46"/>
    <w:rsid w:val="009E3FF5"/>
    <w:rsid w:val="009E4231"/>
    <w:rsid w:val="009E4623"/>
    <w:rsid w:val="009E5298"/>
    <w:rsid w:val="009E5A13"/>
    <w:rsid w:val="009E6D70"/>
    <w:rsid w:val="009E6E9F"/>
    <w:rsid w:val="009E7764"/>
    <w:rsid w:val="009E786B"/>
    <w:rsid w:val="009E7D3E"/>
    <w:rsid w:val="009F04DC"/>
    <w:rsid w:val="009F051E"/>
    <w:rsid w:val="009F0739"/>
    <w:rsid w:val="009F108B"/>
    <w:rsid w:val="009F1C78"/>
    <w:rsid w:val="009F276E"/>
    <w:rsid w:val="009F2B23"/>
    <w:rsid w:val="009F2CF7"/>
    <w:rsid w:val="009F301D"/>
    <w:rsid w:val="009F3194"/>
    <w:rsid w:val="009F37B0"/>
    <w:rsid w:val="009F39B4"/>
    <w:rsid w:val="009F3FB1"/>
    <w:rsid w:val="009F4292"/>
    <w:rsid w:val="009F49A9"/>
    <w:rsid w:val="009F4BB3"/>
    <w:rsid w:val="009F539B"/>
    <w:rsid w:val="009F592A"/>
    <w:rsid w:val="009F5F64"/>
    <w:rsid w:val="009F6128"/>
    <w:rsid w:val="009F6F28"/>
    <w:rsid w:val="009F751F"/>
    <w:rsid w:val="009F7D18"/>
    <w:rsid w:val="009F7EAE"/>
    <w:rsid w:val="00A004AA"/>
    <w:rsid w:val="00A008C4"/>
    <w:rsid w:val="00A01365"/>
    <w:rsid w:val="00A015B6"/>
    <w:rsid w:val="00A01D19"/>
    <w:rsid w:val="00A02124"/>
    <w:rsid w:val="00A0258A"/>
    <w:rsid w:val="00A0279B"/>
    <w:rsid w:val="00A02A42"/>
    <w:rsid w:val="00A02E26"/>
    <w:rsid w:val="00A03016"/>
    <w:rsid w:val="00A03087"/>
    <w:rsid w:val="00A0374C"/>
    <w:rsid w:val="00A03899"/>
    <w:rsid w:val="00A03A91"/>
    <w:rsid w:val="00A03BE9"/>
    <w:rsid w:val="00A03EF1"/>
    <w:rsid w:val="00A040BD"/>
    <w:rsid w:val="00A042BB"/>
    <w:rsid w:val="00A04B0D"/>
    <w:rsid w:val="00A04D89"/>
    <w:rsid w:val="00A04E45"/>
    <w:rsid w:val="00A05726"/>
    <w:rsid w:val="00A05BF8"/>
    <w:rsid w:val="00A06844"/>
    <w:rsid w:val="00A06FFD"/>
    <w:rsid w:val="00A0719E"/>
    <w:rsid w:val="00A072DA"/>
    <w:rsid w:val="00A07532"/>
    <w:rsid w:val="00A07B35"/>
    <w:rsid w:val="00A07C27"/>
    <w:rsid w:val="00A109F4"/>
    <w:rsid w:val="00A1135C"/>
    <w:rsid w:val="00A113CB"/>
    <w:rsid w:val="00A115F4"/>
    <w:rsid w:val="00A11679"/>
    <w:rsid w:val="00A11736"/>
    <w:rsid w:val="00A1182A"/>
    <w:rsid w:val="00A11D75"/>
    <w:rsid w:val="00A128E5"/>
    <w:rsid w:val="00A13001"/>
    <w:rsid w:val="00A1314B"/>
    <w:rsid w:val="00A13962"/>
    <w:rsid w:val="00A139D8"/>
    <w:rsid w:val="00A13C91"/>
    <w:rsid w:val="00A1400F"/>
    <w:rsid w:val="00A14D38"/>
    <w:rsid w:val="00A15136"/>
    <w:rsid w:val="00A1536E"/>
    <w:rsid w:val="00A1545A"/>
    <w:rsid w:val="00A154D4"/>
    <w:rsid w:val="00A163BD"/>
    <w:rsid w:val="00A1646C"/>
    <w:rsid w:val="00A16DB7"/>
    <w:rsid w:val="00A16ED3"/>
    <w:rsid w:val="00A16F35"/>
    <w:rsid w:val="00A174F4"/>
    <w:rsid w:val="00A179E1"/>
    <w:rsid w:val="00A17AAA"/>
    <w:rsid w:val="00A20146"/>
    <w:rsid w:val="00A20815"/>
    <w:rsid w:val="00A20CF9"/>
    <w:rsid w:val="00A2111F"/>
    <w:rsid w:val="00A21341"/>
    <w:rsid w:val="00A2164A"/>
    <w:rsid w:val="00A21FF0"/>
    <w:rsid w:val="00A225F7"/>
    <w:rsid w:val="00A227C4"/>
    <w:rsid w:val="00A22AEF"/>
    <w:rsid w:val="00A22D0A"/>
    <w:rsid w:val="00A23130"/>
    <w:rsid w:val="00A235FB"/>
    <w:rsid w:val="00A23806"/>
    <w:rsid w:val="00A24406"/>
    <w:rsid w:val="00A2447B"/>
    <w:rsid w:val="00A24521"/>
    <w:rsid w:val="00A25508"/>
    <w:rsid w:val="00A25678"/>
    <w:rsid w:val="00A25932"/>
    <w:rsid w:val="00A25F6F"/>
    <w:rsid w:val="00A2624A"/>
    <w:rsid w:val="00A26583"/>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FD6"/>
    <w:rsid w:val="00A3734F"/>
    <w:rsid w:val="00A3777C"/>
    <w:rsid w:val="00A37C51"/>
    <w:rsid w:val="00A41222"/>
    <w:rsid w:val="00A41323"/>
    <w:rsid w:val="00A418FF"/>
    <w:rsid w:val="00A41B4B"/>
    <w:rsid w:val="00A42758"/>
    <w:rsid w:val="00A4285B"/>
    <w:rsid w:val="00A42BEA"/>
    <w:rsid w:val="00A42C31"/>
    <w:rsid w:val="00A42C37"/>
    <w:rsid w:val="00A43409"/>
    <w:rsid w:val="00A43B65"/>
    <w:rsid w:val="00A44B53"/>
    <w:rsid w:val="00A4514B"/>
    <w:rsid w:val="00A45423"/>
    <w:rsid w:val="00A45EAE"/>
    <w:rsid w:val="00A4601B"/>
    <w:rsid w:val="00A4602E"/>
    <w:rsid w:val="00A46093"/>
    <w:rsid w:val="00A46560"/>
    <w:rsid w:val="00A474E0"/>
    <w:rsid w:val="00A47A22"/>
    <w:rsid w:val="00A50645"/>
    <w:rsid w:val="00A50681"/>
    <w:rsid w:val="00A50733"/>
    <w:rsid w:val="00A5095D"/>
    <w:rsid w:val="00A50D5E"/>
    <w:rsid w:val="00A51030"/>
    <w:rsid w:val="00A511EB"/>
    <w:rsid w:val="00A5150E"/>
    <w:rsid w:val="00A5197A"/>
    <w:rsid w:val="00A52773"/>
    <w:rsid w:val="00A52B8E"/>
    <w:rsid w:val="00A5308B"/>
    <w:rsid w:val="00A53DFD"/>
    <w:rsid w:val="00A5418D"/>
    <w:rsid w:val="00A54BF0"/>
    <w:rsid w:val="00A55BFE"/>
    <w:rsid w:val="00A5626A"/>
    <w:rsid w:val="00A56369"/>
    <w:rsid w:val="00A566D1"/>
    <w:rsid w:val="00A56D5F"/>
    <w:rsid w:val="00A5746E"/>
    <w:rsid w:val="00A574EB"/>
    <w:rsid w:val="00A5764C"/>
    <w:rsid w:val="00A57A3D"/>
    <w:rsid w:val="00A60244"/>
    <w:rsid w:val="00A60469"/>
    <w:rsid w:val="00A60706"/>
    <w:rsid w:val="00A61074"/>
    <w:rsid w:val="00A612F2"/>
    <w:rsid w:val="00A617F2"/>
    <w:rsid w:val="00A61B15"/>
    <w:rsid w:val="00A620DA"/>
    <w:rsid w:val="00A6231C"/>
    <w:rsid w:val="00A6249A"/>
    <w:rsid w:val="00A6283D"/>
    <w:rsid w:val="00A62885"/>
    <w:rsid w:val="00A6376A"/>
    <w:rsid w:val="00A640C6"/>
    <w:rsid w:val="00A642C4"/>
    <w:rsid w:val="00A64877"/>
    <w:rsid w:val="00A6491B"/>
    <w:rsid w:val="00A64B89"/>
    <w:rsid w:val="00A64C5A"/>
    <w:rsid w:val="00A65D54"/>
    <w:rsid w:val="00A66687"/>
    <w:rsid w:val="00A670A1"/>
    <w:rsid w:val="00A67626"/>
    <w:rsid w:val="00A678FA"/>
    <w:rsid w:val="00A67C28"/>
    <w:rsid w:val="00A67C75"/>
    <w:rsid w:val="00A71EDF"/>
    <w:rsid w:val="00A723E2"/>
    <w:rsid w:val="00A727BF"/>
    <w:rsid w:val="00A72B0D"/>
    <w:rsid w:val="00A72F57"/>
    <w:rsid w:val="00A72F5C"/>
    <w:rsid w:val="00A72FBF"/>
    <w:rsid w:val="00A732E3"/>
    <w:rsid w:val="00A73430"/>
    <w:rsid w:val="00A7357D"/>
    <w:rsid w:val="00A737E3"/>
    <w:rsid w:val="00A7457C"/>
    <w:rsid w:val="00A74C80"/>
    <w:rsid w:val="00A75618"/>
    <w:rsid w:val="00A76093"/>
    <w:rsid w:val="00A7633D"/>
    <w:rsid w:val="00A7649C"/>
    <w:rsid w:val="00A779D1"/>
    <w:rsid w:val="00A779EF"/>
    <w:rsid w:val="00A77A0C"/>
    <w:rsid w:val="00A77C61"/>
    <w:rsid w:val="00A77EC5"/>
    <w:rsid w:val="00A8001F"/>
    <w:rsid w:val="00A80671"/>
    <w:rsid w:val="00A80C3D"/>
    <w:rsid w:val="00A80F8C"/>
    <w:rsid w:val="00A8272F"/>
    <w:rsid w:val="00A82B32"/>
    <w:rsid w:val="00A82B34"/>
    <w:rsid w:val="00A82D8A"/>
    <w:rsid w:val="00A82FC0"/>
    <w:rsid w:val="00A8379C"/>
    <w:rsid w:val="00A83B9B"/>
    <w:rsid w:val="00A83FEF"/>
    <w:rsid w:val="00A84730"/>
    <w:rsid w:val="00A84A34"/>
    <w:rsid w:val="00A84E6E"/>
    <w:rsid w:val="00A850CC"/>
    <w:rsid w:val="00A8538D"/>
    <w:rsid w:val="00A8583E"/>
    <w:rsid w:val="00A85BE5"/>
    <w:rsid w:val="00A8692A"/>
    <w:rsid w:val="00A86D32"/>
    <w:rsid w:val="00A86D47"/>
    <w:rsid w:val="00A87665"/>
    <w:rsid w:val="00A87E15"/>
    <w:rsid w:val="00A9002A"/>
    <w:rsid w:val="00A90228"/>
    <w:rsid w:val="00A905A6"/>
    <w:rsid w:val="00A90BB7"/>
    <w:rsid w:val="00A91092"/>
    <w:rsid w:val="00A911F0"/>
    <w:rsid w:val="00A91560"/>
    <w:rsid w:val="00A9188C"/>
    <w:rsid w:val="00A91E34"/>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285"/>
    <w:rsid w:val="00A9791B"/>
    <w:rsid w:val="00A97ADD"/>
    <w:rsid w:val="00A97D3B"/>
    <w:rsid w:val="00A97EBE"/>
    <w:rsid w:val="00AA04EA"/>
    <w:rsid w:val="00AA109A"/>
    <w:rsid w:val="00AA12C8"/>
    <w:rsid w:val="00AA23CD"/>
    <w:rsid w:val="00AA242D"/>
    <w:rsid w:val="00AA3A5C"/>
    <w:rsid w:val="00AA46BB"/>
    <w:rsid w:val="00AA4E4F"/>
    <w:rsid w:val="00AA51AE"/>
    <w:rsid w:val="00AA52CF"/>
    <w:rsid w:val="00AA5AFE"/>
    <w:rsid w:val="00AA5F45"/>
    <w:rsid w:val="00AA6180"/>
    <w:rsid w:val="00AA6487"/>
    <w:rsid w:val="00AA6612"/>
    <w:rsid w:val="00AA6701"/>
    <w:rsid w:val="00AA6E76"/>
    <w:rsid w:val="00AA7285"/>
    <w:rsid w:val="00AA7A89"/>
    <w:rsid w:val="00AA7CBD"/>
    <w:rsid w:val="00AA7D82"/>
    <w:rsid w:val="00AA7E84"/>
    <w:rsid w:val="00AB026C"/>
    <w:rsid w:val="00AB0514"/>
    <w:rsid w:val="00AB08BF"/>
    <w:rsid w:val="00AB0C3F"/>
    <w:rsid w:val="00AB11C1"/>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DF0"/>
    <w:rsid w:val="00AC16CF"/>
    <w:rsid w:val="00AC1F34"/>
    <w:rsid w:val="00AC20F9"/>
    <w:rsid w:val="00AC2207"/>
    <w:rsid w:val="00AC2546"/>
    <w:rsid w:val="00AC25B2"/>
    <w:rsid w:val="00AC262B"/>
    <w:rsid w:val="00AC2C4E"/>
    <w:rsid w:val="00AC2E04"/>
    <w:rsid w:val="00AC3446"/>
    <w:rsid w:val="00AC352B"/>
    <w:rsid w:val="00AC3D45"/>
    <w:rsid w:val="00AC3EFB"/>
    <w:rsid w:val="00AC4516"/>
    <w:rsid w:val="00AC4756"/>
    <w:rsid w:val="00AC547F"/>
    <w:rsid w:val="00AC5B27"/>
    <w:rsid w:val="00AC6280"/>
    <w:rsid w:val="00AC66BA"/>
    <w:rsid w:val="00AC67F5"/>
    <w:rsid w:val="00AC6F6A"/>
    <w:rsid w:val="00AC780F"/>
    <w:rsid w:val="00AD0064"/>
    <w:rsid w:val="00AD068F"/>
    <w:rsid w:val="00AD0F82"/>
    <w:rsid w:val="00AD108F"/>
    <w:rsid w:val="00AD233D"/>
    <w:rsid w:val="00AD2DBC"/>
    <w:rsid w:val="00AD3148"/>
    <w:rsid w:val="00AD36A8"/>
    <w:rsid w:val="00AD3967"/>
    <w:rsid w:val="00AD43DE"/>
    <w:rsid w:val="00AD48F4"/>
    <w:rsid w:val="00AD4BF4"/>
    <w:rsid w:val="00AD5326"/>
    <w:rsid w:val="00AD5DA3"/>
    <w:rsid w:val="00AD6700"/>
    <w:rsid w:val="00AD73F6"/>
    <w:rsid w:val="00AD7CD2"/>
    <w:rsid w:val="00AD7D3B"/>
    <w:rsid w:val="00AD7E69"/>
    <w:rsid w:val="00AE00F8"/>
    <w:rsid w:val="00AE01C3"/>
    <w:rsid w:val="00AE0202"/>
    <w:rsid w:val="00AE02C7"/>
    <w:rsid w:val="00AE0B4B"/>
    <w:rsid w:val="00AE0B50"/>
    <w:rsid w:val="00AE0E32"/>
    <w:rsid w:val="00AE0F9D"/>
    <w:rsid w:val="00AE1033"/>
    <w:rsid w:val="00AE16F9"/>
    <w:rsid w:val="00AE1C43"/>
    <w:rsid w:val="00AE2807"/>
    <w:rsid w:val="00AE2827"/>
    <w:rsid w:val="00AE2A15"/>
    <w:rsid w:val="00AE2DAD"/>
    <w:rsid w:val="00AE3BCE"/>
    <w:rsid w:val="00AE3D6D"/>
    <w:rsid w:val="00AE404A"/>
    <w:rsid w:val="00AE40F9"/>
    <w:rsid w:val="00AE433B"/>
    <w:rsid w:val="00AE456B"/>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B66"/>
    <w:rsid w:val="00AF1074"/>
    <w:rsid w:val="00AF112F"/>
    <w:rsid w:val="00AF13C5"/>
    <w:rsid w:val="00AF1816"/>
    <w:rsid w:val="00AF1DE7"/>
    <w:rsid w:val="00AF1E7A"/>
    <w:rsid w:val="00AF2081"/>
    <w:rsid w:val="00AF3206"/>
    <w:rsid w:val="00AF3619"/>
    <w:rsid w:val="00AF389E"/>
    <w:rsid w:val="00AF392F"/>
    <w:rsid w:val="00AF3A48"/>
    <w:rsid w:val="00AF3CF9"/>
    <w:rsid w:val="00AF462B"/>
    <w:rsid w:val="00AF4F0E"/>
    <w:rsid w:val="00AF54BB"/>
    <w:rsid w:val="00AF59DF"/>
    <w:rsid w:val="00AF5D09"/>
    <w:rsid w:val="00AF6039"/>
    <w:rsid w:val="00AF6869"/>
    <w:rsid w:val="00AF7B77"/>
    <w:rsid w:val="00AF7FED"/>
    <w:rsid w:val="00B001C6"/>
    <w:rsid w:val="00B00581"/>
    <w:rsid w:val="00B00757"/>
    <w:rsid w:val="00B007C8"/>
    <w:rsid w:val="00B00C91"/>
    <w:rsid w:val="00B00CD1"/>
    <w:rsid w:val="00B01241"/>
    <w:rsid w:val="00B01505"/>
    <w:rsid w:val="00B015DE"/>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82C"/>
    <w:rsid w:val="00B11887"/>
    <w:rsid w:val="00B11D92"/>
    <w:rsid w:val="00B124C8"/>
    <w:rsid w:val="00B1280C"/>
    <w:rsid w:val="00B13A0A"/>
    <w:rsid w:val="00B13E42"/>
    <w:rsid w:val="00B1404A"/>
    <w:rsid w:val="00B141B8"/>
    <w:rsid w:val="00B14232"/>
    <w:rsid w:val="00B142E5"/>
    <w:rsid w:val="00B144BD"/>
    <w:rsid w:val="00B144E0"/>
    <w:rsid w:val="00B14CC3"/>
    <w:rsid w:val="00B14D83"/>
    <w:rsid w:val="00B14F17"/>
    <w:rsid w:val="00B14FB5"/>
    <w:rsid w:val="00B15132"/>
    <w:rsid w:val="00B15C6B"/>
    <w:rsid w:val="00B15F57"/>
    <w:rsid w:val="00B160F8"/>
    <w:rsid w:val="00B16D5D"/>
    <w:rsid w:val="00B16DED"/>
    <w:rsid w:val="00B16FCC"/>
    <w:rsid w:val="00B177AC"/>
    <w:rsid w:val="00B1797C"/>
    <w:rsid w:val="00B20378"/>
    <w:rsid w:val="00B208F0"/>
    <w:rsid w:val="00B209DB"/>
    <w:rsid w:val="00B20E3C"/>
    <w:rsid w:val="00B21A39"/>
    <w:rsid w:val="00B21DB3"/>
    <w:rsid w:val="00B22160"/>
    <w:rsid w:val="00B234B1"/>
    <w:rsid w:val="00B23DCE"/>
    <w:rsid w:val="00B23EBA"/>
    <w:rsid w:val="00B24084"/>
    <w:rsid w:val="00B24C56"/>
    <w:rsid w:val="00B24D6D"/>
    <w:rsid w:val="00B255F1"/>
    <w:rsid w:val="00B259F7"/>
    <w:rsid w:val="00B25A41"/>
    <w:rsid w:val="00B25A70"/>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B4B"/>
    <w:rsid w:val="00B32C1E"/>
    <w:rsid w:val="00B333BB"/>
    <w:rsid w:val="00B33418"/>
    <w:rsid w:val="00B34086"/>
    <w:rsid w:val="00B3466A"/>
    <w:rsid w:val="00B34926"/>
    <w:rsid w:val="00B34B86"/>
    <w:rsid w:val="00B3524C"/>
    <w:rsid w:val="00B35753"/>
    <w:rsid w:val="00B37220"/>
    <w:rsid w:val="00B40257"/>
    <w:rsid w:val="00B40402"/>
    <w:rsid w:val="00B40BE1"/>
    <w:rsid w:val="00B40E56"/>
    <w:rsid w:val="00B4191D"/>
    <w:rsid w:val="00B42167"/>
    <w:rsid w:val="00B421FF"/>
    <w:rsid w:val="00B424E1"/>
    <w:rsid w:val="00B43404"/>
    <w:rsid w:val="00B4380D"/>
    <w:rsid w:val="00B4446E"/>
    <w:rsid w:val="00B449BC"/>
    <w:rsid w:val="00B44E4C"/>
    <w:rsid w:val="00B4510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445D"/>
    <w:rsid w:val="00B5457B"/>
    <w:rsid w:val="00B55187"/>
    <w:rsid w:val="00B55671"/>
    <w:rsid w:val="00B559A5"/>
    <w:rsid w:val="00B55C4B"/>
    <w:rsid w:val="00B55D34"/>
    <w:rsid w:val="00B55EC8"/>
    <w:rsid w:val="00B5641A"/>
    <w:rsid w:val="00B57ABB"/>
    <w:rsid w:val="00B57CC7"/>
    <w:rsid w:val="00B57D10"/>
    <w:rsid w:val="00B57FBD"/>
    <w:rsid w:val="00B608B3"/>
    <w:rsid w:val="00B60F83"/>
    <w:rsid w:val="00B61174"/>
    <w:rsid w:val="00B61207"/>
    <w:rsid w:val="00B61366"/>
    <w:rsid w:val="00B615EC"/>
    <w:rsid w:val="00B61E4B"/>
    <w:rsid w:val="00B62F73"/>
    <w:rsid w:val="00B63AE3"/>
    <w:rsid w:val="00B64193"/>
    <w:rsid w:val="00B649C2"/>
    <w:rsid w:val="00B649F6"/>
    <w:rsid w:val="00B64D6A"/>
    <w:rsid w:val="00B64F68"/>
    <w:rsid w:val="00B65060"/>
    <w:rsid w:val="00B66017"/>
    <w:rsid w:val="00B6630A"/>
    <w:rsid w:val="00B6650C"/>
    <w:rsid w:val="00B667F7"/>
    <w:rsid w:val="00B670C7"/>
    <w:rsid w:val="00B671A8"/>
    <w:rsid w:val="00B671C1"/>
    <w:rsid w:val="00B70BB7"/>
    <w:rsid w:val="00B70BD3"/>
    <w:rsid w:val="00B71134"/>
    <w:rsid w:val="00B711A4"/>
    <w:rsid w:val="00B7141F"/>
    <w:rsid w:val="00B714A7"/>
    <w:rsid w:val="00B71D59"/>
    <w:rsid w:val="00B71E3D"/>
    <w:rsid w:val="00B722A0"/>
    <w:rsid w:val="00B7233C"/>
    <w:rsid w:val="00B724EE"/>
    <w:rsid w:val="00B7382F"/>
    <w:rsid w:val="00B741D0"/>
    <w:rsid w:val="00B747F0"/>
    <w:rsid w:val="00B748BB"/>
    <w:rsid w:val="00B74915"/>
    <w:rsid w:val="00B74D23"/>
    <w:rsid w:val="00B74D47"/>
    <w:rsid w:val="00B759E1"/>
    <w:rsid w:val="00B75F8C"/>
    <w:rsid w:val="00B76096"/>
    <w:rsid w:val="00B769F7"/>
    <w:rsid w:val="00B800DB"/>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D62"/>
    <w:rsid w:val="00B87996"/>
    <w:rsid w:val="00B87EC4"/>
    <w:rsid w:val="00B909AA"/>
    <w:rsid w:val="00B909AD"/>
    <w:rsid w:val="00B90A61"/>
    <w:rsid w:val="00B90C54"/>
    <w:rsid w:val="00B91015"/>
    <w:rsid w:val="00B914A7"/>
    <w:rsid w:val="00B915AE"/>
    <w:rsid w:val="00B915F5"/>
    <w:rsid w:val="00B9184C"/>
    <w:rsid w:val="00B91961"/>
    <w:rsid w:val="00B919F8"/>
    <w:rsid w:val="00B92B6F"/>
    <w:rsid w:val="00B930CF"/>
    <w:rsid w:val="00B93758"/>
    <w:rsid w:val="00B9410B"/>
    <w:rsid w:val="00B9496C"/>
    <w:rsid w:val="00B957B2"/>
    <w:rsid w:val="00B95895"/>
    <w:rsid w:val="00B95CF1"/>
    <w:rsid w:val="00B95E0F"/>
    <w:rsid w:val="00B95FC2"/>
    <w:rsid w:val="00B9656D"/>
    <w:rsid w:val="00B967F9"/>
    <w:rsid w:val="00B968B5"/>
    <w:rsid w:val="00B96EFC"/>
    <w:rsid w:val="00B97517"/>
    <w:rsid w:val="00B97765"/>
    <w:rsid w:val="00BA02B4"/>
    <w:rsid w:val="00BA06E4"/>
    <w:rsid w:val="00BA0949"/>
    <w:rsid w:val="00BA112F"/>
    <w:rsid w:val="00BA119E"/>
    <w:rsid w:val="00BA140D"/>
    <w:rsid w:val="00BA1718"/>
    <w:rsid w:val="00BA1B95"/>
    <w:rsid w:val="00BA23C9"/>
    <w:rsid w:val="00BA24A5"/>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614F"/>
    <w:rsid w:val="00BA6E04"/>
    <w:rsid w:val="00BA78EE"/>
    <w:rsid w:val="00BA7D9F"/>
    <w:rsid w:val="00BB0A7C"/>
    <w:rsid w:val="00BB0B1E"/>
    <w:rsid w:val="00BB10FD"/>
    <w:rsid w:val="00BB267B"/>
    <w:rsid w:val="00BB3366"/>
    <w:rsid w:val="00BB346E"/>
    <w:rsid w:val="00BB4175"/>
    <w:rsid w:val="00BB4660"/>
    <w:rsid w:val="00BB4AD3"/>
    <w:rsid w:val="00BB4BB8"/>
    <w:rsid w:val="00BB4C6F"/>
    <w:rsid w:val="00BB4E1B"/>
    <w:rsid w:val="00BB5132"/>
    <w:rsid w:val="00BB5789"/>
    <w:rsid w:val="00BB5B70"/>
    <w:rsid w:val="00BB6CF5"/>
    <w:rsid w:val="00BB6FEA"/>
    <w:rsid w:val="00BB7928"/>
    <w:rsid w:val="00BB7E97"/>
    <w:rsid w:val="00BC0792"/>
    <w:rsid w:val="00BC0B59"/>
    <w:rsid w:val="00BC1212"/>
    <w:rsid w:val="00BC146A"/>
    <w:rsid w:val="00BC1497"/>
    <w:rsid w:val="00BC2413"/>
    <w:rsid w:val="00BC2A5D"/>
    <w:rsid w:val="00BC2D47"/>
    <w:rsid w:val="00BC2EB2"/>
    <w:rsid w:val="00BC32B3"/>
    <w:rsid w:val="00BC32CB"/>
    <w:rsid w:val="00BC3571"/>
    <w:rsid w:val="00BC3656"/>
    <w:rsid w:val="00BC38F9"/>
    <w:rsid w:val="00BC3CCF"/>
    <w:rsid w:val="00BC3E76"/>
    <w:rsid w:val="00BC4516"/>
    <w:rsid w:val="00BC5045"/>
    <w:rsid w:val="00BC560C"/>
    <w:rsid w:val="00BC57A6"/>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AF5"/>
    <w:rsid w:val="00BD3D24"/>
    <w:rsid w:val="00BD3E47"/>
    <w:rsid w:val="00BD4C9F"/>
    <w:rsid w:val="00BD5726"/>
    <w:rsid w:val="00BD61A6"/>
    <w:rsid w:val="00BD650E"/>
    <w:rsid w:val="00BD6ACA"/>
    <w:rsid w:val="00BE072E"/>
    <w:rsid w:val="00BE0767"/>
    <w:rsid w:val="00BE0936"/>
    <w:rsid w:val="00BE0E5D"/>
    <w:rsid w:val="00BE158A"/>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6106"/>
    <w:rsid w:val="00BF703F"/>
    <w:rsid w:val="00BF720F"/>
    <w:rsid w:val="00BF72E0"/>
    <w:rsid w:val="00BF7569"/>
    <w:rsid w:val="00C00292"/>
    <w:rsid w:val="00C00880"/>
    <w:rsid w:val="00C0132B"/>
    <w:rsid w:val="00C014E8"/>
    <w:rsid w:val="00C0151D"/>
    <w:rsid w:val="00C022A2"/>
    <w:rsid w:val="00C0246F"/>
    <w:rsid w:val="00C02606"/>
    <w:rsid w:val="00C0301A"/>
    <w:rsid w:val="00C03835"/>
    <w:rsid w:val="00C03962"/>
    <w:rsid w:val="00C03D70"/>
    <w:rsid w:val="00C04458"/>
    <w:rsid w:val="00C04AF3"/>
    <w:rsid w:val="00C04D00"/>
    <w:rsid w:val="00C0548F"/>
    <w:rsid w:val="00C06200"/>
    <w:rsid w:val="00C064D9"/>
    <w:rsid w:val="00C07397"/>
    <w:rsid w:val="00C07A00"/>
    <w:rsid w:val="00C07F34"/>
    <w:rsid w:val="00C07F97"/>
    <w:rsid w:val="00C100A3"/>
    <w:rsid w:val="00C100AF"/>
    <w:rsid w:val="00C100CE"/>
    <w:rsid w:val="00C10A70"/>
    <w:rsid w:val="00C11315"/>
    <w:rsid w:val="00C11441"/>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322"/>
    <w:rsid w:val="00C20874"/>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40CA"/>
    <w:rsid w:val="00C24291"/>
    <w:rsid w:val="00C2434E"/>
    <w:rsid w:val="00C244C0"/>
    <w:rsid w:val="00C24CC2"/>
    <w:rsid w:val="00C253B9"/>
    <w:rsid w:val="00C25450"/>
    <w:rsid w:val="00C26941"/>
    <w:rsid w:val="00C300E0"/>
    <w:rsid w:val="00C3011C"/>
    <w:rsid w:val="00C30565"/>
    <w:rsid w:val="00C30BE3"/>
    <w:rsid w:val="00C30CB8"/>
    <w:rsid w:val="00C3108E"/>
    <w:rsid w:val="00C3142C"/>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BE"/>
    <w:rsid w:val="00C453A7"/>
    <w:rsid w:val="00C460F5"/>
    <w:rsid w:val="00C46BFA"/>
    <w:rsid w:val="00C46E62"/>
    <w:rsid w:val="00C477D8"/>
    <w:rsid w:val="00C501FB"/>
    <w:rsid w:val="00C506E0"/>
    <w:rsid w:val="00C50ACD"/>
    <w:rsid w:val="00C50EA4"/>
    <w:rsid w:val="00C51968"/>
    <w:rsid w:val="00C51D9C"/>
    <w:rsid w:val="00C52D15"/>
    <w:rsid w:val="00C52D56"/>
    <w:rsid w:val="00C5320D"/>
    <w:rsid w:val="00C5355A"/>
    <w:rsid w:val="00C5355D"/>
    <w:rsid w:val="00C53E4B"/>
    <w:rsid w:val="00C5473C"/>
    <w:rsid w:val="00C555B2"/>
    <w:rsid w:val="00C55F33"/>
    <w:rsid w:val="00C56206"/>
    <w:rsid w:val="00C56242"/>
    <w:rsid w:val="00C56464"/>
    <w:rsid w:val="00C56CEA"/>
    <w:rsid w:val="00C572A1"/>
    <w:rsid w:val="00C57BCF"/>
    <w:rsid w:val="00C57E3F"/>
    <w:rsid w:val="00C606D5"/>
    <w:rsid w:val="00C6136B"/>
    <w:rsid w:val="00C614F1"/>
    <w:rsid w:val="00C618F0"/>
    <w:rsid w:val="00C61B30"/>
    <w:rsid w:val="00C61C9D"/>
    <w:rsid w:val="00C63971"/>
    <w:rsid w:val="00C64004"/>
    <w:rsid w:val="00C65003"/>
    <w:rsid w:val="00C65577"/>
    <w:rsid w:val="00C66078"/>
    <w:rsid w:val="00C66260"/>
    <w:rsid w:val="00C6644F"/>
    <w:rsid w:val="00C673D9"/>
    <w:rsid w:val="00C67927"/>
    <w:rsid w:val="00C70B42"/>
    <w:rsid w:val="00C70D52"/>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69E9"/>
    <w:rsid w:val="00C86C01"/>
    <w:rsid w:val="00C86E35"/>
    <w:rsid w:val="00C87289"/>
    <w:rsid w:val="00C874C0"/>
    <w:rsid w:val="00C875A3"/>
    <w:rsid w:val="00C87900"/>
    <w:rsid w:val="00C90380"/>
    <w:rsid w:val="00C9044F"/>
    <w:rsid w:val="00C906C9"/>
    <w:rsid w:val="00C919BC"/>
    <w:rsid w:val="00C924A1"/>
    <w:rsid w:val="00C92622"/>
    <w:rsid w:val="00C926D9"/>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A2370"/>
    <w:rsid w:val="00CA2783"/>
    <w:rsid w:val="00CA2A2D"/>
    <w:rsid w:val="00CA3BC7"/>
    <w:rsid w:val="00CA3EBD"/>
    <w:rsid w:val="00CA3FA9"/>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25EE"/>
    <w:rsid w:val="00CB2C16"/>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10B0"/>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D58"/>
    <w:rsid w:val="00CC507B"/>
    <w:rsid w:val="00CC521D"/>
    <w:rsid w:val="00CC56DD"/>
    <w:rsid w:val="00CC5F0D"/>
    <w:rsid w:val="00CC63EE"/>
    <w:rsid w:val="00CC6727"/>
    <w:rsid w:val="00CC685F"/>
    <w:rsid w:val="00CC6F6B"/>
    <w:rsid w:val="00CC7057"/>
    <w:rsid w:val="00CC757C"/>
    <w:rsid w:val="00CC761B"/>
    <w:rsid w:val="00CC778D"/>
    <w:rsid w:val="00CC79B0"/>
    <w:rsid w:val="00CC7B85"/>
    <w:rsid w:val="00CC7E76"/>
    <w:rsid w:val="00CD00A6"/>
    <w:rsid w:val="00CD0D6A"/>
    <w:rsid w:val="00CD17C7"/>
    <w:rsid w:val="00CD21C1"/>
    <w:rsid w:val="00CD252D"/>
    <w:rsid w:val="00CD3A86"/>
    <w:rsid w:val="00CD3E4D"/>
    <w:rsid w:val="00CD3F9F"/>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F8"/>
    <w:rsid w:val="00CF0A29"/>
    <w:rsid w:val="00CF0EB5"/>
    <w:rsid w:val="00CF0ED8"/>
    <w:rsid w:val="00CF179D"/>
    <w:rsid w:val="00CF1D91"/>
    <w:rsid w:val="00CF20A9"/>
    <w:rsid w:val="00CF238A"/>
    <w:rsid w:val="00CF2574"/>
    <w:rsid w:val="00CF354C"/>
    <w:rsid w:val="00CF46B8"/>
    <w:rsid w:val="00CF4C7D"/>
    <w:rsid w:val="00CF4E05"/>
    <w:rsid w:val="00CF644E"/>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3021"/>
    <w:rsid w:val="00D03B81"/>
    <w:rsid w:val="00D03BAB"/>
    <w:rsid w:val="00D03CEB"/>
    <w:rsid w:val="00D03DE5"/>
    <w:rsid w:val="00D04048"/>
    <w:rsid w:val="00D04056"/>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F87"/>
    <w:rsid w:val="00D16483"/>
    <w:rsid w:val="00D16EF1"/>
    <w:rsid w:val="00D17A47"/>
    <w:rsid w:val="00D17B03"/>
    <w:rsid w:val="00D17F76"/>
    <w:rsid w:val="00D201A7"/>
    <w:rsid w:val="00D203E0"/>
    <w:rsid w:val="00D2051B"/>
    <w:rsid w:val="00D20583"/>
    <w:rsid w:val="00D218F0"/>
    <w:rsid w:val="00D21AD7"/>
    <w:rsid w:val="00D21C81"/>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61F"/>
    <w:rsid w:val="00D30260"/>
    <w:rsid w:val="00D306CD"/>
    <w:rsid w:val="00D308DD"/>
    <w:rsid w:val="00D30F76"/>
    <w:rsid w:val="00D3101F"/>
    <w:rsid w:val="00D3172B"/>
    <w:rsid w:val="00D31AFF"/>
    <w:rsid w:val="00D323DF"/>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758"/>
    <w:rsid w:val="00D52CD3"/>
    <w:rsid w:val="00D531C1"/>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5E96"/>
    <w:rsid w:val="00D5685B"/>
    <w:rsid w:val="00D56897"/>
    <w:rsid w:val="00D56A46"/>
    <w:rsid w:val="00D56D47"/>
    <w:rsid w:val="00D56D9D"/>
    <w:rsid w:val="00D57709"/>
    <w:rsid w:val="00D600C0"/>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D34"/>
    <w:rsid w:val="00D7029E"/>
    <w:rsid w:val="00D7089C"/>
    <w:rsid w:val="00D70A9B"/>
    <w:rsid w:val="00D70B0A"/>
    <w:rsid w:val="00D70BB2"/>
    <w:rsid w:val="00D710FA"/>
    <w:rsid w:val="00D71301"/>
    <w:rsid w:val="00D71C5D"/>
    <w:rsid w:val="00D7200C"/>
    <w:rsid w:val="00D722FD"/>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C8C"/>
    <w:rsid w:val="00D802EA"/>
    <w:rsid w:val="00D805EF"/>
    <w:rsid w:val="00D81054"/>
    <w:rsid w:val="00D81B6C"/>
    <w:rsid w:val="00D823E2"/>
    <w:rsid w:val="00D82862"/>
    <w:rsid w:val="00D82EC0"/>
    <w:rsid w:val="00D8335F"/>
    <w:rsid w:val="00D836D8"/>
    <w:rsid w:val="00D83805"/>
    <w:rsid w:val="00D84B09"/>
    <w:rsid w:val="00D852DC"/>
    <w:rsid w:val="00D85699"/>
    <w:rsid w:val="00D85ABC"/>
    <w:rsid w:val="00D85C05"/>
    <w:rsid w:val="00D8614B"/>
    <w:rsid w:val="00D866AC"/>
    <w:rsid w:val="00D86A2D"/>
    <w:rsid w:val="00D86D94"/>
    <w:rsid w:val="00D86F0D"/>
    <w:rsid w:val="00D871CD"/>
    <w:rsid w:val="00D87520"/>
    <w:rsid w:val="00D875D7"/>
    <w:rsid w:val="00D87694"/>
    <w:rsid w:val="00D87E77"/>
    <w:rsid w:val="00D9059E"/>
    <w:rsid w:val="00D90D27"/>
    <w:rsid w:val="00D91231"/>
    <w:rsid w:val="00D9153A"/>
    <w:rsid w:val="00D916D1"/>
    <w:rsid w:val="00D918D3"/>
    <w:rsid w:val="00D91D40"/>
    <w:rsid w:val="00D93092"/>
    <w:rsid w:val="00D930FE"/>
    <w:rsid w:val="00D93140"/>
    <w:rsid w:val="00D93842"/>
    <w:rsid w:val="00D93BCF"/>
    <w:rsid w:val="00D93E72"/>
    <w:rsid w:val="00D941F5"/>
    <w:rsid w:val="00D943C3"/>
    <w:rsid w:val="00D94B78"/>
    <w:rsid w:val="00D94C41"/>
    <w:rsid w:val="00D94F67"/>
    <w:rsid w:val="00D958E0"/>
    <w:rsid w:val="00D96076"/>
    <w:rsid w:val="00D968BF"/>
    <w:rsid w:val="00D96E02"/>
    <w:rsid w:val="00D974B0"/>
    <w:rsid w:val="00D9776A"/>
    <w:rsid w:val="00D97F39"/>
    <w:rsid w:val="00DA0716"/>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5FCD"/>
    <w:rsid w:val="00DA639A"/>
    <w:rsid w:val="00DA729B"/>
    <w:rsid w:val="00DA75C3"/>
    <w:rsid w:val="00DA772F"/>
    <w:rsid w:val="00DB0026"/>
    <w:rsid w:val="00DB0CD3"/>
    <w:rsid w:val="00DB1221"/>
    <w:rsid w:val="00DB15CA"/>
    <w:rsid w:val="00DB1618"/>
    <w:rsid w:val="00DB16D9"/>
    <w:rsid w:val="00DB1F81"/>
    <w:rsid w:val="00DB2B90"/>
    <w:rsid w:val="00DB3C0B"/>
    <w:rsid w:val="00DB447A"/>
    <w:rsid w:val="00DB483B"/>
    <w:rsid w:val="00DB4AF4"/>
    <w:rsid w:val="00DB4CB0"/>
    <w:rsid w:val="00DB53F7"/>
    <w:rsid w:val="00DB5C9E"/>
    <w:rsid w:val="00DB6BA8"/>
    <w:rsid w:val="00DB7048"/>
    <w:rsid w:val="00DC0B54"/>
    <w:rsid w:val="00DC0EDF"/>
    <w:rsid w:val="00DC1109"/>
    <w:rsid w:val="00DC150C"/>
    <w:rsid w:val="00DC1982"/>
    <w:rsid w:val="00DC1BCA"/>
    <w:rsid w:val="00DC2059"/>
    <w:rsid w:val="00DC223D"/>
    <w:rsid w:val="00DC2841"/>
    <w:rsid w:val="00DC334C"/>
    <w:rsid w:val="00DC33D9"/>
    <w:rsid w:val="00DC3848"/>
    <w:rsid w:val="00DC4196"/>
    <w:rsid w:val="00DC41FB"/>
    <w:rsid w:val="00DC4446"/>
    <w:rsid w:val="00DC4497"/>
    <w:rsid w:val="00DC48F1"/>
    <w:rsid w:val="00DC4DA5"/>
    <w:rsid w:val="00DC5C52"/>
    <w:rsid w:val="00DC637F"/>
    <w:rsid w:val="00DC65B6"/>
    <w:rsid w:val="00DC6A26"/>
    <w:rsid w:val="00DC6B7B"/>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7AE"/>
    <w:rsid w:val="00DD58B2"/>
    <w:rsid w:val="00DD58E1"/>
    <w:rsid w:val="00DD5988"/>
    <w:rsid w:val="00DD7B98"/>
    <w:rsid w:val="00DD7E90"/>
    <w:rsid w:val="00DE0122"/>
    <w:rsid w:val="00DE0AE5"/>
    <w:rsid w:val="00DE0BE4"/>
    <w:rsid w:val="00DE1229"/>
    <w:rsid w:val="00DE1292"/>
    <w:rsid w:val="00DE12E2"/>
    <w:rsid w:val="00DE1431"/>
    <w:rsid w:val="00DE16B2"/>
    <w:rsid w:val="00DE1880"/>
    <w:rsid w:val="00DE1B02"/>
    <w:rsid w:val="00DE1EDD"/>
    <w:rsid w:val="00DE2207"/>
    <w:rsid w:val="00DE238C"/>
    <w:rsid w:val="00DE2DC5"/>
    <w:rsid w:val="00DE2EF6"/>
    <w:rsid w:val="00DE2FA9"/>
    <w:rsid w:val="00DE31CF"/>
    <w:rsid w:val="00DE34E4"/>
    <w:rsid w:val="00DE36EE"/>
    <w:rsid w:val="00DE3872"/>
    <w:rsid w:val="00DE4063"/>
    <w:rsid w:val="00DE4960"/>
    <w:rsid w:val="00DE4E0F"/>
    <w:rsid w:val="00DE55D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534"/>
    <w:rsid w:val="00DF4903"/>
    <w:rsid w:val="00DF492E"/>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329C"/>
    <w:rsid w:val="00E04641"/>
    <w:rsid w:val="00E049B7"/>
    <w:rsid w:val="00E05631"/>
    <w:rsid w:val="00E05A6F"/>
    <w:rsid w:val="00E060BD"/>
    <w:rsid w:val="00E0613B"/>
    <w:rsid w:val="00E064FD"/>
    <w:rsid w:val="00E06682"/>
    <w:rsid w:val="00E06B96"/>
    <w:rsid w:val="00E06C27"/>
    <w:rsid w:val="00E0730C"/>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214"/>
    <w:rsid w:val="00E17624"/>
    <w:rsid w:val="00E177EA"/>
    <w:rsid w:val="00E17D68"/>
    <w:rsid w:val="00E17D73"/>
    <w:rsid w:val="00E20519"/>
    <w:rsid w:val="00E2083E"/>
    <w:rsid w:val="00E2134A"/>
    <w:rsid w:val="00E21DB8"/>
    <w:rsid w:val="00E22341"/>
    <w:rsid w:val="00E226F7"/>
    <w:rsid w:val="00E22725"/>
    <w:rsid w:val="00E22F2D"/>
    <w:rsid w:val="00E23C75"/>
    <w:rsid w:val="00E23CBA"/>
    <w:rsid w:val="00E24230"/>
    <w:rsid w:val="00E2431A"/>
    <w:rsid w:val="00E25392"/>
    <w:rsid w:val="00E2672C"/>
    <w:rsid w:val="00E2679F"/>
    <w:rsid w:val="00E267C7"/>
    <w:rsid w:val="00E2702C"/>
    <w:rsid w:val="00E27919"/>
    <w:rsid w:val="00E279A0"/>
    <w:rsid w:val="00E30C4E"/>
    <w:rsid w:val="00E30DD7"/>
    <w:rsid w:val="00E31542"/>
    <w:rsid w:val="00E31748"/>
    <w:rsid w:val="00E31873"/>
    <w:rsid w:val="00E32931"/>
    <w:rsid w:val="00E32BED"/>
    <w:rsid w:val="00E32E32"/>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E96"/>
    <w:rsid w:val="00E623DB"/>
    <w:rsid w:val="00E625AC"/>
    <w:rsid w:val="00E628A6"/>
    <w:rsid w:val="00E62C5F"/>
    <w:rsid w:val="00E62D74"/>
    <w:rsid w:val="00E64424"/>
    <w:rsid w:val="00E6465D"/>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7B"/>
    <w:rsid w:val="00E740D8"/>
    <w:rsid w:val="00E7451F"/>
    <w:rsid w:val="00E745B9"/>
    <w:rsid w:val="00E74922"/>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7CB"/>
    <w:rsid w:val="00E82AA9"/>
    <w:rsid w:val="00E830AB"/>
    <w:rsid w:val="00E837FB"/>
    <w:rsid w:val="00E83F37"/>
    <w:rsid w:val="00E83FDB"/>
    <w:rsid w:val="00E84091"/>
    <w:rsid w:val="00E8435D"/>
    <w:rsid w:val="00E84368"/>
    <w:rsid w:val="00E84933"/>
    <w:rsid w:val="00E85018"/>
    <w:rsid w:val="00E85255"/>
    <w:rsid w:val="00E854DF"/>
    <w:rsid w:val="00E857B2"/>
    <w:rsid w:val="00E85D96"/>
    <w:rsid w:val="00E85E05"/>
    <w:rsid w:val="00E8602A"/>
    <w:rsid w:val="00E8666C"/>
    <w:rsid w:val="00E86B08"/>
    <w:rsid w:val="00E86E8C"/>
    <w:rsid w:val="00E86FAA"/>
    <w:rsid w:val="00E87283"/>
    <w:rsid w:val="00E90077"/>
    <w:rsid w:val="00E90DB9"/>
    <w:rsid w:val="00E9129C"/>
    <w:rsid w:val="00E9135A"/>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77F"/>
    <w:rsid w:val="00EB2915"/>
    <w:rsid w:val="00EB298B"/>
    <w:rsid w:val="00EB2AEC"/>
    <w:rsid w:val="00EB3454"/>
    <w:rsid w:val="00EB45C5"/>
    <w:rsid w:val="00EB4680"/>
    <w:rsid w:val="00EB519B"/>
    <w:rsid w:val="00EB522E"/>
    <w:rsid w:val="00EB5311"/>
    <w:rsid w:val="00EB53F7"/>
    <w:rsid w:val="00EB5560"/>
    <w:rsid w:val="00EB5979"/>
    <w:rsid w:val="00EB5990"/>
    <w:rsid w:val="00EB5D89"/>
    <w:rsid w:val="00EB7150"/>
    <w:rsid w:val="00EB7375"/>
    <w:rsid w:val="00EB766C"/>
    <w:rsid w:val="00EC002F"/>
    <w:rsid w:val="00EC0400"/>
    <w:rsid w:val="00EC04B6"/>
    <w:rsid w:val="00EC04EB"/>
    <w:rsid w:val="00EC0622"/>
    <w:rsid w:val="00EC0B36"/>
    <w:rsid w:val="00EC10ED"/>
    <w:rsid w:val="00EC1D7C"/>
    <w:rsid w:val="00EC220F"/>
    <w:rsid w:val="00EC249C"/>
    <w:rsid w:val="00EC25F9"/>
    <w:rsid w:val="00EC34B2"/>
    <w:rsid w:val="00EC420C"/>
    <w:rsid w:val="00EC43BC"/>
    <w:rsid w:val="00EC44E4"/>
    <w:rsid w:val="00EC4766"/>
    <w:rsid w:val="00EC5179"/>
    <w:rsid w:val="00EC5BAE"/>
    <w:rsid w:val="00EC5F3C"/>
    <w:rsid w:val="00EC75A3"/>
    <w:rsid w:val="00EC7982"/>
    <w:rsid w:val="00EC7F24"/>
    <w:rsid w:val="00ED0788"/>
    <w:rsid w:val="00ED0E5B"/>
    <w:rsid w:val="00ED1028"/>
    <w:rsid w:val="00ED13DA"/>
    <w:rsid w:val="00ED190F"/>
    <w:rsid w:val="00ED1B85"/>
    <w:rsid w:val="00ED1FB5"/>
    <w:rsid w:val="00ED2EF8"/>
    <w:rsid w:val="00ED2F36"/>
    <w:rsid w:val="00ED3591"/>
    <w:rsid w:val="00ED3BFA"/>
    <w:rsid w:val="00ED3F6B"/>
    <w:rsid w:val="00ED4B79"/>
    <w:rsid w:val="00ED4FC1"/>
    <w:rsid w:val="00ED57C0"/>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FA3"/>
    <w:rsid w:val="00EE3548"/>
    <w:rsid w:val="00EE3719"/>
    <w:rsid w:val="00EE388F"/>
    <w:rsid w:val="00EE38FB"/>
    <w:rsid w:val="00EE3BDA"/>
    <w:rsid w:val="00EE3DCD"/>
    <w:rsid w:val="00EE4571"/>
    <w:rsid w:val="00EE5223"/>
    <w:rsid w:val="00EE5341"/>
    <w:rsid w:val="00EE5E4B"/>
    <w:rsid w:val="00EE5F0C"/>
    <w:rsid w:val="00EE65F3"/>
    <w:rsid w:val="00EE699B"/>
    <w:rsid w:val="00EE6B02"/>
    <w:rsid w:val="00EE7071"/>
    <w:rsid w:val="00EE720B"/>
    <w:rsid w:val="00EE72A2"/>
    <w:rsid w:val="00EE75FD"/>
    <w:rsid w:val="00EE7615"/>
    <w:rsid w:val="00EE78D9"/>
    <w:rsid w:val="00EE791A"/>
    <w:rsid w:val="00EF07F4"/>
    <w:rsid w:val="00EF1752"/>
    <w:rsid w:val="00EF1D8C"/>
    <w:rsid w:val="00EF26CB"/>
    <w:rsid w:val="00EF2959"/>
    <w:rsid w:val="00EF29B4"/>
    <w:rsid w:val="00EF2ACF"/>
    <w:rsid w:val="00EF2EF8"/>
    <w:rsid w:val="00EF3320"/>
    <w:rsid w:val="00EF3837"/>
    <w:rsid w:val="00EF3BAF"/>
    <w:rsid w:val="00EF4875"/>
    <w:rsid w:val="00EF4AB1"/>
    <w:rsid w:val="00EF4B0C"/>
    <w:rsid w:val="00EF5020"/>
    <w:rsid w:val="00EF528E"/>
    <w:rsid w:val="00EF6E3B"/>
    <w:rsid w:val="00EF7168"/>
    <w:rsid w:val="00EF73D3"/>
    <w:rsid w:val="00EF73E0"/>
    <w:rsid w:val="00F00D99"/>
    <w:rsid w:val="00F01337"/>
    <w:rsid w:val="00F01353"/>
    <w:rsid w:val="00F0136B"/>
    <w:rsid w:val="00F01454"/>
    <w:rsid w:val="00F01ABC"/>
    <w:rsid w:val="00F01B77"/>
    <w:rsid w:val="00F0236A"/>
    <w:rsid w:val="00F0244F"/>
    <w:rsid w:val="00F02860"/>
    <w:rsid w:val="00F0322D"/>
    <w:rsid w:val="00F039D5"/>
    <w:rsid w:val="00F043D8"/>
    <w:rsid w:val="00F04557"/>
    <w:rsid w:val="00F04750"/>
    <w:rsid w:val="00F04A0C"/>
    <w:rsid w:val="00F04EFC"/>
    <w:rsid w:val="00F05BF4"/>
    <w:rsid w:val="00F06498"/>
    <w:rsid w:val="00F066D7"/>
    <w:rsid w:val="00F06A9F"/>
    <w:rsid w:val="00F073E6"/>
    <w:rsid w:val="00F076CC"/>
    <w:rsid w:val="00F07844"/>
    <w:rsid w:val="00F07C49"/>
    <w:rsid w:val="00F07D90"/>
    <w:rsid w:val="00F1056F"/>
    <w:rsid w:val="00F1060F"/>
    <w:rsid w:val="00F107BD"/>
    <w:rsid w:val="00F10ADD"/>
    <w:rsid w:val="00F10BC5"/>
    <w:rsid w:val="00F116C3"/>
    <w:rsid w:val="00F117D1"/>
    <w:rsid w:val="00F11A3E"/>
    <w:rsid w:val="00F11B60"/>
    <w:rsid w:val="00F11C06"/>
    <w:rsid w:val="00F11CA8"/>
    <w:rsid w:val="00F122EA"/>
    <w:rsid w:val="00F124E9"/>
    <w:rsid w:val="00F1259E"/>
    <w:rsid w:val="00F129A5"/>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2D6"/>
    <w:rsid w:val="00F17115"/>
    <w:rsid w:val="00F17F3F"/>
    <w:rsid w:val="00F17FE0"/>
    <w:rsid w:val="00F205CD"/>
    <w:rsid w:val="00F2073D"/>
    <w:rsid w:val="00F20E3E"/>
    <w:rsid w:val="00F2127A"/>
    <w:rsid w:val="00F217CD"/>
    <w:rsid w:val="00F2183A"/>
    <w:rsid w:val="00F223FB"/>
    <w:rsid w:val="00F22EF4"/>
    <w:rsid w:val="00F23BE4"/>
    <w:rsid w:val="00F23CD2"/>
    <w:rsid w:val="00F24586"/>
    <w:rsid w:val="00F249D1"/>
    <w:rsid w:val="00F252A3"/>
    <w:rsid w:val="00F25E49"/>
    <w:rsid w:val="00F2603C"/>
    <w:rsid w:val="00F263DB"/>
    <w:rsid w:val="00F266DA"/>
    <w:rsid w:val="00F26EA7"/>
    <w:rsid w:val="00F2704D"/>
    <w:rsid w:val="00F3091F"/>
    <w:rsid w:val="00F30B32"/>
    <w:rsid w:val="00F31406"/>
    <w:rsid w:val="00F31693"/>
    <w:rsid w:val="00F31EEA"/>
    <w:rsid w:val="00F320AD"/>
    <w:rsid w:val="00F321C1"/>
    <w:rsid w:val="00F32685"/>
    <w:rsid w:val="00F32C66"/>
    <w:rsid w:val="00F33652"/>
    <w:rsid w:val="00F33842"/>
    <w:rsid w:val="00F3398B"/>
    <w:rsid w:val="00F342A8"/>
    <w:rsid w:val="00F3445D"/>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21B"/>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6DB2"/>
    <w:rsid w:val="00F471DC"/>
    <w:rsid w:val="00F47629"/>
    <w:rsid w:val="00F4763F"/>
    <w:rsid w:val="00F47940"/>
    <w:rsid w:val="00F47E70"/>
    <w:rsid w:val="00F503F7"/>
    <w:rsid w:val="00F50ADC"/>
    <w:rsid w:val="00F50FD9"/>
    <w:rsid w:val="00F513E5"/>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D1B"/>
    <w:rsid w:val="00F70E3D"/>
    <w:rsid w:val="00F71491"/>
    <w:rsid w:val="00F719B6"/>
    <w:rsid w:val="00F728B8"/>
    <w:rsid w:val="00F72B1E"/>
    <w:rsid w:val="00F739FE"/>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0EC8"/>
    <w:rsid w:val="00F8101C"/>
    <w:rsid w:val="00F8129D"/>
    <w:rsid w:val="00F8152F"/>
    <w:rsid w:val="00F8153A"/>
    <w:rsid w:val="00F81962"/>
    <w:rsid w:val="00F81D4D"/>
    <w:rsid w:val="00F82480"/>
    <w:rsid w:val="00F829DD"/>
    <w:rsid w:val="00F82A92"/>
    <w:rsid w:val="00F82B38"/>
    <w:rsid w:val="00F841EE"/>
    <w:rsid w:val="00F84D44"/>
    <w:rsid w:val="00F85C86"/>
    <w:rsid w:val="00F85EB4"/>
    <w:rsid w:val="00F8659E"/>
    <w:rsid w:val="00F86C24"/>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C31"/>
    <w:rsid w:val="00F95E14"/>
    <w:rsid w:val="00F95F2C"/>
    <w:rsid w:val="00F9600D"/>
    <w:rsid w:val="00F96460"/>
    <w:rsid w:val="00F96A26"/>
    <w:rsid w:val="00F96AEC"/>
    <w:rsid w:val="00F96C2F"/>
    <w:rsid w:val="00F97380"/>
    <w:rsid w:val="00FA055F"/>
    <w:rsid w:val="00FA0B78"/>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8EF"/>
    <w:rsid w:val="00FA5BB4"/>
    <w:rsid w:val="00FA5DCD"/>
    <w:rsid w:val="00FA6407"/>
    <w:rsid w:val="00FA652C"/>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CC2"/>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304A"/>
    <w:rsid w:val="00FE36EF"/>
    <w:rsid w:val="00FE3A75"/>
    <w:rsid w:val="00FE3BB8"/>
    <w:rsid w:val="00FE54C3"/>
    <w:rsid w:val="00FE5868"/>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D3D"/>
    <w:rsid w:val="00FF6574"/>
    <w:rsid w:val="00FF6832"/>
    <w:rsid w:val="00FF692A"/>
    <w:rsid w:val="00FF6E6B"/>
    <w:rsid w:val="00FF6EAA"/>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3"/>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81618344">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sv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who.int/standards/classifications/classification-of-diseases" TargetMode="External"/><Relationship Id="rId5" Type="http://schemas.openxmlformats.org/officeDocument/2006/relationships/numbering" Target="numbering.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pffc-online.com/magazine/782-paper-brief-chemistry-lesson"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sv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cog-genomics.org/plink/1.9/form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260</Words>
  <Characters>8128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8-25T19:01:00Z</dcterms:created>
  <dcterms:modified xsi:type="dcterms:W3CDTF">2022-08-2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